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461140" w14:textId="573404E0" w:rsidR="00546E15" w:rsidRDefault="00822C8D" w:rsidP="00305BD3">
      <w:pPr>
        <w:pStyle w:val="Title"/>
      </w:pPr>
      <w:r w:rsidRPr="00822C8D">
        <w:t>Rapid and Accurate Global PTM Discovery (GPTM-D) Using Post-Acquisition Spectral Calibration and Defined Mass Windows</w:t>
      </w:r>
    </w:p>
    <w:p w14:paraId="41216D87" w14:textId="3B754A5E" w:rsidR="00A963D1" w:rsidRDefault="00A963D1" w:rsidP="00305BD3">
      <w:pPr>
        <w:pStyle w:val="Heading1"/>
      </w:pPr>
      <w:r>
        <w:t>Abstract</w:t>
      </w:r>
    </w:p>
    <w:p w14:paraId="1DB2C122" w14:textId="5B9412C0" w:rsidR="00583D01" w:rsidRPr="00583D01" w:rsidRDefault="00583D01" w:rsidP="00583D01">
      <w:pPr>
        <w:rPr>
          <w:rFonts w:asciiTheme="majorHAnsi" w:eastAsiaTheme="majorEastAsia" w:hAnsiTheme="majorHAnsi" w:cstheme="majorBidi"/>
          <w:color w:val="2E74B5" w:themeColor="accent1" w:themeShade="BF"/>
          <w:sz w:val="32"/>
          <w:szCs w:val="32"/>
        </w:rPr>
      </w:pPr>
      <w:r>
        <w:t>Posttranslational-modifications (PTMs) influence many aspects of protein function in biological processes, and correctly identifying the various protein modifications in biological samples is crucial for understanding proteins. Ways of identifying and localizing PTMs are limited, but</w:t>
      </w:r>
      <w:r w:rsidRPr="00F574B5">
        <w:t xml:space="preserve"> emerging techniques in the field of mass spectrometry</w:t>
      </w:r>
      <w:r>
        <w:t xml:space="preserve"> are becoming available. </w:t>
      </w:r>
      <w:r w:rsidR="006563F1">
        <w:t>GPTM-</w:t>
      </w:r>
      <w:r w:rsidR="002B5222">
        <w:t>D</w:t>
      </w:r>
      <w:r w:rsidR="006563F1">
        <w:t xml:space="preserve"> [</w:t>
      </w:r>
      <w:r w:rsidR="006563F1">
        <w:rPr>
          <w:rStyle w:val="Emphasis"/>
        </w:rPr>
        <w:t>Journal of Very Important Results</w:t>
      </w:r>
      <w:r w:rsidR="006563F1">
        <w:t xml:space="preserve">, </w:t>
      </w:r>
      <w:r w:rsidR="006563F1">
        <w:rPr>
          <w:rStyle w:val="Strong"/>
        </w:rPr>
        <w:t>1</w:t>
      </w:r>
      <w:r w:rsidR="006563F1">
        <w:t xml:space="preserve">, </w:t>
      </w:r>
      <w:r w:rsidR="00642AA7">
        <w:t>1</w:t>
      </w:r>
      <w:r w:rsidR="006563F1">
        <w:t xml:space="preserve"> (2016)] </w:t>
      </w:r>
      <w:r w:rsidR="009C0D35">
        <w:t>is a</w:t>
      </w:r>
      <w:r>
        <w:t xml:space="preserve"> recently developed tool for global identification of PTMs using a single pass database searc</w:t>
      </w:r>
      <w:r w:rsidR="00491C41">
        <w:t>h that is promising</w:t>
      </w:r>
      <w:r>
        <w:t xml:space="preserve">. </w:t>
      </w:r>
      <w:r w:rsidR="000F74B5">
        <w:t>S</w:t>
      </w:r>
      <w:r>
        <w:t>pectra file calibration prior to applying the tool, and algorithmic improvements in the peptide database search greatly improve the accuracy and efficiency of new PTM identification. We describe the calibration tool developed, and present numerical results that validate the proposed enhancement.</w:t>
      </w:r>
    </w:p>
    <w:p w14:paraId="0AB16632" w14:textId="64028CD8" w:rsidR="004C7B57" w:rsidRDefault="00305BD3" w:rsidP="00305BD3">
      <w:pPr>
        <w:pStyle w:val="Heading1"/>
      </w:pPr>
      <w:r>
        <w:t>Introduction</w:t>
      </w:r>
      <w:r w:rsidR="004C7B57">
        <w:t xml:space="preserve"> </w:t>
      </w:r>
    </w:p>
    <w:p w14:paraId="7A3203C8" w14:textId="137D1148" w:rsidR="00781C6C" w:rsidRDefault="00781C6C" w:rsidP="004B732A">
      <w:pPr>
        <w:keepNext/>
      </w:pPr>
      <w:r>
        <w:t>GPTM-d</w:t>
      </w:r>
      <w:r w:rsidR="001D127D">
        <w:fldChar w:fldCharType="begin"/>
      </w:r>
      <w:r w:rsidR="001D127D">
        <w:instrText xml:space="preserve"> ADDIN EN.CITE &lt;EndNote&gt;&lt;Cite&gt;&lt;RecNum&gt;4&lt;/RecNum&gt;&lt;DisplayText&gt;&lt;style face="superscript"&gt;1&lt;/style&gt;&lt;/DisplayText&gt;&lt;record&gt;&lt;rec-number&gt;4&lt;/rec-number&gt;&lt;foreign-keys&gt;&lt;key app="EN" db-id="vt5av9s96a0df8exv2z5z0rrf2fptpsxxt52" timestamp="1472579308"&gt;4&lt;/key&gt;&lt;/foreign-keys&gt;&lt;ref-type name="Journal Article"&gt;17&lt;/ref-type&gt;&lt;contributors&gt;&lt;/contributors&gt;&lt;titles&gt;&lt;title&gt;GPTM-D&lt;/title&gt;&lt;/titles&gt;&lt;dates&gt;&lt;/dates&gt;&lt;urls&gt;&lt;/urls&gt;&lt;/record&gt;&lt;/Cite&gt;&lt;/EndNote&gt;</w:instrText>
      </w:r>
      <w:r w:rsidR="001D127D">
        <w:fldChar w:fldCharType="separate"/>
      </w:r>
      <w:r w:rsidR="001D127D" w:rsidRPr="001D127D">
        <w:rPr>
          <w:noProof/>
          <w:vertAlign w:val="superscript"/>
        </w:rPr>
        <w:t>1</w:t>
      </w:r>
      <w:r w:rsidR="001D127D">
        <w:fldChar w:fldCharType="end"/>
      </w:r>
      <w:r>
        <w:t xml:space="preserve"> is </w:t>
      </w:r>
      <w:r w:rsidR="00EE0E12">
        <w:t xml:space="preserve">a tool designed </w:t>
      </w:r>
      <w:r>
        <w:t xml:space="preserve">to discover new PTMs in samples acquired from tandem mass spectrometry. </w:t>
      </w:r>
      <w:r w:rsidR="009B5642">
        <w:t>The GPTM-d workflow follows three steps</w:t>
      </w:r>
      <w:r>
        <w:t>: 1) An open mass database search</w:t>
      </w:r>
      <w:r w:rsidR="00112D14">
        <w:fldChar w:fldCharType="begin">
          <w:fldData xml:space="preserve">PEVuZE5vdGU+PENpdGU+PEF1dGhvcj5DaGljazwvQXV0aG9yPjxZZWFyPjIwMTU8L1llYXI+PFJl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</w:fldData>
        </w:fldChar>
      </w:r>
      <w:r w:rsidR="00112D14">
        <w:instrText xml:space="preserve"> ADDIN EN.CITE </w:instrText>
      </w:r>
      <w:r w:rsidR="00112D14">
        <w:fldChar w:fldCharType="begin">
          <w:fldData xml:space="preserve">PEVuZE5vdGU+PENpdGU+PEF1dGhvcj5DaGljazwvQXV0aG9yPjxZZWFyPjIwMTU8L1llYXI+PFJl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</w:fldData>
        </w:fldChar>
      </w:r>
      <w:r w:rsidR="00112D14">
        <w:instrText xml:space="preserve"> ADDIN EN.CITE.DATA </w:instrText>
      </w:r>
      <w:r w:rsidR="00112D14">
        <w:fldChar w:fldCharType="end"/>
      </w:r>
      <w:r w:rsidR="00112D14">
        <w:fldChar w:fldCharType="separate"/>
      </w:r>
      <w:r w:rsidR="00112D14" w:rsidRPr="00112D14">
        <w:rPr>
          <w:noProof/>
          <w:vertAlign w:val="superscript"/>
        </w:rPr>
        <w:t>2</w:t>
      </w:r>
      <w:r w:rsidR="00112D14">
        <w:fldChar w:fldCharType="end"/>
      </w:r>
      <w:r>
        <w:t xml:space="preserve"> that provides a spectral match to an unmodified peptide along with a mass difference. 2) A database augmentation step that adds plausible localized PTMs to a database based on the open mass search results. 3) A final, narrow mass, search with the augmented database that statistically confirms the presence of the modified PTMs added in the previous step. </w:t>
      </w:r>
    </w:p>
    <w:p w14:paraId="2DF2278A" w14:textId="5F1845A5" w:rsidR="004B732A" w:rsidRDefault="003A60CA" w:rsidP="004B732A">
      <w:pPr>
        <w:keepNext/>
      </w:pPr>
      <w:r>
        <w:t xml:space="preserve">Instrument noise, systemic drift </w:t>
      </w:r>
      <w:r w:rsidR="003879D2">
        <w:t xml:space="preserve">and </w:t>
      </w:r>
      <w:r w:rsidR="00B3587A">
        <w:t>miscalibration</w:t>
      </w:r>
      <w:r w:rsidR="003879D2">
        <w:t xml:space="preserve"> limit the measured ma</w:t>
      </w:r>
      <w:r w:rsidR="00047018">
        <w:t>ss accuracy</w:t>
      </w:r>
      <w:r w:rsidR="0091740D">
        <w:t xml:space="preserve"> in acquired spectra</w:t>
      </w:r>
      <w:r w:rsidR="003879D2">
        <w:t xml:space="preserve">. </w:t>
      </w:r>
      <w:r>
        <w:t xml:space="preserve"> </w:t>
      </w:r>
      <w:r w:rsidR="009B16B7">
        <w:t>Increasing mass accuracy for both parent and fragment ions is crucial for peptide identification and PTM localization</w:t>
      </w:r>
      <w:r w:rsidR="00BC1341">
        <w:fldChar w:fldCharType="begin"/>
      </w:r>
      <w:r w:rsidR="00112D14">
        <w:instrText xml:space="preserve"> ADDIN EN.CITE &lt;EndNote&gt;&lt;Cite&gt;&lt;Author&gt;Scherl&lt;/Author&gt;&lt;Year&gt;2008&lt;/Year&gt;&lt;RecNum&gt;5&lt;/RecNum&gt;&lt;DisplayText&gt;&lt;style face="superscript"&gt;3&lt;/style&gt;&lt;/DisplayText&gt;&lt;record&gt;&lt;rec-number&gt;5&lt;/rec-number&gt;&lt;foreign-keys&gt;&lt;key app="EN" db-id="vt5av9s96a0df8exv2z5z0rrf2fptpsxxt52" timestamp="1472580328"&gt;5&lt;/key&gt;&lt;/foreign-keys&gt;&lt;ref-type name="Journal Article"&gt;17&lt;/ref-type&gt;&lt;contributors&gt;&lt;authors&gt;&lt;author&gt;Scherl, A.&lt;/author&gt;&lt;author&gt;Shaffer, S. A.&lt;/author&gt;&lt;author&gt;Taylor, G. K.&lt;/author&gt;&lt;author&gt;Hernandez, P.&lt;/author&gt;&lt;author&gt;Appel, R. D.&lt;/author&gt;&lt;author&gt;Binz, P. A.&lt;/author&gt;&lt;author&gt;Goodlett, D. R.&lt;/author&gt;&lt;/authors&gt;&lt;/contributors&gt;&lt;auth-address&gt;Department of Medicinal Chemistry, University of Washington, Seattle, Washington, USA.&lt;/auth-address&gt;&lt;titles&gt;&lt;title&gt;On the benefits of acquiring peptide fragment ions at high measured mass accuracy&lt;/title&gt;&lt;secondary-title&gt;J Am Soc Mass Spectrom&lt;/secondary-title&gt;&lt;/titles&gt;&lt;periodical&gt;&lt;full-title&gt;J Am Soc Mass Spectrom&lt;/full-title&gt;&lt;/periodical&gt;&lt;pages&gt;891-901&lt;/pages&gt;&lt;volume&gt;19&lt;/volume&gt;&lt;number&gt;6&lt;/number&gt;&lt;keywords&gt;&lt;keyword&gt;Ions&lt;/keyword&gt;&lt;keyword&gt;Peptide Mapping/*methods&lt;/keyword&gt;&lt;keyword&gt;Reproducibility of Results&lt;/keyword&gt;&lt;keyword&gt;Sensitivity and Specificity&lt;/keyword&gt;&lt;keyword&gt;Spectrometry, Mass, Electrospray Ionization/*methods&lt;/keyword&gt;&lt;keyword&gt;Spectroscopy, Fourier Transform Infrared/*methods&lt;/keyword&gt;&lt;/keywords&gt;&lt;dates&gt;&lt;year&gt;2008&lt;/year&gt;&lt;pub-dates&gt;&lt;date&gt;Jun&lt;/date&gt;&lt;/pub-dates&gt;&lt;/dates&gt;&lt;isbn&gt;1044-0305 (Print)&amp;#xD;1044-0305 (Linking)&lt;/isbn&gt;&lt;accession-num&gt;18417358&lt;/accession-num&gt;&lt;urls&gt;&lt;related-urls&gt;&lt;url&gt;http://www.ncbi.nlm.nih.gov/pubmed/18417358&lt;/url&gt;&lt;/related-urls&gt;&lt;/urls&gt;&lt;custom2&gt;PMC2459323&lt;/custom2&gt;&lt;electronic-resource-num&gt;10.1016/j.jasms.2008.02.005&lt;/electronic-resource-num&gt;&lt;/record&gt;&lt;/Cite&gt;&lt;/EndNote&gt;</w:instrText>
      </w:r>
      <w:r w:rsidR="00BC1341">
        <w:fldChar w:fldCharType="separate"/>
      </w:r>
      <w:r w:rsidR="00112D14" w:rsidRPr="00112D14">
        <w:rPr>
          <w:noProof/>
          <w:vertAlign w:val="superscript"/>
        </w:rPr>
        <w:t>3</w:t>
      </w:r>
      <w:r w:rsidR="00BC1341">
        <w:fldChar w:fldCharType="end"/>
      </w:r>
      <w:r w:rsidR="009B16B7">
        <w:t xml:space="preserve">. </w:t>
      </w:r>
      <w:r w:rsidR="0056589E">
        <w:t xml:space="preserve">Higher mass accuracy provides more specificity, </w:t>
      </w:r>
      <w:r w:rsidR="006B64C8">
        <w:t>thereby decreasing the false discovery rate for the same number of correctly identified peptides</w:t>
      </w:r>
      <w:r w:rsidR="00D55BF1">
        <w:t xml:space="preserve"> and PTMs</w:t>
      </w:r>
      <w:r w:rsidR="006B64C8">
        <w:t>.</w:t>
      </w:r>
      <w:r w:rsidR="00D55BF1">
        <w:t xml:space="preserve"> </w:t>
      </w:r>
      <w:r w:rsidR="005738C4">
        <w:t xml:space="preserve">Multiple calibration strategies that improve the mass accuracy of mass spectrometers have been devised. </w:t>
      </w:r>
      <w:r w:rsidR="006812CD">
        <w:t xml:space="preserve">We </w:t>
      </w:r>
      <w:r w:rsidR="006F64A8">
        <w:t>extend</w:t>
      </w:r>
      <w:r w:rsidR="006812CD">
        <w:t xml:space="preserve"> </w:t>
      </w:r>
      <w:r w:rsidR="00A661AC">
        <w:t xml:space="preserve">the software lock mass </w:t>
      </w:r>
      <w:r w:rsidR="006F64A8">
        <w:t>concept</w:t>
      </w:r>
      <w:r w:rsidR="006F64A8">
        <w:fldChar w:fldCharType="begin"/>
      </w:r>
      <w:r w:rsidR="00112D14">
        <w:instrText xml:space="preserve"> ADDIN EN.CITE &lt;EndNote&gt;&lt;Cite&gt;&lt;Author&gt;Cox&lt;/Author&gt;&lt;Year&gt;2011&lt;/Year&gt;&lt;RecNum&gt;2&lt;/RecNum&gt;&lt;DisplayText&gt;&lt;style face="superscript"&gt;4&lt;/style&gt;&lt;/DisplayText&gt;&lt;record&gt;&lt;rec-number&gt;2&lt;/rec-number&gt;&lt;foreign-keys&gt;&lt;key app="EN" db-id="vt5av9s96a0df8exv2z5z0rrf2fptpsxxt52" timestamp="1472480060"&gt;2&lt;/key&gt;&lt;/foreign-keys&gt;&lt;ref-type name="Journal Article"&gt;17&lt;/ref-type&gt;&lt;contributors&gt;&lt;authors&gt;&lt;author&gt;Cox, J.&lt;/author&gt;&lt;author&gt;Michalski, A.&lt;/author&gt;&lt;author&gt;Mann, M.&lt;/author&gt;&lt;/authors&gt;&lt;/contributors&gt;&lt;auth-address&gt;Proteomics and Signal Transduction, Max-Planck Institute of Biochemistry, Martinsried, Germany. cox@biochem.mpg.de&lt;/auth-address&gt;&lt;titles&gt;&lt;title&gt;Software lock mass by two-dimensional minimization of peptide mass errors&lt;/title&gt;&lt;secondary-title&gt;J Am Soc Mass Spectrom&lt;/secondary-title&gt;&lt;/titles&gt;&lt;periodical&gt;&lt;full-title&gt;J Am Soc Mass Spectrom&lt;/full-title&gt;&lt;/periodical&gt;&lt;pages&gt;1373-80&lt;/pages&gt;&lt;volume&gt;22&lt;/volume&gt;&lt;number&gt;8&lt;/number&gt;&lt;keywords&gt;&lt;keyword&gt;Algorithms&lt;/keyword&gt;&lt;keyword&gt;Databases, Protein&lt;/keyword&gt;&lt;keyword&gt;HeLa Cells&lt;/keyword&gt;&lt;keyword&gt;Humans&lt;/keyword&gt;&lt;keyword&gt;Mass Spectrometry/instrumentation/*methods&lt;/keyword&gt;&lt;keyword&gt;Molecular Weight&lt;/keyword&gt;&lt;keyword&gt;Peptide Fragments/analysis/*chemistry&lt;/keyword&gt;&lt;keyword&gt;Proteomics/*methods&lt;/keyword&gt;&lt;keyword&gt;Reference Standards&lt;/keyword&gt;&lt;/keywords&gt;&lt;dates&gt;&lt;year&gt;2011&lt;/year&gt;&lt;pub-dates&gt;&lt;date&gt;Aug&lt;/date&gt;&lt;/pub-dates&gt;&lt;/dates&gt;&lt;isbn&gt;1879-1123 (Electronic)&amp;#xD;1044-0305 (Linking)&lt;/isbn&gt;&lt;accession-num&gt;21953191&lt;/accession-num&gt;&lt;urls&gt;&lt;related-urls&gt;&lt;url&gt;http://www.ncbi.nlm.nih.gov/pubmed/21953191&lt;/url&gt;&lt;/related-urls&gt;&lt;/urls&gt;&lt;custom2&gt;PMC3231580&lt;/custom2&gt;&lt;electronic-resource-num&gt;10.1007/s13361-011-0142-8&lt;/electronic-resource-num&gt;&lt;/record&gt;&lt;/Cite&gt;&lt;/EndNote&gt;</w:instrText>
      </w:r>
      <w:r w:rsidR="006F64A8">
        <w:fldChar w:fldCharType="separate"/>
      </w:r>
      <w:r w:rsidR="00112D14" w:rsidRPr="00112D14">
        <w:rPr>
          <w:noProof/>
          <w:vertAlign w:val="superscript"/>
        </w:rPr>
        <w:t>4</w:t>
      </w:r>
      <w:r w:rsidR="006F64A8">
        <w:fldChar w:fldCharType="end"/>
      </w:r>
      <w:r w:rsidR="007E41C9">
        <w:t xml:space="preserve"> </w:t>
      </w:r>
      <w:r w:rsidR="00897BD1">
        <w:t>to</w:t>
      </w:r>
      <w:r w:rsidR="00D14F5B">
        <w:t xml:space="preserve"> al</w:t>
      </w:r>
      <w:r w:rsidR="00400B1F">
        <w:t>low for more detailed peak matching</w:t>
      </w:r>
      <w:r w:rsidR="00D14F5B">
        <w:t>,</w:t>
      </w:r>
      <w:r w:rsidR="00A51DD3">
        <w:t xml:space="preserve"> </w:t>
      </w:r>
      <w:r w:rsidR="00897BD1">
        <w:t>account</w:t>
      </w:r>
      <w:r w:rsidR="007E41C9">
        <w:t xml:space="preserve"> for additional variables</w:t>
      </w:r>
      <w:r w:rsidR="007E41C9">
        <w:fldChar w:fldCharType="begin"/>
      </w:r>
      <w:r w:rsidR="00112D14">
        <w:instrText xml:space="preserve"> ADDIN EN.CITE &lt;EndNote&gt;&lt;Cite&gt;&lt;Author&gt;Gorshkov&lt;/Author&gt;&lt;Year&gt;2010&lt;/Year&gt;&lt;RecNum&gt;7&lt;/RecNum&gt;&lt;DisplayText&gt;&lt;style face="superscript"&gt;5&lt;/style&gt;&lt;/DisplayText&gt;&lt;record&gt;&lt;rec-number&gt;7&lt;/rec-number&gt;&lt;foreign-keys&gt;&lt;key app="EN" db-id="vt5av9s96a0df8exv2z5z0rrf2fptpsxxt52" timestamp="1472585881"&gt;7&lt;/key&gt;&lt;/foreign-keys&gt;&lt;ref-type name="Journal Article"&gt;17&lt;/ref-type&gt;&lt;contributors&gt;&lt;authors&gt;&lt;author&gt;Gorshkov, M. V.&lt;/author&gt;&lt;author&gt;Good, D. M.&lt;/author&gt;&lt;author&gt;Lyutvinskiy, Y.&lt;/author&gt;&lt;author&gt;Yang, H.&lt;/author&gt;&lt;author&gt;Zubarev, R. A.&lt;/author&gt;&lt;/authors&gt;&lt;/contributors&gt;&lt;auth-address&gt;Institute for Energy Problems of Chemical Physics, Moscow, Russia. gorshkov@chph.ras.ru&lt;/auth-address&gt;&lt;titles&gt;&lt;title&gt;Calibration function for the Orbitrap FTMS accounting for the space charge effect&lt;/title&gt;&lt;secondary-title&gt;J Am Soc Mass Spectrom&lt;/secondary-title&gt;&lt;/titles&gt;&lt;periodical&gt;&lt;full-title&gt;J Am Soc Mass Spectrom&lt;/full-title&gt;&lt;/periodical&gt;&lt;pages&gt;1846-51&lt;/pages&gt;&lt;volume&gt;21&lt;/volume&gt;&lt;number&gt;11&lt;/number&gt;&lt;keywords&gt;&lt;keyword&gt;Algorithms&lt;/keyword&gt;&lt;keyword&gt;Calibration&lt;/keyword&gt;&lt;keyword&gt;*Fourier Analysis&lt;/keyword&gt;&lt;keyword&gt;Mass Spectrometry/*methods&lt;/keyword&gt;&lt;keyword&gt;Models, Chemical&lt;/keyword&gt;&lt;/keywords&gt;&lt;dates&gt;&lt;year&gt;2010&lt;/year&gt;&lt;pub-dates&gt;&lt;date&gt;Nov&lt;/date&gt;&lt;/pub-dates&gt;&lt;/dates&gt;&lt;isbn&gt;1879-1123 (Electronic)&amp;#xD;1044-0305 (Linking)&lt;/isbn&gt;&lt;accession-num&gt;20696596&lt;/accession-num&gt;&lt;urls&gt;&lt;related-urls&gt;&lt;url&gt;http://www.ncbi.nlm.nih.gov/pubmed/20696596&lt;/url&gt;&lt;/related-urls&gt;&lt;/urls&gt;&lt;electronic-resource-num&gt;10.1016/j.jasms.2010.06.021&lt;/electronic-resource-num&gt;&lt;/record&gt;&lt;/Cite&gt;&lt;/EndNote&gt;</w:instrText>
      </w:r>
      <w:r w:rsidR="007E41C9">
        <w:fldChar w:fldCharType="separate"/>
      </w:r>
      <w:r w:rsidR="00112D14" w:rsidRPr="00112D14">
        <w:rPr>
          <w:noProof/>
          <w:vertAlign w:val="superscript"/>
        </w:rPr>
        <w:t>5</w:t>
      </w:r>
      <w:r w:rsidR="007E41C9">
        <w:fldChar w:fldCharType="end"/>
      </w:r>
      <w:r w:rsidR="007753F5">
        <w:t>,</w:t>
      </w:r>
      <w:r w:rsidR="007E41C9">
        <w:t xml:space="preserve"> and apply the </w:t>
      </w:r>
      <w:r w:rsidR="00B3786D">
        <w:t xml:space="preserve">resulting </w:t>
      </w:r>
      <w:r w:rsidR="007E41C9">
        <w:t xml:space="preserve">calibration </w:t>
      </w:r>
      <w:r w:rsidR="003D2AC3">
        <w:t xml:space="preserve">function </w:t>
      </w:r>
      <w:r w:rsidR="007E41C9">
        <w:t xml:space="preserve">to </w:t>
      </w:r>
      <w:r w:rsidR="00757DDE">
        <w:t>all of the acquired spectra.</w:t>
      </w:r>
      <w:r w:rsidR="004B732A" w:rsidRPr="004B732A">
        <w:rPr>
          <w:noProof/>
        </w:rPr>
        <w:t xml:space="preserve"> </w:t>
      </w:r>
      <w:r w:rsidR="004B732A">
        <w:rPr>
          <w:noProof/>
        </w:rPr>
        <w:drawing>
          <wp:inline distT="0" distB="0" distL="0" distR="0" wp14:anchorId="39596DB4" wp14:editId="25C059D8">
            <wp:extent cx="5779827" cy="695960"/>
            <wp:effectExtent l="0" t="0" r="30480"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p>
    <w:p w14:paraId="619E9025" w14:textId="2CD06E34" w:rsidR="004B732A" w:rsidRDefault="004B732A" w:rsidP="004B732A">
      <w:pPr>
        <w:pStyle w:val="Caption"/>
      </w:pPr>
      <w:r>
        <w:t xml:space="preserve">Figure </w:t>
      </w:r>
      <w:r>
        <w:fldChar w:fldCharType="begin"/>
      </w:r>
      <w:r>
        <w:instrText xml:space="preserve"> SEQ Figure \* ARABIC </w:instrText>
      </w:r>
      <w:r>
        <w:fldChar w:fldCharType="separate"/>
      </w:r>
      <w:r w:rsidR="006A587D">
        <w:rPr>
          <w:noProof/>
        </w:rPr>
        <w:t>1</w:t>
      </w:r>
      <w:r>
        <w:fldChar w:fldCharType="end"/>
      </w:r>
      <w:r>
        <w:t>: The green components mark the proposed extensions to the GPTM-</w:t>
      </w:r>
      <w:r w:rsidR="00302CC5">
        <w:t>D</w:t>
      </w:r>
      <w:r>
        <w:t xml:space="preserve"> workflow for identifying and localizing PTMs.</w:t>
      </w:r>
    </w:p>
    <w:p w14:paraId="46CF6513" w14:textId="4756A6B9" w:rsidR="004B732A" w:rsidRDefault="00302CC5" w:rsidP="00890663">
      <w:r>
        <w:t>We a</w:t>
      </w:r>
      <w:r w:rsidR="00890663">
        <w:t xml:space="preserve">dd </w:t>
      </w:r>
      <w:r w:rsidR="008D3DB0">
        <w:t>the</w:t>
      </w:r>
      <w:r w:rsidR="00890663">
        <w:t xml:space="preserve"> additional calibration step </w:t>
      </w:r>
      <w:r w:rsidR="001200A4">
        <w:t>to</w:t>
      </w:r>
      <w:r w:rsidR="00890663">
        <w:t xml:space="preserve"> the </w:t>
      </w:r>
      <w:r w:rsidR="004F2116">
        <w:t>GPTM-</w:t>
      </w:r>
      <w:r>
        <w:t>D</w:t>
      </w:r>
      <w:r w:rsidR="004F2116">
        <w:t xml:space="preserve"> </w:t>
      </w:r>
      <w:r w:rsidR="00890663">
        <w:t>workflo</w:t>
      </w:r>
      <w:r w:rsidR="00BA7E63">
        <w:t>w, see Figure 1</w:t>
      </w:r>
      <w:r w:rsidR="00360609">
        <w:t>.</w:t>
      </w:r>
      <w:r w:rsidR="00D27F16">
        <w:t xml:space="preserve"> </w:t>
      </w:r>
      <w:r w:rsidR="00F56AC1">
        <w:t>First, a database search is performed</w:t>
      </w:r>
      <w:r w:rsidR="009E79CC">
        <w:t xml:space="preserve"> on the uncalibrated spectra file</w:t>
      </w:r>
      <w:r w:rsidR="00F56AC1">
        <w:t xml:space="preserve"> in order to provide the calibration mechanism with </w:t>
      </w:r>
      <w:r w:rsidR="00BC7FAD">
        <w:t xml:space="preserve">a </w:t>
      </w:r>
      <w:r w:rsidR="006E2F07">
        <w:t xml:space="preserve">(limited) </w:t>
      </w:r>
      <w:r w:rsidR="00BC7FAD">
        <w:t xml:space="preserve">list of peptide spectrum matches. As long as this initial search is able to </w:t>
      </w:r>
      <w:r w:rsidR="00B83B8C">
        <w:t>identify at least a few peptides</w:t>
      </w:r>
      <w:r w:rsidR="000B55E8">
        <w:t xml:space="preserve"> </w:t>
      </w:r>
      <w:r w:rsidR="00BC7FAD">
        <w:t>with high probability, the calibration procedure can be initiated.</w:t>
      </w:r>
      <w:r w:rsidR="003E1CCD">
        <w:t xml:space="preserve"> The calibrated spectra are </w:t>
      </w:r>
      <w:r w:rsidR="003E1CCD">
        <w:lastRenderedPageBreak/>
        <w:t xml:space="preserve">then searched with a </w:t>
      </w:r>
      <w:r w:rsidR="003E1CCD">
        <w:rPr>
          <w:i/>
        </w:rPr>
        <w:t>Comb Search</w:t>
      </w:r>
      <w:r w:rsidR="003E1CCD">
        <w:t xml:space="preserve">. </w:t>
      </w:r>
      <w:r w:rsidR="004C2B3D">
        <w:t xml:space="preserve">Once the comb search is complete, the original GPTM-d workflow is followed to completion. </w:t>
      </w:r>
      <w:r w:rsidR="00955E18">
        <w:t xml:space="preserve">The calibration procedure and the comb search are described in the </w:t>
      </w:r>
      <w:r w:rsidR="00955E18">
        <w:fldChar w:fldCharType="begin"/>
      </w:r>
      <w:r w:rsidR="00955E18">
        <w:instrText xml:space="preserve"> REF _Ref460425975 \h </w:instrText>
      </w:r>
      <w:r w:rsidR="00955E18">
        <w:fldChar w:fldCharType="separate"/>
      </w:r>
      <w:r w:rsidR="00955E18">
        <w:t>Algorithm and Experimental Results</w:t>
      </w:r>
      <w:r w:rsidR="00955E18">
        <w:fldChar w:fldCharType="end"/>
      </w:r>
      <w:r w:rsidR="00955E18">
        <w:t xml:space="preserve"> section.</w:t>
      </w:r>
      <w:r w:rsidR="007601C3">
        <w:t xml:space="preserve"> </w:t>
      </w:r>
    </w:p>
    <w:p w14:paraId="4FAB6DE4" w14:textId="22B91936" w:rsidR="009B0935" w:rsidRDefault="009B0935" w:rsidP="00812253">
      <w:pPr>
        <w:pStyle w:val="Heading2"/>
      </w:pPr>
      <w:r>
        <w:t>Previous work</w:t>
      </w:r>
    </w:p>
    <w:p w14:paraId="3209039C" w14:textId="339EF4F2" w:rsidR="00812253" w:rsidRDefault="005D04C5" w:rsidP="00812253">
      <w:r>
        <w:t>One useful way of classifying spectra</w:t>
      </w:r>
      <w:r w:rsidR="00CC35A7">
        <w:t xml:space="preserve"> calibration techniques </w:t>
      </w:r>
      <w:r>
        <w:t xml:space="preserve">is </w:t>
      </w:r>
      <w:r w:rsidR="00F72B66">
        <w:t>to place them into</w:t>
      </w:r>
      <w:r>
        <w:t xml:space="preserve"> three categories:</w:t>
      </w:r>
    </w:p>
    <w:p w14:paraId="7BCCF447" w14:textId="58247DC9" w:rsidR="005D04C5" w:rsidRDefault="005D04C5" w:rsidP="005D04C5">
      <w:pPr>
        <w:pStyle w:val="ListParagraph"/>
        <w:numPr>
          <w:ilvl w:val="0"/>
          <w:numId w:val="5"/>
        </w:numPr>
      </w:pPr>
      <w:r w:rsidRPr="005D04C5">
        <w:rPr>
          <w:b/>
        </w:rPr>
        <w:t>Pre-Calibration</w:t>
      </w:r>
      <w:r>
        <w:t xml:space="preserve"> is the standard manufacturer-recommended technique of using a calibration solution</w:t>
      </w:r>
      <w:r w:rsidR="00D349C2">
        <w:t xml:space="preserve"> to calculate a set of </w:t>
      </w:r>
      <w:r w:rsidR="00D349C2" w:rsidRPr="00D349C2">
        <w:rPr>
          <w:i/>
        </w:rPr>
        <w:t>calibration constants</w:t>
      </w:r>
      <w:r w:rsidR="00D349C2">
        <w:t xml:space="preserve"> that are used in subsequent experiments.</w:t>
      </w:r>
    </w:p>
    <w:p w14:paraId="31418418" w14:textId="3277228F" w:rsidR="005D04C5" w:rsidRPr="005D04C5" w:rsidRDefault="005D04C5" w:rsidP="005D04C5">
      <w:pPr>
        <w:pStyle w:val="ListParagraph"/>
        <w:numPr>
          <w:ilvl w:val="0"/>
          <w:numId w:val="5"/>
        </w:numPr>
        <w:rPr>
          <w:b/>
        </w:rPr>
      </w:pPr>
      <w:r w:rsidRPr="005D04C5">
        <w:rPr>
          <w:b/>
        </w:rPr>
        <w:t>Real-time Calibration</w:t>
      </w:r>
      <w:r>
        <w:t xml:space="preserve"> is an option in commercially available mass spectrometers that allows introducing a mass of an ion with a known  </w:t>
      </w:r>
      <m:oMath>
        <m:r>
          <w:rPr>
            <w:rFonts w:ascii="Cambria Math" w:hAnsi="Cambria Math"/>
          </w:rPr>
          <m:t>m/z</m:t>
        </m:r>
      </m:oMath>
      <w:r w:rsidRPr="005D04C5">
        <w:t xml:space="preserve"> </w:t>
      </w:r>
      <w:r>
        <w:t xml:space="preserve"> value into an ion source together with the sample to be analyzed.</w:t>
      </w:r>
      <w:r w:rsidR="002037A5" w:rsidRPr="002037A5">
        <w:t xml:space="preserve"> </w:t>
      </w:r>
      <w:r w:rsidR="002037A5">
        <w:t>A compound such as EEEEE can be present everywhere in the column, and is thus seen in every MS scan.</w:t>
      </w:r>
    </w:p>
    <w:p w14:paraId="5B938281" w14:textId="4960D56E" w:rsidR="00650BAC" w:rsidRDefault="005D04C5" w:rsidP="00F60705">
      <w:pPr>
        <w:pStyle w:val="ListParagraph"/>
        <w:numPr>
          <w:ilvl w:val="0"/>
          <w:numId w:val="5"/>
        </w:numPr>
      </w:pPr>
      <w:r w:rsidRPr="00650BAC">
        <w:rPr>
          <w:b/>
        </w:rPr>
        <w:t>Post-Acquisition Calibration</w:t>
      </w:r>
      <w:r w:rsidR="0065682F">
        <w:t xml:space="preserve"> is a purely computational method of shifting peaks i</w:t>
      </w:r>
      <w:r w:rsidR="00650BAC">
        <w:t>n mass spectra to make them closer to their real value.</w:t>
      </w:r>
    </w:p>
    <w:p w14:paraId="22E8AEB6" w14:textId="2C5D6960" w:rsidR="00556B47" w:rsidRDefault="00556B47" w:rsidP="00556B47">
      <w:r>
        <w:t>Another classification for calibration methods is:</w:t>
      </w:r>
    </w:p>
    <w:p w14:paraId="3E0A4106" w14:textId="0EE25A7B" w:rsidR="00556B47" w:rsidRPr="00290E3F" w:rsidRDefault="00556B47" w:rsidP="00556B47">
      <w:pPr>
        <w:pStyle w:val="ListParagraph"/>
        <w:numPr>
          <w:ilvl w:val="0"/>
          <w:numId w:val="6"/>
        </w:numPr>
        <w:rPr>
          <w:b/>
        </w:rPr>
      </w:pPr>
      <w:r>
        <w:rPr>
          <w:b/>
        </w:rPr>
        <w:t>Parametric Methods</w:t>
      </w:r>
      <w:r>
        <w:t xml:space="preserve"> that estimate some parameters of a calibration function, and then apply the function to </w:t>
      </w:r>
      <w:r w:rsidR="00501E95">
        <w:t>every peak</w:t>
      </w:r>
    </w:p>
    <w:p w14:paraId="733B5A29" w14:textId="72E3FF99" w:rsidR="00950B2A" w:rsidRPr="005A6E2F" w:rsidRDefault="00290E3F" w:rsidP="00915FE0">
      <w:pPr>
        <w:pStyle w:val="ListParagraph"/>
        <w:numPr>
          <w:ilvl w:val="0"/>
          <w:numId w:val="6"/>
        </w:numPr>
        <w:rPr>
          <w:b/>
        </w:rPr>
      </w:pPr>
      <w:r w:rsidRPr="005A6E2F">
        <w:rPr>
          <w:b/>
        </w:rPr>
        <w:t>Non-parametric Me</w:t>
      </w:r>
      <w:r w:rsidR="002D3D19" w:rsidRPr="005A6E2F">
        <w:rPr>
          <w:b/>
        </w:rPr>
        <w:t>thods</w:t>
      </w:r>
      <w:r w:rsidR="00E520B1" w:rsidRPr="005A6E2F">
        <w:rPr>
          <w:b/>
        </w:rPr>
        <w:t xml:space="preserve"> </w:t>
      </w:r>
      <w:r w:rsidR="00E520B1">
        <w:t xml:space="preserve">use the peak match data directly without attempting to fit </w:t>
      </w:r>
      <w:r w:rsidR="00950B2A">
        <w:t>parameters to a function</w:t>
      </w:r>
    </w:p>
    <w:p w14:paraId="52B00887" w14:textId="266888EC" w:rsidR="00950B2A" w:rsidRPr="002D416E" w:rsidRDefault="002D416E" w:rsidP="00950B2A">
      <w:r>
        <w:t xml:space="preserve">By nature, Pre-Calibration must be parametric in nature, because the dataset to be calibrated is not available during the creation of the calibration function. </w:t>
      </w:r>
      <w:r w:rsidR="00D935AF">
        <w:t>Real-time calibration be at least partially non-parametric in order to implement the dependence on the scan number/retention time.</w:t>
      </w:r>
    </w:p>
    <w:tbl>
      <w:tblPr>
        <w:tblStyle w:val="TableGrid"/>
        <w:tblW w:w="7605" w:type="dxa"/>
        <w:jc w:val="center"/>
        <w:tblLook w:val="04A0" w:firstRow="1" w:lastRow="0" w:firstColumn="1" w:lastColumn="0" w:noHBand="0" w:noVBand="1"/>
      </w:tblPr>
      <w:tblGrid>
        <w:gridCol w:w="1870"/>
        <w:gridCol w:w="1995"/>
        <w:gridCol w:w="1870"/>
        <w:gridCol w:w="1870"/>
      </w:tblGrid>
      <w:tr w:rsidR="00D70E8D" w14:paraId="02FB9130" w14:textId="77777777" w:rsidTr="00D70E8D">
        <w:trPr>
          <w:jc w:val="center"/>
        </w:trPr>
        <w:tc>
          <w:tcPr>
            <w:tcW w:w="1870" w:type="dxa"/>
          </w:tcPr>
          <w:p w14:paraId="345ACBDC" w14:textId="7813490B" w:rsidR="00D70E8D" w:rsidRDefault="00D70E8D" w:rsidP="00D70E8D"/>
        </w:tc>
        <w:tc>
          <w:tcPr>
            <w:tcW w:w="1995" w:type="dxa"/>
          </w:tcPr>
          <w:p w14:paraId="1A4B8D2B" w14:textId="050FCED8" w:rsidR="00D70E8D" w:rsidRDefault="00D70E8D" w:rsidP="00D70E8D">
            <w:r>
              <w:t>Parametric</w:t>
            </w:r>
          </w:p>
        </w:tc>
        <w:tc>
          <w:tcPr>
            <w:tcW w:w="1870" w:type="dxa"/>
          </w:tcPr>
          <w:p w14:paraId="120AF942" w14:textId="62CB7F10" w:rsidR="00D70E8D" w:rsidRDefault="00D70E8D" w:rsidP="00D70E8D">
            <w:r>
              <w:t>Non-Parametric</w:t>
            </w:r>
          </w:p>
        </w:tc>
        <w:tc>
          <w:tcPr>
            <w:tcW w:w="1870" w:type="dxa"/>
          </w:tcPr>
          <w:p w14:paraId="1C3702AA" w14:textId="53394D2D" w:rsidR="00D70E8D" w:rsidRDefault="00D70E8D" w:rsidP="00D70E8D">
            <w:r>
              <w:t>Both</w:t>
            </w:r>
          </w:p>
        </w:tc>
      </w:tr>
      <w:tr w:rsidR="00D70E8D" w14:paraId="1116F4EC" w14:textId="77777777" w:rsidTr="00D70E8D">
        <w:trPr>
          <w:jc w:val="center"/>
        </w:trPr>
        <w:tc>
          <w:tcPr>
            <w:tcW w:w="1870" w:type="dxa"/>
          </w:tcPr>
          <w:p w14:paraId="07FDA207" w14:textId="4E6106F6" w:rsidR="00D70E8D" w:rsidRDefault="00D70E8D" w:rsidP="00D70E8D">
            <w:r>
              <w:t>Pre-Calibration</w:t>
            </w:r>
          </w:p>
        </w:tc>
        <w:tc>
          <w:tcPr>
            <w:tcW w:w="1995" w:type="dxa"/>
          </w:tcPr>
          <w:p w14:paraId="283D93E1" w14:textId="57C1F9A4" w:rsidR="00D70E8D" w:rsidRDefault="00D70E8D" w:rsidP="00D70E8D">
            <w:r>
              <w:t>Calibration solution</w:t>
            </w:r>
          </w:p>
        </w:tc>
        <w:tc>
          <w:tcPr>
            <w:tcW w:w="1870" w:type="dxa"/>
            <w:shd w:val="clear" w:color="auto" w:fill="808080" w:themeFill="background1" w:themeFillShade="80"/>
          </w:tcPr>
          <w:p w14:paraId="37F0F498" w14:textId="77777777" w:rsidR="00D70E8D" w:rsidRPr="00F60705" w:rsidRDefault="00D70E8D" w:rsidP="00D70E8D">
            <w:pPr>
              <w:rPr>
                <w:color w:val="FF0000"/>
              </w:rPr>
            </w:pPr>
          </w:p>
        </w:tc>
        <w:tc>
          <w:tcPr>
            <w:tcW w:w="1870" w:type="dxa"/>
            <w:shd w:val="clear" w:color="auto" w:fill="808080" w:themeFill="background1" w:themeFillShade="80"/>
          </w:tcPr>
          <w:p w14:paraId="3376F68A" w14:textId="77777777" w:rsidR="00D70E8D" w:rsidRPr="00F60705" w:rsidRDefault="00D70E8D" w:rsidP="00D70E8D">
            <w:pPr>
              <w:rPr>
                <w:color w:val="FF0000"/>
              </w:rPr>
            </w:pPr>
          </w:p>
        </w:tc>
      </w:tr>
      <w:tr w:rsidR="00D70E8D" w14:paraId="634DE2F6" w14:textId="77777777" w:rsidTr="00D70E8D">
        <w:trPr>
          <w:jc w:val="center"/>
        </w:trPr>
        <w:tc>
          <w:tcPr>
            <w:tcW w:w="1870" w:type="dxa"/>
          </w:tcPr>
          <w:p w14:paraId="38BEB3A3" w14:textId="22310E52" w:rsidR="00D70E8D" w:rsidRDefault="00D70E8D" w:rsidP="00D70E8D">
            <w:r>
              <w:t>Real-time</w:t>
            </w:r>
          </w:p>
        </w:tc>
        <w:tc>
          <w:tcPr>
            <w:tcW w:w="1995" w:type="dxa"/>
            <w:shd w:val="clear" w:color="auto" w:fill="808080" w:themeFill="background1" w:themeFillShade="80"/>
          </w:tcPr>
          <w:p w14:paraId="06FE4D02" w14:textId="77777777" w:rsidR="00D70E8D" w:rsidRDefault="00D70E8D" w:rsidP="00D70E8D"/>
        </w:tc>
        <w:tc>
          <w:tcPr>
            <w:tcW w:w="1870" w:type="dxa"/>
          </w:tcPr>
          <w:p w14:paraId="4E03B831" w14:textId="77777777" w:rsidR="00D70E8D" w:rsidRDefault="00D70E8D" w:rsidP="00D70E8D"/>
        </w:tc>
        <w:tc>
          <w:tcPr>
            <w:tcW w:w="1870" w:type="dxa"/>
          </w:tcPr>
          <w:p w14:paraId="44B1475D" w14:textId="5852A711" w:rsidR="00D70E8D" w:rsidRDefault="00D70E8D" w:rsidP="00D70E8D">
            <w:r>
              <w:t>Chemical Lock Mass</w:t>
            </w:r>
          </w:p>
        </w:tc>
      </w:tr>
      <w:tr w:rsidR="00D70E8D" w14:paraId="0B39472A" w14:textId="77777777" w:rsidTr="00D70E8D">
        <w:trPr>
          <w:jc w:val="center"/>
        </w:trPr>
        <w:tc>
          <w:tcPr>
            <w:tcW w:w="1870" w:type="dxa"/>
          </w:tcPr>
          <w:p w14:paraId="3E08D75A" w14:textId="239558B0" w:rsidR="00D70E8D" w:rsidRDefault="00D70E8D" w:rsidP="00D70E8D">
            <w:r>
              <w:t xml:space="preserve">Post-Acquisition </w:t>
            </w:r>
          </w:p>
        </w:tc>
        <w:tc>
          <w:tcPr>
            <w:tcW w:w="1995" w:type="dxa"/>
          </w:tcPr>
          <w:p w14:paraId="743A6551" w14:textId="64C3B9EA" w:rsidR="00D70E8D" w:rsidRDefault="00D70E8D" w:rsidP="00D70E8D">
            <w:r>
              <w:t>Various Calibration Functions, e.g.</w:t>
            </w:r>
            <w:r>
              <w:fldChar w:fldCharType="begin"/>
            </w:r>
            <w:r>
              <w:instrText xml:space="preserve"> ADDIN EN.CITE &lt;EndNote&gt;&lt;Cite&gt;&lt;Author&gt;Gorshkov&lt;/Author&gt;&lt;Year&gt;2010&lt;/Year&gt;&lt;RecNum&gt;7&lt;/RecNum&gt;&lt;DisplayText&gt;&lt;style face="superscript"&gt;5&lt;/style&gt;&lt;/DisplayText&gt;&lt;record&gt;&lt;rec-number&gt;7&lt;/rec-number&gt;&lt;foreign-keys&gt;&lt;key app="EN" db-id="vt5av9s96a0df8exv2z5z0rrf2fptpsxxt52" timestamp="1472585881"&gt;7&lt;/key&gt;&lt;/foreign-keys&gt;&lt;ref-type name="Journal Article"&gt;17&lt;/ref-type&gt;&lt;contributors&gt;&lt;authors&gt;&lt;author&gt;Gorshkov, M. V.&lt;/author&gt;&lt;author&gt;Good, D. M.&lt;/author&gt;&lt;author&gt;Lyutvinskiy, Y.&lt;/author&gt;&lt;author&gt;Yang, H.&lt;/author&gt;&lt;author&gt;Zubarev, R. A.&lt;/author&gt;&lt;/authors&gt;&lt;/contributors&gt;&lt;auth-address&gt;Institute for Energy Problems of Chemical Physics, Moscow, Russia. gorshkov@chph.ras.ru&lt;/auth-address&gt;&lt;titles&gt;&lt;title&gt;Calibration function for the Orbitrap FTMS accounting for the space charge effect&lt;/title&gt;&lt;secondary-title&gt;J Am Soc Mass Spectrom&lt;/secondary-title&gt;&lt;/titles&gt;&lt;periodical&gt;&lt;full-title&gt;J Am Soc Mass Spectrom&lt;/full-title&gt;&lt;/periodical&gt;&lt;pages&gt;1846-51&lt;/pages&gt;&lt;volume&gt;21&lt;/volume&gt;&lt;number&gt;11&lt;/number&gt;&lt;keywords&gt;&lt;keyword&gt;Algorithms&lt;/keyword&gt;&lt;keyword&gt;Calibration&lt;/keyword&gt;&lt;keyword&gt;*Fourier Analysis&lt;/keyword&gt;&lt;keyword&gt;Mass Spectrometry/*methods&lt;/keyword&gt;&lt;keyword&gt;Models, Chemical&lt;/keyword&gt;&lt;/keywords&gt;&lt;dates&gt;&lt;year&gt;2010&lt;/year&gt;&lt;pub-dates&gt;&lt;date&gt;Nov&lt;/date&gt;&lt;/pub-dates&gt;&lt;/dates&gt;&lt;isbn&gt;1879-1123 (Electronic)&amp;#xD;1044-0305 (Linking)&lt;/isbn&gt;&lt;accession-num&gt;20696596&lt;/accession-num&gt;&lt;urls&gt;&lt;related-urls&gt;&lt;url&gt;http://www.ncbi.nlm.nih.gov/pubmed/20696596&lt;/url&gt;&lt;/related-urls&gt;&lt;/urls&gt;&lt;electronic-resource-num&gt;10.1016/j.jasms.2010.06.021&lt;/electronic-resource-num&gt;&lt;/record&gt;&lt;/Cite&gt;&lt;/EndNote&gt;</w:instrText>
            </w:r>
            <w:r>
              <w:fldChar w:fldCharType="separate"/>
            </w:r>
            <w:r w:rsidRPr="006A3537">
              <w:rPr>
                <w:noProof/>
                <w:vertAlign w:val="superscript"/>
              </w:rPr>
              <w:t>5</w:t>
            </w:r>
            <w:r>
              <w:fldChar w:fldCharType="end"/>
            </w:r>
          </w:p>
        </w:tc>
        <w:tc>
          <w:tcPr>
            <w:tcW w:w="1870" w:type="dxa"/>
          </w:tcPr>
          <w:p w14:paraId="4F7FF15F" w14:textId="33D67935" w:rsidR="00D70E8D" w:rsidRDefault="00D70E8D" w:rsidP="00D70E8D">
            <w:r>
              <w:t>Software Lock Mass</w:t>
            </w:r>
            <w:r>
              <w:fldChar w:fldCharType="begin"/>
            </w:r>
            <w:r>
              <w:instrText xml:space="preserve"> ADDIN EN.CITE &lt;EndNote&gt;&lt;Cite&gt;&lt;Author&gt;Cox&lt;/Author&gt;&lt;Year&gt;2011&lt;/Year&gt;&lt;RecNum&gt;2&lt;/RecNum&gt;&lt;DisplayText&gt;&lt;style face="superscript"&gt;4&lt;/style&gt;&lt;/DisplayText&gt;&lt;record&gt;&lt;rec-number&gt;2&lt;/rec-number&gt;&lt;foreign-keys&gt;&lt;key app="EN" db-id="vt5av9s96a0df8exv2z5z0rrf2fptpsxxt52" timestamp="1472480060"&gt;2&lt;/key&gt;&lt;/foreign-keys&gt;&lt;ref-type name="Journal Article"&gt;17&lt;/ref-type&gt;&lt;contributors&gt;&lt;authors&gt;&lt;author&gt;Cox, J.&lt;/author&gt;&lt;author&gt;Michalski, A.&lt;/author&gt;&lt;author&gt;Mann, M.&lt;/author&gt;&lt;/authors&gt;&lt;/contributors&gt;&lt;auth-address&gt;Proteomics and Signal Transduction, Max-Planck Institute of Biochemistry, Martinsried, Germany. cox@biochem.mpg.de&lt;/auth-address&gt;&lt;titles&gt;&lt;title&gt;Software lock mass by two-dimensional minimization of peptide mass errors&lt;/title&gt;&lt;secondary-title&gt;J Am Soc Mass Spectrom&lt;/secondary-title&gt;&lt;/titles&gt;&lt;periodical&gt;&lt;full-title&gt;J Am Soc Mass Spectrom&lt;/full-title&gt;&lt;/periodical&gt;&lt;pages&gt;1373-80&lt;/pages&gt;&lt;volume&gt;22&lt;/volume&gt;&lt;number&gt;8&lt;/number&gt;&lt;keywords&gt;&lt;keyword&gt;Algorithms&lt;/keyword&gt;&lt;keyword&gt;Databases, Protein&lt;/keyword&gt;&lt;keyword&gt;HeLa Cells&lt;/keyword&gt;&lt;keyword&gt;Humans&lt;/keyword&gt;&lt;keyword&gt;Mass Spectrometry/instrumentation/*methods&lt;/keyword&gt;&lt;keyword&gt;Molecular Weight&lt;/keyword&gt;&lt;keyword&gt;Peptide Fragments/analysis/*chemistry&lt;/keyword&gt;&lt;keyword&gt;Proteomics/*methods&lt;/keyword&gt;&lt;keyword&gt;Reference Standards&lt;/keyword&gt;&lt;/keywords&gt;&lt;dates&gt;&lt;year&gt;2011&lt;/year&gt;&lt;pub-dates&gt;&lt;date&gt;Aug&lt;/date&gt;&lt;/pub-dates&gt;&lt;/dates&gt;&lt;isbn&gt;1879-1123 (Electronic)&amp;#xD;1044-0305 (Linking)&lt;/isbn&gt;&lt;accession-num&gt;21953191&lt;/accession-num&gt;&lt;urls&gt;&lt;related-urls&gt;&lt;url&gt;http://www.ncbi.nlm.nih.gov/pubmed/21953191&lt;/url&gt;&lt;/related-urls&gt;&lt;/urls&gt;&lt;custom2&gt;PMC3231580&lt;/custom2&gt;&lt;electronic-resource-num&gt;10.1007/s13361-011-0142-8&lt;/electronic-resource-num&gt;&lt;/record&gt;&lt;/Cite&gt;&lt;/EndNote&gt;</w:instrText>
            </w:r>
            <w:r>
              <w:fldChar w:fldCharType="separate"/>
            </w:r>
            <w:r w:rsidRPr="004341F2">
              <w:rPr>
                <w:noProof/>
                <w:vertAlign w:val="superscript"/>
              </w:rPr>
              <w:t>4</w:t>
            </w:r>
            <w:r>
              <w:fldChar w:fldCharType="end"/>
            </w:r>
          </w:p>
        </w:tc>
        <w:tc>
          <w:tcPr>
            <w:tcW w:w="1870" w:type="dxa"/>
          </w:tcPr>
          <w:p w14:paraId="244051A8" w14:textId="60069872" w:rsidR="00D70E8D" w:rsidRDefault="00D70E8D" w:rsidP="00D70E8D">
            <w:r>
              <w:t>mzCal</w:t>
            </w:r>
          </w:p>
        </w:tc>
      </w:tr>
    </w:tbl>
    <w:p w14:paraId="53EC314E" w14:textId="713CA410" w:rsidR="002F3AB3" w:rsidRDefault="002F3AB3" w:rsidP="00547CCA"/>
    <w:p w14:paraId="746CD4DB" w14:textId="21CA5EB9" w:rsidR="00AB0E35" w:rsidRDefault="00AB0E35" w:rsidP="00AB0E35">
      <w:pPr>
        <w:pStyle w:val="Heading3"/>
      </w:pPr>
      <w:r>
        <w:t>Parametric Calibration</w:t>
      </w:r>
    </w:p>
    <w:p w14:paraId="7EA3A93D" w14:textId="44AB230F" w:rsidR="009B0935" w:rsidRPr="00107695" w:rsidRDefault="009B0935" w:rsidP="00650BAC">
      <w:r>
        <w:t>The FT mass-analyzer Orbitrap records axial ion oscillations in the time domain, and uses a Fast Fourier Transform to extract the frequencies. The frequency and the mass-to-charge ratio are related by</w:t>
      </w:r>
      <w:r>
        <w:fldChar w:fldCharType="begin"/>
      </w:r>
      <w:r w:rsidR="00112D14">
        <w:instrText xml:space="preserve"> ADDIN EN.CITE &lt;EndNote&gt;&lt;Cite&gt;&lt;Author&gt;Makarov&lt;/Author&gt;&lt;Year&gt;2000&lt;/Year&gt;&lt;RecNum&gt;10&lt;/RecNum&gt;&lt;DisplayText&gt;&lt;style face="superscript"&gt;6&lt;/style&gt;&lt;/DisplayText&gt;&lt;record&gt;&lt;rec-number&gt;10&lt;/rec-number&gt;&lt;foreign-keys&gt;&lt;key app="EN" db-id="vt5av9s96a0df8exv2z5z0rrf2fptpsxxt52" timestamp="1472657248"&gt;10&lt;/key&gt;&lt;/foreign-keys&gt;&lt;ref-type name="Journal Article"&gt;17&lt;/ref-type&gt;&lt;contributors&gt;&lt;authors&gt;&lt;author&gt;Makarov, A.&lt;/author&gt;&lt;/authors&gt;&lt;/contributors&gt;&lt;auth-address&gt;HD Technologies Ltd., Simonsway, Manchester, U.K.&lt;/auth-address&gt;&lt;titles&gt;&lt;title&gt;Electrostatic axially harmonic orbital trapping: a high-performance technique of mass analysis&lt;/title&gt;&lt;secondary-title&gt;Anal Chem&lt;/secondary-title&gt;&lt;/titles&gt;&lt;periodical&gt;&lt;full-title&gt;Anal Chem&lt;/full-title&gt;&lt;/periodical&gt;&lt;pages&gt;1156-62&lt;/pages&gt;&lt;volume&gt;72&lt;/volume&gt;&lt;number&gt;6&lt;/number&gt;&lt;dates&gt;&lt;year&gt;2000&lt;/year&gt;&lt;pub-dates&gt;&lt;date&gt;Mar 15&lt;/date&gt;&lt;/pub-dates&gt;&lt;/dates&gt;&lt;isbn&gt;1520-6882 (Electronic)&amp;#xD;0003-2700 (Linking)&lt;/isbn&gt;&lt;accession-num&gt;10740853&lt;/accession-num&gt;&lt;urls&gt;&lt;related-urls&gt;&lt;url&gt;http://www.ncbi.nlm.nih.gov/pubmed/10740853&lt;/url&gt;&lt;/related-urls&gt;&lt;/urls&gt;&lt;/record&gt;&lt;/Cite&gt;&lt;/EndNote&gt;</w:instrText>
      </w:r>
      <w:r>
        <w:fldChar w:fldCharType="separate"/>
      </w:r>
      <w:r w:rsidR="00112D14" w:rsidRPr="00112D14">
        <w:rPr>
          <w:noProof/>
          <w:vertAlign w:val="superscript"/>
        </w:rPr>
        <w:t>6</w:t>
      </w:r>
      <w:r>
        <w:fldChar w:fldCharType="end"/>
      </w:r>
      <w:r>
        <w:t>:</w:t>
      </w:r>
      <w:r>
        <w:br/>
      </w:r>
      <m:oMathPara>
        <m:oMath>
          <m:r>
            <w:rPr>
              <w:rFonts w:ascii="Cambria Math" w:eastAsiaTheme="minorEastAsia" w:hAnsi="Cambria Math"/>
            </w:rPr>
            <m:t>f=</m:t>
          </m:r>
          <m:rad>
            <m:radPr>
              <m:degHide m:val="1"/>
              <m:ctrlPr>
                <w:rPr>
                  <w:rFonts w:ascii="Cambria Math" w:hAnsi="Cambria Math"/>
                  <w:i/>
                </w:rPr>
              </m:ctrlPr>
            </m:radPr>
            <m:deg/>
            <m:e>
              <m:f>
                <m:fPr>
                  <m:ctrlPr>
                    <w:rPr>
                      <w:rFonts w:ascii="Cambria Math" w:hAnsi="Cambria Math"/>
                      <w:i/>
                    </w:rPr>
                  </m:ctrlPr>
                </m:fPr>
                <m:num>
                  <m:r>
                    <w:rPr>
                      <w:rFonts w:ascii="Cambria Math" w:hAnsi="Cambria Math"/>
                    </w:rPr>
                    <m:t>k</m:t>
                  </m:r>
                </m:num>
                <m:den>
                  <m:r>
                    <w:rPr>
                      <w:rFonts w:ascii="Cambria Math" w:hAnsi="Cambria Math"/>
                    </w:rPr>
                    <m:t>m/z</m:t>
                  </m:r>
                </m:den>
              </m:f>
            </m:e>
          </m:rad>
        </m:oMath>
      </m:oMathPara>
    </w:p>
    <w:p w14:paraId="67A096C6" w14:textId="77777777" w:rsidR="009B0935" w:rsidRDefault="009B0935" w:rsidP="009B0935">
      <w:pPr>
        <w:rPr>
          <w:rFonts w:eastAsiaTheme="minorEastAsia"/>
        </w:rPr>
      </w:pPr>
      <w:r>
        <w:rPr>
          <w:rFonts w:eastAsiaTheme="minorEastAsia"/>
        </w:rPr>
        <w:t xml:space="preserve">where </w:t>
      </w:r>
      <m:oMath>
        <m:r>
          <w:rPr>
            <w:rFonts w:ascii="Cambria Math" w:eastAsiaTheme="minorEastAsia" w:hAnsi="Cambria Math"/>
          </w:rPr>
          <m:t>k</m:t>
        </m:r>
      </m:oMath>
      <w:r>
        <w:rPr>
          <w:rFonts w:eastAsiaTheme="minorEastAsia"/>
        </w:rPr>
        <w:t xml:space="preserve"> is the field curvature parameter. This relationship suggests a convenient form for the calibration function</w:t>
      </w:r>
      <w:r>
        <w:rPr>
          <w:rFonts w:eastAsiaTheme="minorEastAsia"/>
        </w:rPr>
        <w:br/>
      </w:r>
      <m:oMathPara>
        <m:oMath>
          <m:f>
            <m:fPr>
              <m:ctrlPr>
                <w:rPr>
                  <w:rFonts w:ascii="Cambria Math" w:hAnsi="Cambria Math"/>
                  <w:i/>
                </w:rPr>
              </m:ctrlPr>
            </m:fPr>
            <m:num>
              <m:r>
                <w:rPr>
                  <w:rFonts w:ascii="Cambria Math" w:hAnsi="Cambria Math"/>
                </w:rPr>
                <m:t>m</m:t>
              </m:r>
            </m:num>
            <m:den>
              <m:r>
                <w:rPr>
                  <w:rFonts w:ascii="Cambria Math" w:hAnsi="Cambria Math"/>
                </w:rPr>
                <m:t>z</m:t>
              </m:r>
            </m:den>
          </m:f>
          <m:r>
            <w:rPr>
              <w:rFonts w:ascii="Cambria Math" w:hAnsi="Cambria Math"/>
            </w:rPr>
            <m:t>=</m:t>
          </m:r>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f</m:t>
                  </m:r>
                </m:e>
                <m:sup>
                  <m:r>
                    <w:rPr>
                      <w:rFonts w:ascii="Cambria Math" w:hAnsi="Cambria Math"/>
                    </w:rPr>
                    <m:t>2</m:t>
                  </m:r>
                </m:sup>
              </m:sSup>
            </m:den>
          </m:f>
          <m:r>
            <w:rPr>
              <w:rFonts w:eastAsiaTheme="minorEastAsia"/>
              <w:vanish/>
            </w:rPr>
            <w:br/>
          </m:r>
        </m:oMath>
      </m:oMathPara>
      <w:r>
        <w:rPr>
          <w:rFonts w:eastAsiaTheme="minorEastAsia"/>
          <w:vanish/>
        </w:rPr>
        <w:t>ibration equationslibration mixture.   equation e amplitude of the electrostatic field and the trap geometry. s. ration procedu</w:t>
      </w:r>
    </w:p>
    <w:p w14:paraId="16C50F76" w14:textId="593D440F" w:rsidR="009B0935" w:rsidRDefault="009B0935" w:rsidP="009B0935">
      <w:pPr>
        <w:rPr>
          <w:rFonts w:eastAsiaTheme="minorEastAsia"/>
        </w:rPr>
      </w:pPr>
      <w:r>
        <w:rPr>
          <w:rFonts w:eastAsiaTheme="minorEastAsia"/>
        </w:rPr>
        <w:lastRenderedPageBreak/>
        <w:t xml:space="preserve">where </w:t>
      </w:r>
      <m:oMath>
        <m:r>
          <w:rPr>
            <w:rFonts w:ascii="Cambria Math" w:eastAsiaTheme="minorEastAsia" w:hAnsi="Cambria Math"/>
          </w:rPr>
          <m:t>A</m:t>
        </m:r>
      </m:oMath>
      <w:r>
        <w:rPr>
          <w:rFonts w:eastAsiaTheme="minorEastAsia"/>
        </w:rPr>
        <w:t xml:space="preserve"> is the calibration parameter. Using </w:t>
      </w:r>
      <w:r w:rsidR="00627FE6">
        <w:rPr>
          <w:rFonts w:eastAsiaTheme="minorEastAsia"/>
        </w:rPr>
        <w:t>the same</w:t>
      </w:r>
      <w:r>
        <w:rPr>
          <w:rFonts w:eastAsiaTheme="minorEastAsia"/>
        </w:rPr>
        <w:t xml:space="preserve"> parameter </w:t>
      </w:r>
      <m:oMath>
        <m:r>
          <w:rPr>
            <w:rFonts w:ascii="Cambria Math" w:hAnsi="Cambria Math"/>
          </w:rPr>
          <m:t>A</m:t>
        </m:r>
      </m:oMath>
      <w:r>
        <w:rPr>
          <w:rFonts w:eastAsiaTheme="minorEastAsia"/>
        </w:rPr>
        <w:t xml:space="preserve"> at every scan is a crude approximation because it ignores the dependency of the field curvature on the electrostatic voltage that can be different </w:t>
      </w:r>
      <w:r w:rsidR="004E68A9">
        <w:rPr>
          <w:rFonts w:eastAsiaTheme="minorEastAsia"/>
        </w:rPr>
        <w:t>at every measurement</w:t>
      </w:r>
      <w:r>
        <w:rPr>
          <w:rFonts w:eastAsiaTheme="minorEastAsia"/>
        </w:rPr>
        <w:t>. In practice</w:t>
      </w:r>
      <w:r w:rsidR="00090C48">
        <w:rPr>
          <w:rFonts w:eastAsiaTheme="minorEastAsia"/>
        </w:rPr>
        <w:t>, different</w:t>
      </w:r>
      <w:r>
        <w:rPr>
          <w:rFonts w:eastAsiaTheme="minorEastAsia"/>
        </w:rPr>
        <w:t xml:space="preserve"> </w:t>
      </w:r>
      <m:oMath>
        <m:r>
          <w:rPr>
            <w:rFonts w:ascii="Cambria Math" w:eastAsiaTheme="minorEastAsia" w:hAnsi="Cambria Math"/>
          </w:rPr>
          <m:t>A</m:t>
        </m:r>
      </m:oMath>
      <w:r>
        <w:rPr>
          <w:rFonts w:eastAsiaTheme="minorEastAsia"/>
        </w:rPr>
        <w:t xml:space="preserve"> values are used for different voltage ranges, </w:t>
      </w:r>
      <w:r w:rsidR="00871D84">
        <w:rPr>
          <w:rFonts w:eastAsiaTheme="minorEastAsia"/>
        </w:rPr>
        <w:t>and</w:t>
      </w:r>
      <w:r>
        <w:rPr>
          <w:rFonts w:eastAsiaTheme="minorEastAsia"/>
        </w:rPr>
        <w:t xml:space="preserve"> more involved calibration functions such as </w:t>
      </w:r>
    </w:p>
    <w:p w14:paraId="20EEDA11" w14:textId="77777777" w:rsidR="009B0935" w:rsidRDefault="009B0935" w:rsidP="009B0935">
      <w:pPr>
        <w:rPr>
          <w:rFonts w:eastAsiaTheme="minorEastAsia"/>
        </w:rPr>
      </w:pPr>
      <m:oMathPara>
        <m:oMath>
          <m:f>
            <m:fPr>
              <m:ctrlPr>
                <w:rPr>
                  <w:rFonts w:ascii="Cambria Math" w:hAnsi="Cambria Math"/>
                  <w:i/>
                </w:rPr>
              </m:ctrlPr>
            </m:fPr>
            <m:num>
              <m:r>
                <w:rPr>
                  <w:rFonts w:ascii="Cambria Math" w:hAnsi="Cambria Math"/>
                </w:rPr>
                <m:t>m</m:t>
              </m:r>
            </m:num>
            <m:den>
              <m:r>
                <w:rPr>
                  <w:rFonts w:ascii="Cambria Math" w:hAnsi="Cambria Math"/>
                </w:rPr>
                <m:t>z</m:t>
              </m:r>
            </m:den>
          </m:f>
          <m:r>
            <w:rPr>
              <w:rFonts w:ascii="Cambria Math" w:hAnsi="Cambria Math"/>
            </w:rPr>
            <m:t>=</m:t>
          </m:r>
          <m:f>
            <m:fPr>
              <m:ctrlPr>
                <w:rPr>
                  <w:rFonts w:ascii="Cambria Math" w:hAnsi="Cambria Math"/>
                  <w:i/>
                </w:rPr>
              </m:ctrlPr>
            </m:fPr>
            <m:num>
              <m:r>
                <w:rPr>
                  <w:rFonts w:ascii="Cambria Math" w:hAnsi="Cambria Math"/>
                </w:rPr>
                <m:t>A+B</m:t>
              </m:r>
              <m:rad>
                <m:radPr>
                  <m:degHide m:val="1"/>
                  <m:ctrlPr>
                    <w:rPr>
                      <w:rFonts w:ascii="Cambria Math" w:hAnsi="Cambria Math"/>
                      <w:i/>
                    </w:rPr>
                  </m:ctrlPr>
                </m:radPr>
                <m:deg/>
                <m:e>
                  <m:r>
                    <w:rPr>
                      <w:rFonts w:ascii="Cambria Math" w:hAnsi="Cambria Math"/>
                    </w:rPr>
                    <m:t>V</m:t>
                  </m:r>
                </m:e>
              </m:rad>
            </m:num>
            <m:den>
              <m:sSup>
                <m:sSupPr>
                  <m:ctrlPr>
                    <w:rPr>
                      <w:rFonts w:ascii="Cambria Math" w:hAnsi="Cambria Math"/>
                      <w:i/>
                    </w:rPr>
                  </m:ctrlPr>
                </m:sSupPr>
                <m:e>
                  <m:r>
                    <w:rPr>
                      <w:rFonts w:ascii="Cambria Math" w:hAnsi="Cambria Math"/>
                    </w:rPr>
                    <m:t>f</m:t>
                  </m:r>
                </m:e>
                <m:sup>
                  <m:r>
                    <w:rPr>
                      <w:rFonts w:ascii="Cambria Math" w:hAnsi="Cambria Math"/>
                    </w:rPr>
                    <m:t>2</m:t>
                  </m:r>
                </m:sup>
              </m:sSup>
            </m:den>
          </m:f>
        </m:oMath>
      </m:oMathPara>
    </w:p>
    <w:p w14:paraId="0CD81615" w14:textId="265EA9BA" w:rsidR="009B0935" w:rsidRDefault="009B0935" w:rsidP="009B0935">
      <w:pPr>
        <w:rPr>
          <w:rFonts w:eastAsiaTheme="minorEastAsia"/>
        </w:rPr>
      </w:pPr>
      <w:r>
        <w:rPr>
          <w:rFonts w:eastAsiaTheme="minorEastAsia"/>
        </w:rPr>
        <w:t>have been proposed</w:t>
      </w:r>
      <w:r>
        <w:rPr>
          <w:rFonts w:eastAsiaTheme="minorEastAsia"/>
        </w:rPr>
        <w:fldChar w:fldCharType="begin"/>
      </w:r>
      <w:r w:rsidR="00112D14">
        <w:rPr>
          <w:rFonts w:eastAsiaTheme="minorEastAsia"/>
        </w:rPr>
        <w:instrText xml:space="preserve"> ADDIN EN.CITE &lt;EndNote&gt;&lt;Cite&gt;&lt;Author&gt;Gorshkov&lt;/Author&gt;&lt;Year&gt;2010&lt;/Year&gt;&lt;RecNum&gt;7&lt;/RecNum&gt;&lt;DisplayText&gt;&lt;style face="superscript"&gt;5&lt;/style&gt;&lt;/DisplayText&gt;&lt;record&gt;&lt;rec-number&gt;7&lt;/rec-number&gt;&lt;foreign-keys&gt;&lt;key app="EN" db-id="vt5av9s96a0df8exv2z5z0rrf2fptpsxxt52" timestamp="1472585881"&gt;7&lt;/key&gt;&lt;/foreign-keys&gt;&lt;ref-type name="Journal Article"&gt;17&lt;/ref-type&gt;&lt;contributors&gt;&lt;authors&gt;&lt;author&gt;Gorshkov, M. V.&lt;/author&gt;&lt;author&gt;Good, D. M.&lt;/author&gt;&lt;author&gt;Lyutvinskiy, Y.&lt;/author&gt;&lt;author&gt;Yang, H.&lt;/author&gt;&lt;author&gt;Zubarev, R. A.&lt;/author&gt;&lt;/authors&gt;&lt;/contributors&gt;&lt;auth-address&gt;Institute for Energy Problems of Chemical Physics, Moscow, Russia. gorshkov@chph.ras.ru&lt;/auth-address&gt;&lt;titles&gt;&lt;title&gt;Calibration function for the Orbitrap FTMS accounting for the space charge effect&lt;/title&gt;&lt;secondary-title&gt;J Am Soc Mass Spectrom&lt;/secondary-title&gt;&lt;/titles&gt;&lt;periodical&gt;&lt;full-title&gt;J Am Soc Mass Spectrom&lt;/full-title&gt;&lt;/periodical&gt;&lt;pages&gt;1846-51&lt;/pages&gt;&lt;volume&gt;21&lt;/volume&gt;&lt;number&gt;11&lt;/number&gt;&lt;keywords&gt;&lt;keyword&gt;Algorithms&lt;/keyword&gt;&lt;keyword&gt;Calibration&lt;/keyword&gt;&lt;keyword&gt;*Fourier Analysis&lt;/keyword&gt;&lt;keyword&gt;Mass Spectrometry/*methods&lt;/keyword&gt;&lt;keyword&gt;Models, Chemical&lt;/keyword&gt;&lt;/keywords&gt;&lt;dates&gt;&lt;year&gt;2010&lt;/year&gt;&lt;pub-dates&gt;&lt;date&gt;Nov&lt;/date&gt;&lt;/pub-dates&gt;&lt;/dates&gt;&lt;isbn&gt;1879-1123 (Electronic)&amp;#xD;1044-0305 (Linking)&lt;/isbn&gt;&lt;accession-num&gt;20696596&lt;/accession-num&gt;&lt;urls&gt;&lt;related-urls&gt;&lt;url&gt;http://www.ncbi.nlm.nih.gov/pubmed/20696596&lt;/url&gt;&lt;/related-urls&gt;&lt;/urls&gt;&lt;electronic-resource-num&gt;10.1016/j.jasms.2010.06.021&lt;/electronic-resource-num&gt;&lt;/record&gt;&lt;/Cite&gt;&lt;/EndNote&gt;</w:instrText>
      </w:r>
      <w:r>
        <w:rPr>
          <w:rFonts w:eastAsiaTheme="minorEastAsia"/>
        </w:rPr>
        <w:fldChar w:fldCharType="separate"/>
      </w:r>
      <w:r w:rsidR="00112D14" w:rsidRPr="00112D14">
        <w:rPr>
          <w:rFonts w:eastAsiaTheme="minorEastAsia"/>
          <w:noProof/>
          <w:vertAlign w:val="superscript"/>
        </w:rPr>
        <w:t>5</w:t>
      </w:r>
      <w:r>
        <w:rPr>
          <w:rFonts w:eastAsiaTheme="minorEastAsia"/>
        </w:rPr>
        <w:fldChar w:fldCharType="end"/>
      </w:r>
      <w:r>
        <w:rPr>
          <w:rFonts w:eastAsiaTheme="minorEastAsia"/>
        </w:rPr>
        <w:t>.</w:t>
      </w:r>
      <w:r w:rsidR="00EC56B3">
        <w:rPr>
          <w:rFonts w:eastAsiaTheme="minorEastAsia"/>
        </w:rPr>
        <w:t xml:space="preserve"> </w:t>
      </w:r>
      <w:r w:rsidR="002F195E">
        <w:rPr>
          <w:rFonts w:eastAsiaTheme="minorEastAsia"/>
        </w:rPr>
        <w:t>It is not clear what calibration functions are used internally by commercial mass spectrometers, but the effects of using the wrong parameters is evident.</w:t>
      </w:r>
    </w:p>
    <w:p w14:paraId="62FAF54D" w14:textId="5D415F10" w:rsidR="006D7319" w:rsidRDefault="006D7319" w:rsidP="002037A5">
      <w:pPr>
        <w:pStyle w:val="Heading3"/>
        <w:rPr>
          <w:rFonts w:eastAsiaTheme="minorEastAsia"/>
        </w:rPr>
      </w:pPr>
      <w:r>
        <w:rPr>
          <w:rFonts w:eastAsiaTheme="minorEastAsia"/>
        </w:rPr>
        <w:t>Non-Parametric Calibration</w:t>
      </w:r>
    </w:p>
    <w:p w14:paraId="58D3E318" w14:textId="4D44C9B5" w:rsidR="009B0935" w:rsidRDefault="009B0935" w:rsidP="009B0935">
      <w:pPr>
        <w:rPr>
          <w:rFonts w:eastAsiaTheme="minorEastAsia"/>
        </w:rPr>
      </w:pPr>
      <w:r>
        <w:rPr>
          <w:rFonts w:eastAsiaTheme="minorEastAsia"/>
        </w:rPr>
        <w:t>Nonparametric calibration functions have been used as well</w:t>
      </w:r>
      <w:r>
        <w:rPr>
          <w:rFonts w:eastAsiaTheme="minorEastAsia"/>
        </w:rPr>
        <w:fldChar w:fldCharType="begin"/>
      </w:r>
      <w:r w:rsidR="00112D14">
        <w:rPr>
          <w:rFonts w:eastAsiaTheme="minorEastAsia"/>
        </w:rPr>
        <w:instrText xml:space="preserve"> ADDIN EN.CITE &lt;EndNote&gt;&lt;Cite&gt;&lt;Author&gt;Cox&lt;/Author&gt;&lt;Year&gt;2011&lt;/Year&gt;&lt;RecNum&gt;2&lt;/RecNum&gt;&lt;DisplayText&gt;&lt;style face="superscript"&gt;4&lt;/style&gt;&lt;/DisplayText&gt;&lt;record&gt;&lt;rec-number&gt;2&lt;/rec-number&gt;&lt;foreign-keys&gt;&lt;key app="EN" db-id="vt5av9s96a0df8exv2z5z0rrf2fptpsxxt52" timestamp="1472480060"&gt;2&lt;/key&gt;&lt;/foreign-keys&gt;&lt;ref-type name="Journal Article"&gt;17&lt;/ref-type&gt;&lt;contributors&gt;&lt;authors&gt;&lt;author&gt;Cox, J.&lt;/author&gt;&lt;author&gt;Michalski, A.&lt;/author&gt;&lt;author&gt;Mann, M.&lt;/author&gt;&lt;/authors&gt;&lt;/contributors&gt;&lt;auth-address&gt;Proteomics and Signal Transduction, Max-Planck Institute of Biochemistry, Martinsried, Germany. cox@biochem.mpg.de&lt;/auth-address&gt;&lt;titles&gt;&lt;title&gt;Software lock mass by two-dimensional minimization of peptide mass errors&lt;/title&gt;&lt;secondary-title&gt;J Am Soc Mass Spectrom&lt;/secondary-title&gt;&lt;/titles&gt;&lt;periodical&gt;&lt;full-title&gt;J Am Soc Mass Spectrom&lt;/full-title&gt;&lt;/periodical&gt;&lt;pages&gt;1373-80&lt;/pages&gt;&lt;volume&gt;22&lt;/volume&gt;&lt;number&gt;8&lt;/number&gt;&lt;keywords&gt;&lt;keyword&gt;Algorithms&lt;/keyword&gt;&lt;keyword&gt;Databases, Protein&lt;/keyword&gt;&lt;keyword&gt;HeLa Cells&lt;/keyword&gt;&lt;keyword&gt;Humans&lt;/keyword&gt;&lt;keyword&gt;Mass Spectrometry/instrumentation/*methods&lt;/keyword&gt;&lt;keyword&gt;Molecular Weight&lt;/keyword&gt;&lt;keyword&gt;Peptide Fragments/analysis/*chemistry&lt;/keyword&gt;&lt;keyword&gt;Proteomics/*methods&lt;/keyword&gt;&lt;keyword&gt;Reference Standards&lt;/keyword&gt;&lt;/keywords&gt;&lt;dates&gt;&lt;year&gt;2011&lt;/year&gt;&lt;pub-dates&gt;&lt;date&gt;Aug&lt;/date&gt;&lt;/pub-dates&gt;&lt;/dates&gt;&lt;isbn&gt;1879-1123 (Electronic)&amp;#xD;1044-0305 (Linking)&lt;/isbn&gt;&lt;accession-num&gt;21953191&lt;/accession-num&gt;&lt;urls&gt;&lt;related-urls&gt;&lt;url&gt;http://www.ncbi.nlm.nih.gov/pubmed/21953191&lt;/url&gt;&lt;/related-urls&gt;&lt;/urls&gt;&lt;custom2&gt;PMC3231580&lt;/custom2&gt;&lt;electronic-resource-num&gt;10.1007/s13361-011-0142-8&lt;/electronic-resource-num&gt;&lt;/record&gt;&lt;/Cite&gt;&lt;/EndNote&gt;</w:instrText>
      </w:r>
      <w:r>
        <w:rPr>
          <w:rFonts w:eastAsiaTheme="minorEastAsia"/>
        </w:rPr>
        <w:fldChar w:fldCharType="separate"/>
      </w:r>
      <w:r w:rsidR="00112D14" w:rsidRPr="00112D14">
        <w:rPr>
          <w:rFonts w:eastAsiaTheme="minorEastAsia"/>
          <w:noProof/>
          <w:vertAlign w:val="superscript"/>
        </w:rPr>
        <w:t>4</w:t>
      </w:r>
      <w:r>
        <w:rPr>
          <w:rFonts w:eastAsiaTheme="minorEastAsia"/>
        </w:rPr>
        <w:fldChar w:fldCharType="end"/>
      </w:r>
      <w:r>
        <w:rPr>
          <w:rFonts w:eastAsiaTheme="minorEastAsia"/>
        </w:rPr>
        <w:t>, to model the dependence of the error on the retention time of a scan.</w:t>
      </w:r>
    </w:p>
    <w:p w14:paraId="53BBE3CA" w14:textId="77777777" w:rsidR="009B0935" w:rsidRDefault="009B0935" w:rsidP="009B0935">
      <w:pPr>
        <w:keepNext/>
        <w:tabs>
          <w:tab w:val="right" w:pos="9360"/>
        </w:tabs>
      </w:pPr>
      <w:r>
        <w:rPr>
          <w:noProof/>
        </w:rPr>
        <w:drawing>
          <wp:inline distT="0" distB="0" distL="0" distR="0" wp14:anchorId="76430FFF" wp14:editId="05C9B3CF">
            <wp:extent cx="6181090" cy="2201875"/>
            <wp:effectExtent l="0" t="0" r="10160" b="825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A1E8E94" w14:textId="77777777" w:rsidR="009B0935" w:rsidRDefault="009B0935" w:rsidP="009B0935">
      <w:pPr>
        <w:pStyle w:val="Caption"/>
      </w:pPr>
      <w:r>
        <w:t xml:space="preserve">Figure </w:t>
      </w:r>
      <w:r>
        <w:fldChar w:fldCharType="begin"/>
      </w:r>
      <w:r>
        <w:instrText xml:space="preserve"> SEQ Figure \* ARABIC </w:instrText>
      </w:r>
      <w:r>
        <w:fldChar w:fldCharType="separate"/>
      </w:r>
      <w:r>
        <w:rPr>
          <w:noProof/>
        </w:rPr>
        <w:t>3</w:t>
      </w:r>
      <w:r>
        <w:fldChar w:fldCharType="end"/>
      </w:r>
      <w:r>
        <w:t>: Systematic dependence of the error on the retention time on the Jurkat dataset</w:t>
      </w:r>
    </w:p>
    <w:p w14:paraId="3150A792" w14:textId="77777777" w:rsidR="009B0935" w:rsidRPr="0068358F" w:rsidRDefault="009B0935" w:rsidP="009B0935">
      <w:pPr>
        <w:rPr>
          <w:rFonts w:eastAsiaTheme="minorEastAsia"/>
        </w:rPr>
      </w:pPr>
      <w:r>
        <w:rPr>
          <w:rFonts w:eastAsiaTheme="minorEastAsia"/>
        </w:rPr>
        <w:t xml:space="preserve">We propose to combine knowledge of the parametric dependence of the error on some variables known at scan time with a nonparametric dependence on the scan time.  </w:t>
      </w:r>
    </w:p>
    <w:p w14:paraId="47E03465" w14:textId="77777777" w:rsidR="00666325" w:rsidRDefault="00666325">
      <w:pPr>
        <w:rPr>
          <w:rFonts w:asciiTheme="majorHAnsi" w:eastAsiaTheme="majorEastAsia" w:hAnsiTheme="majorHAnsi" w:cstheme="majorBidi"/>
          <w:color w:val="2E74B5" w:themeColor="accent1" w:themeShade="BF"/>
          <w:sz w:val="32"/>
          <w:szCs w:val="32"/>
        </w:rPr>
      </w:pPr>
      <w:r>
        <w:br w:type="page"/>
      </w:r>
    </w:p>
    <w:p w14:paraId="432C3DD2" w14:textId="38A25D40" w:rsidR="009B0935" w:rsidRDefault="009B0935" w:rsidP="009B0935">
      <w:pPr>
        <w:pStyle w:val="Heading1"/>
      </w:pPr>
      <w:r>
        <w:lastRenderedPageBreak/>
        <w:t>Experimental Procedures</w:t>
      </w:r>
    </w:p>
    <w:p w14:paraId="047CADE1" w14:textId="3FC0B78E" w:rsidR="009B0935" w:rsidRDefault="00C65E88" w:rsidP="00890663">
      <w:r>
        <w:t xml:space="preserve">The data analyzed comes from experiments described in </w:t>
      </w:r>
      <w:r>
        <w:fldChar w:fldCharType="begin"/>
      </w:r>
      <w:r w:rsidR="00112D14">
        <w:instrText xml:space="preserve"> ADDIN EN.CITE &lt;EndNote&gt;&lt;Cite&gt;&lt;Author&gt;Shortreed&lt;/Author&gt;&lt;Year&gt;2015&lt;/Year&gt;&lt;RecNum&gt;1&lt;/RecNum&gt;&lt;DisplayText&gt;&lt;style face="superscript"&gt;7&lt;/style&gt;&lt;/DisplayText&gt;&lt;record&gt;&lt;rec-number&gt;1&lt;/rec-number&gt;&lt;foreign-keys&gt;&lt;key app="EN" db-id="vt5av9s96a0df8exv2z5z0rrf2fptpsxxt52" timestamp="1472235096"&gt;1&lt;/key&gt;&lt;/foreign-keys&gt;&lt;ref-type name="Journal Article"&gt;17&lt;/ref-type&gt;&lt;contributors&gt;&lt;authors&gt;&lt;author&gt;Shortreed, M. R.&lt;/author&gt;&lt;author&gt;Wenger, C. D.&lt;/author&gt;&lt;author&gt;Frey, B. L.&lt;/author&gt;&lt;author&gt;Sheynkman, G. M.&lt;/author&gt;&lt;author&gt;Scalf, M.&lt;/author&gt;&lt;author&gt;Keller, M. P.&lt;/author&gt;&lt;author&gt;Attie, A. D.&lt;/author&gt;&lt;author&gt;Smith, L. M.&lt;/author&gt;&lt;/authors&gt;&lt;/contributors&gt;&lt;auth-address&gt;Department of Chemistry and double daggerDepartment of Biochemistry, University of Wisconsin , Madison, Wisconsin 53706, United States.&lt;/auth-address&gt;&lt;titles&gt;&lt;title&gt;Global Identification of Protein Post-translational Modifications in a Single-Pass Database Search&lt;/title&gt;&lt;secondary-title&gt;J Proteome Res&lt;/secondary-title&gt;&lt;/titles&gt;&lt;periodical&gt;&lt;full-title&gt;J Proteome Res&lt;/full-title&gt;&lt;/periodical&gt;&lt;pages&gt;4714-20&lt;/pages&gt;&lt;volume&gt;14&lt;/volume&gt;&lt;number&gt;11&lt;/number&gt;&lt;keywords&gt;&lt;keyword&gt;G-ptm&lt;/keyword&gt;&lt;keyword&gt;Jurkat&lt;/keyword&gt;&lt;keyword&gt;Morpheus&lt;/keyword&gt;&lt;keyword&gt;Ptm&lt;/keyword&gt;&lt;keyword&gt;acetylation&lt;/keyword&gt;&lt;keyword&gt;database search&lt;/keyword&gt;&lt;keyword&gt;phosphorylation&lt;/keyword&gt;&lt;keyword&gt;post-translational modification&lt;/keyword&gt;&lt;keyword&gt;proteomics&lt;/keyword&gt;&lt;/keywords&gt;&lt;dates&gt;&lt;year&gt;2015&lt;/year&gt;&lt;pub-dates&gt;&lt;date&gt;Nov 6&lt;/date&gt;&lt;/pub-dates&gt;&lt;/dates&gt;&lt;isbn&gt;1535-3907 (Electronic)&amp;#xD;1535-3893 (Linking)&lt;/isbn&gt;&lt;accession-num&gt;26418581&lt;/accession-num&gt;&lt;urls&gt;&lt;related-urls&gt;&lt;url&gt;http://www.ncbi.nlm.nih.gov/pubmed/26418581&lt;/url&gt;&lt;/related-urls&gt;&lt;/urls&gt;&lt;custom2&gt;PMC4642219&lt;/custom2&gt;&lt;electronic-resource-num&gt;10.1021/acs.jproteome.5b00599&lt;/electronic-resource-num&gt;&lt;/record&gt;&lt;/Cite&gt;&lt;/EndNote&gt;</w:instrText>
      </w:r>
      <w:r>
        <w:fldChar w:fldCharType="separate"/>
      </w:r>
      <w:r w:rsidR="00112D14" w:rsidRPr="00112D14">
        <w:rPr>
          <w:noProof/>
          <w:vertAlign w:val="superscript"/>
        </w:rPr>
        <w:t>7</w:t>
      </w:r>
      <w:r>
        <w:fldChar w:fldCharType="end"/>
      </w:r>
      <w:r>
        <w:t xml:space="preserve"> and in </w:t>
      </w:r>
      <w:r>
        <w:fldChar w:fldCharType="begin"/>
      </w:r>
      <w:r w:rsidR="00112D14">
        <w:instrText xml:space="preserve"> ADDIN EN.CITE &lt;EndNote&gt;&lt;Cite&gt;&lt;Author&gt;Cesnik&lt;/Author&gt;&lt;Year&gt;2016&lt;/Year&gt;&lt;RecNum&gt;3&lt;/RecNum&gt;&lt;DisplayText&gt;&lt;style face="superscript"&gt;8&lt;/style&gt;&lt;/DisplayText&gt;&lt;record&gt;&lt;rec-number&gt;3&lt;/rec-number&gt;&lt;foreign-keys&gt;&lt;key app="EN" db-id="vt5av9s96a0df8exv2z5z0rrf2fptpsxxt52" timestamp="1472579184"&gt;3&lt;/key&gt;&lt;/foreign-keys&gt;&lt;ref-type name="Journal Article"&gt;17&lt;/ref-type&gt;&lt;contributors&gt;&lt;authors&gt;&lt;author&gt;Cesnik, A. J.&lt;/author&gt;&lt;author&gt;Shortreed, M. R.&lt;/author&gt;&lt;author&gt;Sheynkman, G. M.&lt;/author&gt;&lt;author&gt;Frey, B. L.&lt;/author&gt;&lt;author&gt;Smith, L. M.&lt;/author&gt;&lt;/authors&gt;&lt;/contributors&gt;&lt;auth-address&gt;Department of Chemistry, University of Wisconsin-Madison , 1101 University Avenue, Madison, Wisconsin 53706, United States.&amp;#xD;Genome Center of Wisconsin, University of Wisconsin-Madison , 425G Henry Mall, Madison, Wisconsin 53706, United States.&lt;/auth-address&gt;&lt;titles&gt;&lt;title&gt;Human Proteomic Variation Revealed by Combining RNA-Seq Proteogenomics and Global Post-Translational Modification (G-PTM) Search Strategy&lt;/title&gt;&lt;secondary-title&gt;J Proteome Res&lt;/secondary-title&gt;&lt;/titles&gt;&lt;periodical&gt;&lt;full-title&gt;J Proteome Res&lt;/full-title&gt;&lt;/periodical&gt;&lt;pages&gt;800-8&lt;/pages&gt;&lt;volume&gt;15&lt;/volume&gt;&lt;number&gt;3&lt;/number&gt;&lt;keywords&gt;&lt;keyword&gt;G-ptm&lt;/keyword&gt;&lt;keyword&gt;Ptm&lt;/keyword&gt;&lt;keyword&gt;RNA-Seq&lt;/keyword&gt;&lt;keyword&gt;bottom-up proteomics&lt;/keyword&gt;&lt;keyword&gt;cancer cell lines&lt;/keyword&gt;&lt;keyword&gt;novel splice junction (NSJ)&lt;/keyword&gt;&lt;keyword&gt;proteogenomics&lt;/keyword&gt;&lt;keyword&gt;proteomic database search&lt;/keyword&gt;&lt;keyword&gt;single amino acid variant (SAV)&lt;/keyword&gt;&lt;/keywords&gt;&lt;dates&gt;&lt;year&gt;2016&lt;/year&gt;&lt;pub-dates&gt;&lt;date&gt;Mar 4&lt;/date&gt;&lt;/pub-dates&gt;&lt;/dates&gt;&lt;isbn&gt;1535-3907 (Electronic)&amp;#xD;1535-3893 (Linking)&lt;/isbn&gt;&lt;accession-num&gt;26704769&lt;/accession-num&gt;&lt;urls&gt;&lt;related-urls&gt;&lt;url&gt;http://www.ncbi.nlm.nih.gov/pubmed/26704769&lt;/url&gt;&lt;/related-urls&gt;&lt;/urls&gt;&lt;custom2&gt;PMC4779408&lt;/custom2&gt;&lt;electronic-resource-num&gt;10.1021/acs.jproteome.5b00817&lt;/electronic-resource-num&gt;&lt;/record&gt;&lt;/Cite&gt;&lt;/EndNote&gt;</w:instrText>
      </w:r>
      <w:r>
        <w:fldChar w:fldCharType="separate"/>
      </w:r>
      <w:r w:rsidR="00112D14" w:rsidRPr="00112D14">
        <w:rPr>
          <w:noProof/>
          <w:vertAlign w:val="superscript"/>
        </w:rPr>
        <w:t>8</w:t>
      </w:r>
      <w:r>
        <w:fldChar w:fldCharType="end"/>
      </w:r>
      <w:r>
        <w:t>.</w:t>
      </w:r>
    </w:p>
    <w:p w14:paraId="50E36CFA" w14:textId="77777777" w:rsidR="00666325" w:rsidRDefault="00666325">
      <w:pPr>
        <w:rPr>
          <w:rFonts w:asciiTheme="majorHAnsi" w:eastAsiaTheme="majorEastAsia" w:hAnsiTheme="majorHAnsi" w:cstheme="majorBidi"/>
          <w:color w:val="2E74B5" w:themeColor="accent1" w:themeShade="BF"/>
          <w:sz w:val="32"/>
          <w:szCs w:val="32"/>
        </w:rPr>
      </w:pPr>
      <w:bookmarkStart w:id="0" w:name="_Ref460425975"/>
      <w:r>
        <w:br w:type="page"/>
      </w:r>
    </w:p>
    <w:p w14:paraId="6828BC82" w14:textId="44E99AC6" w:rsidR="00F82F92" w:rsidRDefault="00EF51CF" w:rsidP="009B0935">
      <w:pPr>
        <w:pStyle w:val="Heading1"/>
      </w:pPr>
      <w:r>
        <w:lastRenderedPageBreak/>
        <w:t>Algorithm and Experimental Results</w:t>
      </w:r>
      <w:bookmarkEnd w:id="0"/>
    </w:p>
    <w:p w14:paraId="02C42FB0" w14:textId="0A03BD61" w:rsidR="00AE24B4" w:rsidRDefault="0031557B" w:rsidP="00AE24B4">
      <w:r>
        <w:t>We propose an iterative calibration process that alternates between peak match extraction and the training and application of a calibration function</w:t>
      </w:r>
      <w:r w:rsidR="00256C25">
        <w:t xml:space="preserve">, </w:t>
      </w:r>
      <w:r w:rsidR="009D4316">
        <w:t>see Figure 2</w:t>
      </w:r>
      <w:r w:rsidR="00AE24B4">
        <w:t xml:space="preserve">. </w:t>
      </w:r>
    </w:p>
    <w:p w14:paraId="5BD60CC6" w14:textId="05CC74CD" w:rsidR="00DC555F" w:rsidRDefault="00C65E88" w:rsidP="002E2233">
      <w:r>
        <w:t>We start the section by providing general results that speak to the efficacy of the calibration, and in the following section we show the significant improvemen</w:t>
      </w:r>
      <w:r w:rsidR="002E2233">
        <w:t>ts in PTM discovery. We follow</w:t>
      </w:r>
      <w:bookmarkStart w:id="1" w:name="_GoBack"/>
      <w:bookmarkEnd w:id="1"/>
      <w:r w:rsidR="00AE24B4">
        <w:rPr>
          <w:noProof/>
        </w:rPr>
        <w:drawing>
          <wp:inline distT="0" distB="0" distL="0" distR="0" wp14:anchorId="5E5BC962" wp14:editId="02987173">
            <wp:extent cx="5943600" cy="4986020"/>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yeah.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986020"/>
                    </a:xfrm>
                    <a:prstGeom prst="rect">
                      <a:avLst/>
                    </a:prstGeom>
                  </pic:spPr>
                </pic:pic>
              </a:graphicData>
            </a:graphic>
          </wp:inline>
        </w:drawing>
      </w:r>
      <w:r w:rsidR="00DC555F" w:rsidRPr="00DC555F">
        <w:t xml:space="preserve"> </w:t>
      </w:r>
    </w:p>
    <w:p w14:paraId="0583C8CB" w14:textId="1A17166E" w:rsidR="00AE24B4" w:rsidRDefault="00AE24B4" w:rsidP="00AE24B4"/>
    <w:p w14:paraId="7F0F01A7" w14:textId="5B474302" w:rsidR="00256C25" w:rsidRDefault="00AE24B4" w:rsidP="00AE24B4">
      <w:pPr>
        <w:pStyle w:val="Caption"/>
      </w:pPr>
      <w:r>
        <w:t xml:space="preserve">Figure </w:t>
      </w:r>
      <w:r>
        <w:fldChar w:fldCharType="begin"/>
      </w:r>
      <w:r>
        <w:instrText xml:space="preserve"> SEQ Figure \* ARABIC </w:instrText>
      </w:r>
      <w:r>
        <w:fldChar w:fldCharType="separate"/>
      </w:r>
      <w:r w:rsidR="006A587D">
        <w:rPr>
          <w:noProof/>
        </w:rPr>
        <w:t>2</w:t>
      </w:r>
      <w:r>
        <w:fldChar w:fldCharType="end"/>
      </w:r>
      <w:r>
        <w:t>: Calibration process outline</w:t>
      </w:r>
    </w:p>
    <w:p w14:paraId="684CDEAC" w14:textId="4E726309" w:rsidR="00396897" w:rsidRDefault="00930147" w:rsidP="009B0935">
      <w:pPr>
        <w:pStyle w:val="Heading2"/>
      </w:pPr>
      <w:r>
        <w:t xml:space="preserve">Theoretical-Experimental </w:t>
      </w:r>
      <w:r w:rsidR="0008616A">
        <w:t xml:space="preserve">Peak </w:t>
      </w:r>
      <w:r>
        <w:t>Matching</w:t>
      </w:r>
    </w:p>
    <w:p w14:paraId="6936CF74" w14:textId="37D18B94" w:rsidR="00B342B8" w:rsidRDefault="00B342B8" w:rsidP="00070D7C">
      <w:r>
        <w:t xml:space="preserve">Every peptide sequence identification corresponds to multiple peaks in the spectra. </w:t>
      </w:r>
      <w:r w:rsidR="00DD278F">
        <w:t xml:space="preserve">For every identification, </w:t>
      </w:r>
      <w:r>
        <w:t xml:space="preserve">the MS/MS </w:t>
      </w:r>
      <w:r w:rsidR="00CC179C">
        <w:t>scans</w:t>
      </w:r>
      <w:r>
        <w:t xml:space="preserve"> </w:t>
      </w:r>
      <w:r w:rsidR="003B3101">
        <w:t>should</w:t>
      </w:r>
      <w:r>
        <w:t xml:space="preserve"> include peaks corresponding to the</w:t>
      </w:r>
      <w:r w:rsidR="003B3101">
        <w:t xml:space="preserve"> fragment</w:t>
      </w:r>
      <w:r>
        <w:t xml:space="preserve"> ions of the peptide produced by the dissociation </w:t>
      </w:r>
      <w:r w:rsidR="003B3101">
        <w:t>method</w:t>
      </w:r>
      <w:r>
        <w:t xml:space="preserve"> employed in the mass spectrometer</w:t>
      </w:r>
      <w:r w:rsidR="00070D7C">
        <w:t xml:space="preserve">. The </w:t>
      </w:r>
      <w:r w:rsidR="00CC179C">
        <w:t>neighboring MS scans should have eviden</w:t>
      </w:r>
      <w:r w:rsidR="000E6C55">
        <w:t>ce of the un-fragmented peptide</w:t>
      </w:r>
      <w:r w:rsidR="00D24D38">
        <w:t>, over the elution profile</w:t>
      </w:r>
      <w:r w:rsidR="002D2C2F">
        <w:t xml:space="preserve"> of the peptide</w:t>
      </w:r>
      <w:r w:rsidR="00D24D38">
        <w:t>.</w:t>
      </w:r>
      <w:r w:rsidR="00CC179C">
        <w:t xml:space="preserve"> Each of the m</w:t>
      </w:r>
      <w:r w:rsidR="001E7C37">
        <w:t>atches correspond</w:t>
      </w:r>
      <w:r w:rsidR="00CC179C">
        <w:t xml:space="preserve"> to peaks at different charge states, and different isotopic peaks. </w:t>
      </w:r>
      <w:r w:rsidR="000162BF">
        <w:t>A</w:t>
      </w:r>
      <w:r w:rsidR="00CE7904">
        <w:t>ll of those have a</w:t>
      </w:r>
      <w:r w:rsidR="000162BF">
        <w:t xml:space="preserve"> </w:t>
      </w:r>
      <w:r w:rsidR="00CE7904">
        <w:t>true</w:t>
      </w:r>
      <w:r w:rsidR="000162BF">
        <w:t xml:space="preserve"> mz value</w:t>
      </w:r>
      <w:r w:rsidR="00CE7904">
        <w:t xml:space="preserve">, and most of them should have corresponding peaks in the acquired spectra. </w:t>
      </w:r>
    </w:p>
    <w:p w14:paraId="4AC63696" w14:textId="327DBD9D" w:rsidR="00CE7904" w:rsidRDefault="00CE7904" w:rsidP="00070D7C">
      <w:r>
        <w:lastRenderedPageBreak/>
        <w:t xml:space="preserve">For a concrete example, assume that an identification tells us that an MS/MS spectrum corresponds to peptide sequence </w:t>
      </w:r>
      <w:r w:rsidRPr="00CE7904">
        <w:t>HVVQSISTQQEKETIAK</w:t>
      </w:r>
      <w:r>
        <w:t xml:space="preserve">, identified with a precursor charge 3. Since the sequence contains 17 amino acids, the total number of b and y ions that should be present in the MS/MS spectrum is 32. Each of those </w:t>
      </w:r>
      <w:r w:rsidR="00093CA2">
        <w:t xml:space="preserve">ions can have either </w:t>
      </w:r>
      <w:r w:rsidR="00263EEA">
        <w:t xml:space="preserve">1, 2, or 3 charges, so the number of monoisotopic peaks to look for is 96. Every ion-charge state match still corresponds to multiple peaks, since </w:t>
      </w:r>
      <w:r w:rsidR="00354A6B">
        <w:t xml:space="preserve">every peptide has an isotope distribution. The number of peaks in the isotope distribution can be large. </w:t>
      </w:r>
    </w:p>
    <w:p w14:paraId="0359A61F" w14:textId="252C34E5" w:rsidR="009D0002" w:rsidRDefault="009D0002" w:rsidP="009B0935">
      <w:pPr>
        <w:pStyle w:val="Heading2"/>
      </w:pPr>
      <w:r>
        <w:t>Calibration</w:t>
      </w:r>
    </w:p>
    <w:p w14:paraId="432DD3D1" w14:textId="227BCC5B" w:rsidR="00221957" w:rsidRDefault="00221957" w:rsidP="00776B78">
      <w:pPr>
        <w:pStyle w:val="Heading3"/>
      </w:pPr>
      <w:r>
        <w:t xml:space="preserve">Multiple </w:t>
      </w:r>
      <w:r w:rsidR="00090D12">
        <w:t>Calibration Rounds</w:t>
      </w:r>
    </w:p>
    <w:p w14:paraId="453C2EDA" w14:textId="24A057F1" w:rsidR="00221957" w:rsidRDefault="00221957" w:rsidP="00221957">
      <w:pPr>
        <w:tabs>
          <w:tab w:val="left" w:pos="3536"/>
        </w:tabs>
      </w:pPr>
      <w:r>
        <w:t xml:space="preserve">In order to both include more training points, and to exclude outliers that do not in reality correspond to any theoretical peak, after the </w:t>
      </w:r>
      <w:r w:rsidR="00077B8F">
        <w:t>initial</w:t>
      </w:r>
      <w:r>
        <w:t xml:space="preserve"> data point search is finished, we use a simple constant-shift calibration to center our observations around zero. Then a new search of the data is done on the centered points. This helps with making the training set more symmetric with regards to outliers. Specifically, consider spectra that have all errors be of 0.01 m/z units, but we search within 0.02 m/z of zero. The number of outliers that underestimate the error are much greater than ones overestimating it, </w:t>
      </w:r>
      <w:r w:rsidR="00361505">
        <w:t xml:space="preserve">and therefore building a model based on this data would underestimate the error. </w:t>
      </w:r>
    </w:p>
    <w:p w14:paraId="365A8188" w14:textId="6E85CD96" w:rsidR="000751DC" w:rsidRDefault="000751DC" w:rsidP="00221957">
      <w:pPr>
        <w:tabs>
          <w:tab w:val="left" w:pos="3536"/>
        </w:tabs>
      </w:pPr>
      <w:r>
        <w:t xml:space="preserve">Another reason for doing the constant shifts is to calibrate the </w:t>
      </w:r>
    </w:p>
    <w:p w14:paraId="44D5F46D" w14:textId="5F0EC892" w:rsidR="00361505" w:rsidRPr="00221957" w:rsidRDefault="00361505" w:rsidP="00221957">
      <w:pPr>
        <w:tabs>
          <w:tab w:val="left" w:pos="3536"/>
        </w:tabs>
      </w:pPr>
      <w:r>
        <w:t xml:space="preserve">We repeat the constant shift procedure until the number of observed matches between the theoretical and experimental peaks stops increasing. </w:t>
      </w:r>
    </w:p>
    <w:p w14:paraId="654045AA" w14:textId="65900E68" w:rsidR="00361505" w:rsidRDefault="00361505" w:rsidP="00776B78">
      <w:pPr>
        <w:pStyle w:val="Heading3"/>
      </w:pPr>
      <w:r>
        <w:t>Calibration</w:t>
      </w:r>
    </w:p>
    <w:p w14:paraId="3A12F786" w14:textId="5208B959" w:rsidR="00361505" w:rsidRDefault="00361505" w:rsidP="00361505">
      <w:r>
        <w:t xml:space="preserve">Once the data is collected, we have training points that correspond to matches between theoretical and experimentally observed peaks. </w:t>
      </w:r>
    </w:p>
    <w:p w14:paraId="4A352A30" w14:textId="2EC10E4F" w:rsidR="001B6489" w:rsidRDefault="00A066B7" w:rsidP="001B6489">
      <w:r>
        <w:t xml:space="preserve">Instead of pre-selecting the </w:t>
      </w:r>
    </w:p>
    <w:p w14:paraId="3F4EADAA" w14:textId="2D56A977" w:rsidR="008C50B0" w:rsidRDefault="00666895" w:rsidP="00776B78">
      <w:pPr>
        <w:pStyle w:val="Heading3"/>
      </w:pPr>
      <w:r>
        <w:t>Possible Improvements</w:t>
      </w:r>
    </w:p>
    <w:p w14:paraId="21823C53" w14:textId="5254F996" w:rsidR="008C50B0" w:rsidRDefault="00B31E33" w:rsidP="008C50B0">
      <w:r>
        <w:t>Different fractions of the same experiment are expected to have overlapping identifications.</w:t>
      </w:r>
    </w:p>
    <w:p w14:paraId="04FFD5E1" w14:textId="77777777" w:rsidR="00666895" w:rsidRPr="008C50B0" w:rsidRDefault="00666895" w:rsidP="008C50B0">
      <w:r>
        <w:t xml:space="preserve">Neighboring </w:t>
      </w:r>
      <w:r w:rsidR="00B31E33">
        <w:t>s</w:t>
      </w:r>
      <w:r>
        <w:t xml:space="preserve">cans, look for peaks that are repeating. </w:t>
      </w:r>
    </w:p>
    <w:p w14:paraId="1E0BDBE3" w14:textId="10536BF3" w:rsidR="004C7B57" w:rsidRDefault="00776B78" w:rsidP="00776B78">
      <w:pPr>
        <w:pStyle w:val="Heading2"/>
      </w:pPr>
      <w:r>
        <w:t>Comb</w:t>
      </w:r>
      <w:r w:rsidR="004C7B57">
        <w:t xml:space="preserve"> Search </w:t>
      </w:r>
    </w:p>
    <w:p w14:paraId="74BCB1CC" w14:textId="73BE60A7" w:rsidR="00744A3A" w:rsidRDefault="00744A3A" w:rsidP="00AC5983">
      <w:r>
        <w:t>Using mass differences between the observed peptide mass and the theoretical mass is an efficient method for identifying post-translational modifications. A popular approach is to consider the MS/MS spectrum in isolation, and perform a database search that identifies</w:t>
      </w:r>
      <w:r w:rsidR="00AF2B84">
        <w:t xml:space="preserve"> </w:t>
      </w:r>
    </w:p>
    <w:p w14:paraId="6B63D705" w14:textId="67792212" w:rsidR="00744A3A" w:rsidRPr="00744A3A" w:rsidRDefault="00744A3A" w:rsidP="00776B78">
      <w:r>
        <w:t xml:space="preserve">A search of the unimod database reveals that known modifications with mass difference within 200 daltons have values that are within [-0.1, 0.2] of every integer. PTM combinations also have this property. This allows us to ignore </w:t>
      </w:r>
    </w:p>
    <w:p w14:paraId="7160852E" w14:textId="176E9F41" w:rsidR="00744A3A" w:rsidRDefault="00744A3A" w:rsidP="00AC5983"/>
    <w:p w14:paraId="3FD0154B" w14:textId="688DDCCC" w:rsidR="00F65EC8" w:rsidRDefault="00752BAE" w:rsidP="00F65EC8">
      <w:pPr>
        <w:pStyle w:val="Heading2"/>
      </w:pPr>
      <w:r>
        <w:t>Calibration Quality</w:t>
      </w:r>
    </w:p>
    <w:p w14:paraId="255C7001" w14:textId="5A76DA68" w:rsidR="00752BAE" w:rsidRDefault="00752BAE" w:rsidP="00752BAE">
      <w:r>
        <w:t xml:space="preserve">We first demonstrate the improvement in a standard protein </w:t>
      </w:r>
      <w:r w:rsidR="005255DB">
        <w:t>database</w:t>
      </w:r>
      <w:r>
        <w:t xml:space="preserve"> search. </w:t>
      </w:r>
    </w:p>
    <w:tbl>
      <w:tblPr>
        <w:tblStyle w:val="TableGrid"/>
        <w:tblW w:w="0" w:type="auto"/>
        <w:tblLook w:val="04A0" w:firstRow="1" w:lastRow="0" w:firstColumn="1" w:lastColumn="0" w:noHBand="0" w:noVBand="1"/>
      </w:tblPr>
      <w:tblGrid>
        <w:gridCol w:w="2337"/>
        <w:gridCol w:w="2337"/>
        <w:gridCol w:w="2338"/>
        <w:gridCol w:w="2338"/>
      </w:tblGrid>
      <w:tr w:rsidR="00D25A1B" w14:paraId="0D05B0C8" w14:textId="77777777" w:rsidTr="00D25A1B">
        <w:tc>
          <w:tcPr>
            <w:tcW w:w="2337" w:type="dxa"/>
          </w:tcPr>
          <w:p w14:paraId="7B68A86E" w14:textId="77777777" w:rsidR="00D25A1B" w:rsidRDefault="00D25A1B" w:rsidP="00752BAE"/>
        </w:tc>
        <w:tc>
          <w:tcPr>
            <w:tcW w:w="2337" w:type="dxa"/>
          </w:tcPr>
          <w:p w14:paraId="2BD3334E" w14:textId="71D926B6" w:rsidR="00D25A1B" w:rsidRDefault="00D25A1B" w:rsidP="00752BAE">
            <w:r>
              <w:t>Uncalibrated</w:t>
            </w:r>
          </w:p>
        </w:tc>
        <w:tc>
          <w:tcPr>
            <w:tcW w:w="2338" w:type="dxa"/>
          </w:tcPr>
          <w:p w14:paraId="6064088E" w14:textId="39901B88" w:rsidR="00D25A1B" w:rsidRDefault="00D25A1B" w:rsidP="00752BAE">
            <w:r>
              <w:t>mzCal</w:t>
            </w:r>
          </w:p>
        </w:tc>
        <w:tc>
          <w:tcPr>
            <w:tcW w:w="2338" w:type="dxa"/>
          </w:tcPr>
          <w:p w14:paraId="78A92BE4" w14:textId="174E8D69" w:rsidR="00D25A1B" w:rsidRDefault="00D25A1B" w:rsidP="00752BAE">
            <w:r>
              <w:t>mzRefinery</w:t>
            </w:r>
          </w:p>
        </w:tc>
      </w:tr>
      <w:tr w:rsidR="00D25A1B" w14:paraId="68349448" w14:textId="77777777" w:rsidTr="00D25A1B">
        <w:tc>
          <w:tcPr>
            <w:tcW w:w="2337" w:type="dxa"/>
          </w:tcPr>
          <w:p w14:paraId="52CD3A63" w14:textId="2FC3DFEC" w:rsidR="00D25A1B" w:rsidRDefault="003F6D68" w:rsidP="00752BAE">
            <w:r>
              <w:t>10ppm Precursor</w:t>
            </w:r>
          </w:p>
        </w:tc>
        <w:tc>
          <w:tcPr>
            <w:tcW w:w="2337" w:type="dxa"/>
          </w:tcPr>
          <w:p w14:paraId="2E5BB250" w14:textId="79126C2F" w:rsidR="00D25A1B" w:rsidRDefault="00D25A1B" w:rsidP="00752BAE"/>
        </w:tc>
        <w:tc>
          <w:tcPr>
            <w:tcW w:w="2338" w:type="dxa"/>
          </w:tcPr>
          <w:p w14:paraId="0ED46FBF" w14:textId="77777777" w:rsidR="00D25A1B" w:rsidRDefault="00D25A1B" w:rsidP="00752BAE"/>
        </w:tc>
        <w:tc>
          <w:tcPr>
            <w:tcW w:w="2338" w:type="dxa"/>
          </w:tcPr>
          <w:p w14:paraId="06CFAD36" w14:textId="77777777" w:rsidR="00D25A1B" w:rsidRDefault="00D25A1B" w:rsidP="00752BAE"/>
        </w:tc>
      </w:tr>
      <w:tr w:rsidR="00D25A1B" w14:paraId="39C26B6F" w14:textId="77777777" w:rsidTr="00D25A1B">
        <w:tc>
          <w:tcPr>
            <w:tcW w:w="2337" w:type="dxa"/>
          </w:tcPr>
          <w:p w14:paraId="604DA94B" w14:textId="1C6A8A68" w:rsidR="00D25A1B" w:rsidRDefault="003F6D68" w:rsidP="00752BAE">
            <w:r>
              <w:lastRenderedPageBreak/>
              <w:t>3ppm Precursor</w:t>
            </w:r>
          </w:p>
        </w:tc>
        <w:tc>
          <w:tcPr>
            <w:tcW w:w="2337" w:type="dxa"/>
          </w:tcPr>
          <w:p w14:paraId="442979AE" w14:textId="2645D6C9" w:rsidR="00D25A1B" w:rsidRDefault="00D25A1B" w:rsidP="00752BAE"/>
        </w:tc>
        <w:tc>
          <w:tcPr>
            <w:tcW w:w="2338" w:type="dxa"/>
          </w:tcPr>
          <w:p w14:paraId="062DD4CB" w14:textId="77777777" w:rsidR="00D25A1B" w:rsidRDefault="00D25A1B" w:rsidP="00752BAE"/>
        </w:tc>
        <w:tc>
          <w:tcPr>
            <w:tcW w:w="2338" w:type="dxa"/>
          </w:tcPr>
          <w:p w14:paraId="27491549" w14:textId="77777777" w:rsidR="00D25A1B" w:rsidRDefault="00D25A1B" w:rsidP="00752BAE"/>
        </w:tc>
      </w:tr>
      <w:tr w:rsidR="003F6D68" w14:paraId="4F84D731" w14:textId="77777777" w:rsidTr="00D25A1B">
        <w:tc>
          <w:tcPr>
            <w:tcW w:w="2337" w:type="dxa"/>
          </w:tcPr>
          <w:p w14:paraId="05C38284" w14:textId="590E708B" w:rsidR="003F6D68" w:rsidRDefault="003F6D68" w:rsidP="00752BAE">
            <w:r>
              <w:t>1ppm Precursor</w:t>
            </w:r>
          </w:p>
        </w:tc>
        <w:tc>
          <w:tcPr>
            <w:tcW w:w="2337" w:type="dxa"/>
          </w:tcPr>
          <w:p w14:paraId="3872C16B" w14:textId="77777777" w:rsidR="003F6D68" w:rsidRDefault="003F6D68" w:rsidP="00752BAE"/>
        </w:tc>
        <w:tc>
          <w:tcPr>
            <w:tcW w:w="2338" w:type="dxa"/>
          </w:tcPr>
          <w:p w14:paraId="2572F9F1" w14:textId="77777777" w:rsidR="003F6D68" w:rsidRDefault="003F6D68" w:rsidP="00752BAE"/>
        </w:tc>
        <w:tc>
          <w:tcPr>
            <w:tcW w:w="2338" w:type="dxa"/>
          </w:tcPr>
          <w:p w14:paraId="46EB64BF" w14:textId="77777777" w:rsidR="003F6D68" w:rsidRDefault="003F6D68" w:rsidP="00752BAE"/>
        </w:tc>
      </w:tr>
    </w:tbl>
    <w:p w14:paraId="55C2073A" w14:textId="1E649F01" w:rsidR="00D25A1B" w:rsidRDefault="00D25A1B" w:rsidP="00752BAE"/>
    <w:p w14:paraId="49450DBD" w14:textId="31D7C3D7" w:rsidR="006F5310" w:rsidRDefault="00752BAE" w:rsidP="00C33726">
      <w:pPr>
        <w:pStyle w:val="Heading2"/>
      </w:pPr>
      <w:r>
        <w:t>Notch Search Time Improvement</w:t>
      </w:r>
      <w:r w:rsidR="006F5310" w:rsidRPr="006F5310">
        <w:t xml:space="preserve"> </w:t>
      </w:r>
    </w:p>
    <w:p w14:paraId="3D80CAAD" w14:textId="1553B4B3" w:rsidR="00C33726" w:rsidRDefault="00C33726" w:rsidP="00C33726">
      <w:pPr>
        <w:pStyle w:val="Heading2"/>
      </w:pPr>
      <w:r>
        <w:t>Peptide Shaker vs Morpheus</w:t>
      </w:r>
    </w:p>
    <w:p w14:paraId="4747F212" w14:textId="3379FF3D" w:rsidR="00C33726" w:rsidRDefault="00C33726" w:rsidP="00C33726">
      <w:r>
        <w:t xml:space="preserve">The calibration algorithm requires a list of identifications to work with, and these identifications usually come from a </w:t>
      </w:r>
      <w:r w:rsidR="005255DB">
        <w:t>database</w:t>
      </w:r>
      <w:r>
        <w:t xml:space="preserve"> or a de-novo search. </w:t>
      </w:r>
    </w:p>
    <w:tbl>
      <w:tblPr>
        <w:tblStyle w:val="TableGrid"/>
        <w:tblW w:w="0" w:type="auto"/>
        <w:tblLook w:val="04A0" w:firstRow="1" w:lastRow="0" w:firstColumn="1" w:lastColumn="0" w:noHBand="0" w:noVBand="1"/>
      </w:tblPr>
      <w:tblGrid>
        <w:gridCol w:w="2867"/>
        <w:gridCol w:w="3239"/>
        <w:gridCol w:w="3244"/>
      </w:tblGrid>
      <w:tr w:rsidR="00C33726" w14:paraId="0244458B" w14:textId="77777777" w:rsidTr="00C33726">
        <w:tc>
          <w:tcPr>
            <w:tcW w:w="2867" w:type="dxa"/>
          </w:tcPr>
          <w:p w14:paraId="494F58DC" w14:textId="77777777" w:rsidR="00C33726" w:rsidRDefault="00C33726" w:rsidP="00C33726"/>
        </w:tc>
        <w:tc>
          <w:tcPr>
            <w:tcW w:w="3239" w:type="dxa"/>
          </w:tcPr>
          <w:p w14:paraId="3B6B876B" w14:textId="1C858516" w:rsidR="00C33726" w:rsidRDefault="00C33726" w:rsidP="00C33726">
            <w:r>
              <w:t>Initial Morpheus Search</w:t>
            </w:r>
          </w:p>
        </w:tc>
        <w:tc>
          <w:tcPr>
            <w:tcW w:w="3244" w:type="dxa"/>
          </w:tcPr>
          <w:p w14:paraId="2736F43B" w14:textId="2088DEEC" w:rsidR="00C33726" w:rsidRDefault="00C33726" w:rsidP="00C33726">
            <w:r>
              <w:t>Initial SearchGUI Search</w:t>
            </w:r>
          </w:p>
        </w:tc>
      </w:tr>
      <w:tr w:rsidR="00C33726" w14:paraId="2039E264" w14:textId="77777777" w:rsidTr="00C33726">
        <w:tc>
          <w:tcPr>
            <w:tcW w:w="2867" w:type="dxa"/>
          </w:tcPr>
          <w:p w14:paraId="13D9A6DA" w14:textId="2554672B" w:rsidR="00C33726" w:rsidRDefault="00C33726" w:rsidP="00C33726">
            <w:r>
              <w:t>Time for first search</w:t>
            </w:r>
          </w:p>
        </w:tc>
        <w:tc>
          <w:tcPr>
            <w:tcW w:w="3239" w:type="dxa"/>
          </w:tcPr>
          <w:p w14:paraId="102C8B43" w14:textId="0410CEC9" w:rsidR="00C33726" w:rsidRDefault="00C33726" w:rsidP="00C33726"/>
        </w:tc>
        <w:tc>
          <w:tcPr>
            <w:tcW w:w="3244" w:type="dxa"/>
          </w:tcPr>
          <w:p w14:paraId="17E751CD" w14:textId="77777777" w:rsidR="00C33726" w:rsidRDefault="00C33726" w:rsidP="00C33726"/>
        </w:tc>
      </w:tr>
      <w:tr w:rsidR="00C33726" w14:paraId="699A3522" w14:textId="77777777" w:rsidTr="00C33726">
        <w:tc>
          <w:tcPr>
            <w:tcW w:w="2867" w:type="dxa"/>
          </w:tcPr>
          <w:p w14:paraId="172B95D3" w14:textId="2C89D5B5" w:rsidR="00C33726" w:rsidRDefault="00C33726" w:rsidP="00C33726">
            <w:r>
              <w:t>FDR in Calibrated GPTMd Search</w:t>
            </w:r>
          </w:p>
        </w:tc>
        <w:tc>
          <w:tcPr>
            <w:tcW w:w="3239" w:type="dxa"/>
          </w:tcPr>
          <w:p w14:paraId="7E1F81F6" w14:textId="77777777" w:rsidR="00C33726" w:rsidRDefault="00C33726" w:rsidP="00C33726"/>
        </w:tc>
        <w:tc>
          <w:tcPr>
            <w:tcW w:w="3244" w:type="dxa"/>
          </w:tcPr>
          <w:p w14:paraId="19C9B10E" w14:textId="77777777" w:rsidR="00C33726" w:rsidRDefault="00C33726" w:rsidP="00C33726"/>
        </w:tc>
      </w:tr>
    </w:tbl>
    <w:p w14:paraId="797BB4B6" w14:textId="77777777" w:rsidR="00C33726" w:rsidRPr="00C33726" w:rsidRDefault="00C33726" w:rsidP="00C33726"/>
    <w:p w14:paraId="31160AA4" w14:textId="77777777" w:rsidR="00630FDE" w:rsidRPr="00630FDE" w:rsidRDefault="00630FDE" w:rsidP="00630FDE"/>
    <w:p w14:paraId="3025041B" w14:textId="4807FE7F" w:rsidR="00F65EC8" w:rsidRDefault="00752BAE" w:rsidP="00752BAE">
      <w:pPr>
        <w:pStyle w:val="Heading2"/>
      </w:pPr>
      <w:r>
        <w:t>Mouse Data</w:t>
      </w:r>
    </w:p>
    <w:p w14:paraId="35B1FD36" w14:textId="084BC136" w:rsidR="00622A12" w:rsidRDefault="00752BAE" w:rsidP="00752BAE">
      <w:r>
        <w:t xml:space="preserve">Calibration successfully </w:t>
      </w:r>
    </w:p>
    <w:p w14:paraId="5D3FD7C2" w14:textId="158B1728" w:rsidR="00622A12" w:rsidRDefault="00622A12" w:rsidP="0080796B">
      <w:pPr>
        <w:pStyle w:val="Heading3"/>
      </w:pPr>
      <w:r>
        <w:t>Sulfation and Phosphorylation differentiation</w:t>
      </w:r>
    </w:p>
    <w:p w14:paraId="1D67747C" w14:textId="21B84814" w:rsidR="00752BAE" w:rsidRDefault="00622A12" w:rsidP="00752BAE">
      <w:r>
        <w:rPr>
          <w:noProof/>
        </w:rPr>
        <w:drawing>
          <wp:inline distT="0" distB="0" distL="0" distR="0" wp14:anchorId="501E4398" wp14:editId="19F2322F">
            <wp:extent cx="5943600" cy="3442335"/>
            <wp:effectExtent l="0" t="0" r="0" b="571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C470EC7" w14:textId="1E65BD19" w:rsidR="00166B1B" w:rsidRDefault="00166B1B" w:rsidP="00166B1B">
      <w:pPr>
        <w:pStyle w:val="Heading2"/>
      </w:pPr>
      <w:r>
        <w:lastRenderedPageBreak/>
        <w:t>Jurkat Data</w:t>
      </w:r>
    </w:p>
    <w:p w14:paraId="47BDD4FD" w14:textId="77777777" w:rsidR="00177BCA" w:rsidRDefault="00177BCA" w:rsidP="00177BCA">
      <w:pPr>
        <w:pStyle w:val="NormalWeb"/>
      </w:pPr>
      <w:r>
        <w:rPr>
          <w:noProof/>
        </w:rPr>
        <w:drawing>
          <wp:inline distT="0" distB="0" distL="0" distR="0" wp14:anchorId="58A0C6D9" wp14:editId="2AF963FA">
            <wp:extent cx="5943600" cy="3310890"/>
            <wp:effectExtent l="0" t="0" r="0" b="381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br/>
      </w:r>
      <w:r>
        <w:rPr>
          <w:noProof/>
        </w:rPr>
        <w:drawing>
          <wp:inline distT="0" distB="0" distL="0" distR="0" wp14:anchorId="3C7D2BF0" wp14:editId="290B5FEB">
            <wp:extent cx="5943600" cy="3178175"/>
            <wp:effectExtent l="0" t="0" r="0" b="317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0143BED" w14:textId="77777777" w:rsidR="00177BCA" w:rsidRPr="00177BCA" w:rsidRDefault="00177BCA" w:rsidP="00177BCA"/>
    <w:p w14:paraId="4C688F44" w14:textId="5FC003DC" w:rsidR="00947B68" w:rsidRPr="00947B68" w:rsidRDefault="00947B68" w:rsidP="00947B68">
      <w:pPr>
        <w:pStyle w:val="Heading2"/>
      </w:pPr>
      <w:r>
        <w:t>11 Cell Lines Data</w:t>
      </w:r>
    </w:p>
    <w:p w14:paraId="143EE3C2" w14:textId="77777777" w:rsidR="00166B1B" w:rsidRPr="00166B1B" w:rsidRDefault="00166B1B" w:rsidP="00166B1B"/>
    <w:p w14:paraId="582E3400" w14:textId="2D7094CE" w:rsidR="00752BAE" w:rsidRPr="00752BAE" w:rsidRDefault="00752BAE" w:rsidP="00752BAE"/>
    <w:p w14:paraId="216E9E57" w14:textId="77777777" w:rsidR="00752BAE" w:rsidRPr="00752BAE" w:rsidRDefault="00752BAE" w:rsidP="00752BAE"/>
    <w:p w14:paraId="4AB5B93C" w14:textId="47C5B165" w:rsidR="00977DC4" w:rsidRDefault="00977DC4" w:rsidP="004C7B57">
      <w:pPr>
        <w:pStyle w:val="NormalWeb"/>
      </w:pPr>
    </w:p>
    <w:p w14:paraId="2D8DAD18" w14:textId="2D8603F8" w:rsidR="00D6446B" w:rsidRDefault="001368EC" w:rsidP="00D6446B">
      <w:pPr>
        <w:pStyle w:val="Heading1"/>
      </w:pPr>
      <w:r>
        <w:t>Old Text</w:t>
      </w:r>
    </w:p>
    <w:p w14:paraId="2F364052" w14:textId="77777777" w:rsidR="00D6446B" w:rsidRDefault="00D6446B" w:rsidP="00D6446B">
      <w:r>
        <w:t xml:space="preserve">Physical measurements introduce noise, and instruments that take multiple measurements often have correlated noise between different samples. Knowledge of what some of the measurements should be, paired with an assumption of correlated error in measurement, enables us to make an intelligent guess of the error for the rest of the </w:t>
      </w:r>
      <w:r w:rsidRPr="00070D7C">
        <w:t>measurem</w:t>
      </w:r>
      <w:r w:rsidRPr="00070D7C">
        <w:softHyphen/>
      </w:r>
      <w:r w:rsidRPr="00070D7C">
        <w:softHyphen/>
      </w:r>
      <w:r w:rsidRPr="00070D7C">
        <w:softHyphen/>
        <w:t>ents</w:t>
      </w:r>
      <w:r>
        <w:t xml:space="preserve">. This is indeed the scenario with mass spectrometry data, where the knowledge of the true mz values for some peaks comes from identified peptide sequences. </w:t>
      </w:r>
    </w:p>
    <w:p w14:paraId="4F4E5205" w14:textId="77777777" w:rsidR="00D6446B" w:rsidRDefault="00D6446B" w:rsidP="00D6446B">
      <w:r>
        <w:t xml:space="preserve">The numerical difference between a true, or </w:t>
      </w:r>
      <w:r w:rsidRPr="000D5247">
        <w:rPr>
          <w:i/>
        </w:rPr>
        <w:t>reference</w:t>
      </w:r>
      <w:r>
        <w:t xml:space="preserve"> value and an observed value is a sum of the</w:t>
      </w:r>
      <w:r>
        <w:rPr>
          <w:i/>
        </w:rPr>
        <w:t xml:space="preserve"> random error</w:t>
      </w:r>
      <w:r>
        <w:t xml:space="preserve"> and the </w:t>
      </w:r>
      <w:r>
        <w:rPr>
          <w:i/>
        </w:rPr>
        <w:t>systematic error</w:t>
      </w:r>
      <w:r>
        <w:t xml:space="preserve"> of the measurement. The </w:t>
      </w:r>
      <w:r>
        <w:rPr>
          <w:i/>
        </w:rPr>
        <w:t>random error</w:t>
      </w:r>
      <w:r>
        <w:t xml:space="preserve"> arises because of some inherent random variability, while the </w:t>
      </w:r>
      <w:r>
        <w:rPr>
          <w:i/>
        </w:rPr>
        <w:t>error due to bias</w:t>
      </w:r>
      <w:r>
        <w:t xml:space="preserve"> is a </w:t>
      </w:r>
      <w:r w:rsidRPr="00781347">
        <w:rPr>
          <w:b/>
        </w:rPr>
        <w:t>directed</w:t>
      </w:r>
      <w:r>
        <w:t xml:space="preserve"> error in the observed quantity caused by </w:t>
      </w:r>
    </w:p>
    <w:p w14:paraId="0AAD678E" w14:textId="77777777" w:rsidR="00D6446B" w:rsidRDefault="00D6446B" w:rsidP="00D6446B">
      <w:r>
        <w:t xml:space="preserve">The measurements’ </w:t>
      </w:r>
      <w:r w:rsidRPr="00DC4825">
        <w:rPr>
          <w:i/>
        </w:rPr>
        <w:t>bias</w:t>
      </w:r>
      <w:r w:rsidRPr="00640202">
        <w:t xml:space="preserve"> </w:t>
      </w:r>
      <w:r w:rsidRPr="000D5247">
        <w:t>(non-random or directed effects caused by a factor or factors unrelated to the independent variable)</w:t>
      </w:r>
      <w:r w:rsidRPr="00640202">
        <w:t xml:space="preserve"> and error (random variability).</w:t>
      </w:r>
    </w:p>
    <w:p w14:paraId="396A6EFB" w14:textId="77777777" w:rsidR="00D6446B" w:rsidRDefault="00D6446B" w:rsidP="00D6446B">
      <w:r>
        <w:t xml:space="preserve">The numerical difference between a true, or </w:t>
      </w:r>
      <w:r w:rsidRPr="000D5247">
        <w:rPr>
          <w:i/>
        </w:rPr>
        <w:t>reference</w:t>
      </w:r>
      <w:r>
        <w:t xml:space="preserve"> value and an observed value always has a reason. This error can often be at least partially described by observable experimental conditions.</w:t>
      </w:r>
    </w:p>
    <w:p w14:paraId="43305618" w14:textId="77777777" w:rsidR="00D6446B" w:rsidRDefault="00D6446B" w:rsidP="00D6446B">
      <w:r>
        <w:t xml:space="preserve">Note that the instrument </w:t>
      </w:r>
      <w:r w:rsidRPr="00980D7C">
        <w:rPr>
          <w:i/>
        </w:rPr>
        <w:t>resolution</w:t>
      </w:r>
      <w:r>
        <w:t xml:space="preserve"> is another important measure of measurement quality, but it is unrelated to the error in an individual measurement.</w:t>
      </w:r>
      <w:r w:rsidRPr="00CD3492">
        <w:t xml:space="preserve"> </w:t>
      </w:r>
    </w:p>
    <w:p w14:paraId="3063B86D" w14:textId="77777777" w:rsidR="00D6446B" w:rsidRDefault="00D6446B" w:rsidP="00D6446B">
      <w:r>
        <w:t xml:space="preserve">The goal of the calibration process is to shift each peak in the MS and MS/MS spectra by an appropriate amount, to compensate for as much systemic error as possible. We observe that </w:t>
      </w:r>
    </w:p>
    <w:p w14:paraId="19763B82" w14:textId="77777777" w:rsidR="00D6446B" w:rsidRDefault="00D6446B" w:rsidP="005E1B25"/>
    <w:p w14:paraId="44CC79F7" w14:textId="77777777" w:rsidR="005E1B25" w:rsidRDefault="005E1B25" w:rsidP="00546E15">
      <w:pPr>
        <w:pStyle w:val="NormalWeb"/>
      </w:pPr>
    </w:p>
    <w:p w14:paraId="134ACEFE" w14:textId="77777777" w:rsidR="0080796B" w:rsidRDefault="0080796B" w:rsidP="0080796B">
      <w:pPr>
        <w:pStyle w:val="NormalWeb"/>
      </w:pPr>
      <w:r>
        <w:t xml:space="preserve">a. Only spectra files calibration, no additional search done. Show MSE values for different calibration functions, pick one, and say why it’s better than others </w:t>
      </w:r>
    </w:p>
    <w:p w14:paraId="37F3AB22" w14:textId="77777777" w:rsidR="0080796B" w:rsidRDefault="0080796B" w:rsidP="0080796B">
      <w:pPr>
        <w:pStyle w:val="NormalWeb"/>
      </w:pPr>
      <w:r>
        <w:t xml:space="preserve">b. A new normal Morpheus run comparison: 10ppm, vs 3ppm (4 runs) </w:t>
      </w:r>
    </w:p>
    <w:p w14:paraId="19F90E6C" w14:textId="77777777" w:rsidR="0080796B" w:rsidRDefault="0080796B" w:rsidP="0080796B">
      <w:pPr>
        <w:pStyle w:val="NormalWeb"/>
      </w:pPr>
      <w:r>
        <w:t xml:space="preserve">i. Show that precursor mass errors are centered at zero and have smaller variance </w:t>
      </w:r>
    </w:p>
    <w:p w14:paraId="02AAFB43" w14:textId="77777777" w:rsidR="0080796B" w:rsidRDefault="0080796B" w:rsidP="0080796B">
      <w:pPr>
        <w:pStyle w:val="NormalWeb"/>
      </w:pPr>
      <w:r>
        <w:t xml:space="preserve">ii. Show that there are more PTMs identified we are confident it </w:t>
      </w:r>
    </w:p>
    <w:p w14:paraId="7475EB64" w14:textId="77777777" w:rsidR="0080796B" w:rsidRDefault="0080796B" w:rsidP="0080796B">
      <w:pPr>
        <w:pStyle w:val="NormalWeb"/>
        <w:tabs>
          <w:tab w:val="left" w:pos="6105"/>
        </w:tabs>
      </w:pPr>
      <w:r>
        <w:t xml:space="preserve">iii. Show that decoy PTMs are pushed down the list </w:t>
      </w:r>
      <w:r>
        <w:tab/>
      </w:r>
    </w:p>
    <w:p w14:paraId="6AD4420E" w14:textId="77777777" w:rsidR="0080796B" w:rsidRDefault="0080796B" w:rsidP="0080796B">
      <w:pPr>
        <w:pStyle w:val="NormalWeb"/>
      </w:pPr>
      <w:r>
        <w:t>Compare with 11 cell line paper, and with Jurkat/Mouse paper</w:t>
      </w:r>
    </w:p>
    <w:p w14:paraId="6BF7050D" w14:textId="77777777" w:rsidR="0080796B" w:rsidRDefault="0080796B" w:rsidP="0080796B">
      <w:pPr>
        <w:pStyle w:val="NormalWeb"/>
      </w:pPr>
      <w:r>
        <w:t xml:space="preserve">c. Notches </w:t>
      </w:r>
    </w:p>
    <w:p w14:paraId="7E89A833" w14:textId="77777777" w:rsidR="0080796B" w:rsidRDefault="0080796B" w:rsidP="0080796B">
      <w:pPr>
        <w:pStyle w:val="NormalWeb"/>
      </w:pPr>
      <w:r>
        <w:lastRenderedPageBreak/>
        <w:t xml:space="preserve">i. Show that now are able to discern between PTMs with similar mass errors (ones that are only different because of the mass defect) </w:t>
      </w:r>
    </w:p>
    <w:p w14:paraId="02069CB3" w14:textId="77777777" w:rsidR="0080796B" w:rsidRDefault="0080796B" w:rsidP="0080796B">
      <w:pPr>
        <w:pStyle w:val="NormalWeb"/>
      </w:pPr>
      <w:r>
        <w:t>d. Show the improvement in search time due to the new notches option</w:t>
      </w:r>
    </w:p>
    <w:p w14:paraId="52B62F5B" w14:textId="77777777" w:rsidR="0080796B" w:rsidRDefault="0080796B" w:rsidP="0080796B">
      <w:r>
        <w:t xml:space="preserve">The work does not look at MS/MS spectra in isolation, but attempts to reconcile the fragmentation patterns with the selected isolation m/z peak.  </w:t>
      </w:r>
    </w:p>
    <w:p w14:paraId="10460D66" w14:textId="7FE0B4DD" w:rsidR="00CB15DA" w:rsidRDefault="00CB15DA" w:rsidP="00546E15">
      <w:pPr>
        <w:pStyle w:val="NormalWeb"/>
      </w:pPr>
    </w:p>
    <w:p w14:paraId="243FFCBA" w14:textId="72F070CD" w:rsidR="009C6450" w:rsidRDefault="009C6450" w:rsidP="00CB15DA"/>
    <w:p w14:paraId="0D246442" w14:textId="77777777" w:rsidR="009C6450" w:rsidRDefault="009C6450" w:rsidP="00CB15DA"/>
    <w:p w14:paraId="6EFAEACB" w14:textId="77777777" w:rsidR="001368EC" w:rsidRDefault="001368EC" w:rsidP="001368EC">
      <w:pPr>
        <w:pStyle w:val="Heading2"/>
      </w:pPr>
      <w:r>
        <w:t>Differences with Software Lock Mass</w:t>
      </w:r>
    </w:p>
    <w:p w14:paraId="2B0E62A3" w14:textId="77777777" w:rsidR="001368EC" w:rsidRDefault="001368EC" w:rsidP="001368EC">
      <w:pPr>
        <w:tabs>
          <w:tab w:val="right" w:pos="9360"/>
        </w:tabs>
      </w:pPr>
      <w:r>
        <w:t xml:space="preserve">A recent paper suggests using known identifications to create a two-dimensional model of the error in the measurement. The two variables are the Retention Time and the m/z value of each peak. The model predicts the error in the measured m/z value based on these input variables. </w:t>
      </w:r>
    </w:p>
    <w:p w14:paraId="61EAC87A" w14:textId="77777777" w:rsidR="001368EC" w:rsidRDefault="001368EC" w:rsidP="001368EC">
      <w:pPr>
        <w:tabs>
          <w:tab w:val="right" w:pos="9360"/>
        </w:tabs>
      </w:pPr>
      <w:r>
        <w:t>The differences with the work presented here are as follows:</w:t>
      </w:r>
    </w:p>
    <w:p w14:paraId="0719D22E" w14:textId="77777777" w:rsidR="001368EC" w:rsidRDefault="001368EC" w:rsidP="001368EC">
      <w:pPr>
        <w:pStyle w:val="ListParagraph"/>
        <w:numPr>
          <w:ilvl w:val="0"/>
          <w:numId w:val="1"/>
        </w:numPr>
        <w:tabs>
          <w:tab w:val="right" w:pos="9360"/>
        </w:tabs>
      </w:pPr>
      <w:r>
        <w:t xml:space="preserve">We do not limit ourselves to two variables, but expand to use other useful information such as observed intensity, injection time and others. </w:t>
      </w:r>
    </w:p>
    <w:p w14:paraId="04A0EABC" w14:textId="77777777" w:rsidR="001368EC" w:rsidRDefault="001368EC" w:rsidP="001368EC">
      <w:pPr>
        <w:pStyle w:val="ListParagraph"/>
        <w:numPr>
          <w:ilvl w:val="0"/>
          <w:numId w:val="1"/>
        </w:numPr>
        <w:tabs>
          <w:tab w:val="right" w:pos="9360"/>
        </w:tabs>
      </w:pPr>
      <w:r>
        <w:t>We separate the scan-wise variables from the individual peak variables (namely m/z value and intensity). This is an important consideration, since peaks that appear in the same scan have identical retention times, thus making the distribution of retention times discrete rather than the continuous m/z distribution of peaks.</w:t>
      </w:r>
    </w:p>
    <w:p w14:paraId="2C59CE5E" w14:textId="77777777" w:rsidR="001368EC" w:rsidRDefault="001368EC" w:rsidP="001368EC">
      <w:pPr>
        <w:pStyle w:val="ListParagraph"/>
        <w:numPr>
          <w:ilvl w:val="0"/>
          <w:numId w:val="1"/>
        </w:numPr>
        <w:tabs>
          <w:tab w:val="right" w:pos="9360"/>
        </w:tabs>
      </w:pPr>
      <w:r>
        <w:t xml:space="preserve">The calibration is done on both MS and MS/MS scans, as opposed to just MS scans. </w:t>
      </w:r>
    </w:p>
    <w:p w14:paraId="0C4EBC1A" w14:textId="77777777" w:rsidR="001368EC" w:rsidRDefault="001368EC" w:rsidP="001368EC">
      <w:pPr>
        <w:pStyle w:val="ListParagraph"/>
        <w:numPr>
          <w:ilvl w:val="0"/>
          <w:numId w:val="1"/>
        </w:numPr>
        <w:tabs>
          <w:tab w:val="right" w:pos="9360"/>
        </w:tabs>
      </w:pPr>
      <w:r>
        <w:t>They calculate a single mass error value for each peptide, combining multiple peaks from multiple MS scans into a single datapoint. We consider each peak separately.</w:t>
      </w:r>
    </w:p>
    <w:p w14:paraId="4392DDA7" w14:textId="77777777" w:rsidR="001368EC" w:rsidRDefault="001368EC" w:rsidP="001368EC">
      <w:pPr>
        <w:pStyle w:val="ListParagraph"/>
        <w:numPr>
          <w:ilvl w:val="0"/>
          <w:numId w:val="1"/>
        </w:numPr>
        <w:tabs>
          <w:tab w:val="right" w:pos="9360"/>
        </w:tabs>
      </w:pPr>
      <w:r>
        <w:t xml:space="preserve">They use a mass error value calculated by MaxQuant, we use the difference between the reference and observed peaks as the errors. </w:t>
      </w:r>
    </w:p>
    <w:p w14:paraId="744E2FF3" w14:textId="77777777" w:rsidR="001368EC" w:rsidRDefault="001368EC" w:rsidP="001368EC">
      <w:pPr>
        <w:pStyle w:val="ListParagraph"/>
        <w:numPr>
          <w:ilvl w:val="0"/>
          <w:numId w:val="1"/>
        </w:numPr>
        <w:tabs>
          <w:tab w:val="right" w:pos="9360"/>
        </w:tabs>
      </w:pPr>
      <w:r>
        <w:t xml:space="preserve">We predict the error in </w:t>
      </w:r>
      <w:r w:rsidRPr="00100FB7">
        <w:rPr>
          <w:i/>
        </w:rPr>
        <w:t>m/z</w:t>
      </w:r>
      <w:r>
        <w:t xml:space="preserve"> values, while they predict the mass errors</w:t>
      </w:r>
    </w:p>
    <w:p w14:paraId="769266C6" w14:textId="77777777" w:rsidR="001368EC" w:rsidRDefault="001368EC" w:rsidP="001368EC">
      <w:pPr>
        <w:pStyle w:val="ListParagraph"/>
        <w:numPr>
          <w:ilvl w:val="0"/>
          <w:numId w:val="1"/>
        </w:numPr>
        <w:tabs>
          <w:tab w:val="right" w:pos="9360"/>
        </w:tabs>
      </w:pPr>
      <w:r>
        <w:t>They do not shift any peaks: Instead, they run a new database search with updated values for masses of MS isotope patterns. We shift the peaks: This is different, because some peaks if shifted can become a part of an isotope pattern, or fall out of one, or can create new isotope patterns. None of this can happen with their method.</w:t>
      </w:r>
    </w:p>
    <w:p w14:paraId="697DB08A" w14:textId="77777777" w:rsidR="001368EC" w:rsidRDefault="001368EC" w:rsidP="001368EC">
      <w:pPr>
        <w:pStyle w:val="ListParagraph"/>
        <w:numPr>
          <w:ilvl w:val="0"/>
          <w:numId w:val="1"/>
        </w:numPr>
        <w:tabs>
          <w:tab w:val="right" w:pos="9360"/>
        </w:tabs>
      </w:pPr>
      <w:r>
        <w:t>We publish our software both as a standalone tool and as a library, distributed along with its source code, in contrast to MaxQuant.</w:t>
      </w:r>
    </w:p>
    <w:p w14:paraId="33564BAA" w14:textId="06333270" w:rsidR="009C6450" w:rsidRDefault="009C6450" w:rsidP="00CB15DA"/>
    <w:p w14:paraId="75229514" w14:textId="668D6B5D" w:rsidR="009C6450" w:rsidRDefault="009C6450" w:rsidP="00CB15DA"/>
    <w:p w14:paraId="5A5CC1CC" w14:textId="53F161B1" w:rsidR="009C6450" w:rsidRDefault="009C6450" w:rsidP="00CB15DA"/>
    <w:p w14:paraId="760186CB" w14:textId="77777777" w:rsidR="006B1316" w:rsidRDefault="006B1316" w:rsidP="00CB15DA"/>
    <w:p w14:paraId="34D8C02F" w14:textId="6C09E40F" w:rsidR="006B1316" w:rsidRPr="005E1B25" w:rsidRDefault="005E1B25" w:rsidP="00CB15DA">
      <w:pPr>
        <w:rPr>
          <w:u w:val="single"/>
        </w:rPr>
      </w:pPr>
      <w:r>
        <w:rPr>
          <w:u w:val="single"/>
        </w:rPr>
        <w:lastRenderedPageBreak/>
        <w:br w:type="page"/>
      </w:r>
    </w:p>
    <w:p w14:paraId="14EA2876" w14:textId="77777777" w:rsidR="006A3537" w:rsidRPr="006A3537" w:rsidRDefault="006B1316" w:rsidP="006A3537">
      <w:pPr>
        <w:pStyle w:val="EndNoteBibliography"/>
        <w:spacing w:after="0"/>
      </w:pPr>
      <w:r>
        <w:lastRenderedPageBreak/>
        <w:fldChar w:fldCharType="begin"/>
      </w:r>
      <w:r>
        <w:instrText xml:space="preserve"> ADDIN EN.REFLIST </w:instrText>
      </w:r>
      <w:r>
        <w:fldChar w:fldCharType="separate"/>
      </w:r>
      <w:r w:rsidR="006A3537" w:rsidRPr="006A3537">
        <w:t>1.</w:t>
      </w:r>
      <w:r w:rsidR="006A3537" w:rsidRPr="006A3537">
        <w:tab/>
        <w:t>GPTM-D.</w:t>
      </w:r>
    </w:p>
    <w:p w14:paraId="687C5ED0" w14:textId="77777777" w:rsidR="006A3537" w:rsidRPr="006A3537" w:rsidRDefault="006A3537" w:rsidP="006A3537">
      <w:pPr>
        <w:pStyle w:val="EndNoteBibliography"/>
        <w:spacing w:after="0"/>
      </w:pPr>
      <w:r w:rsidRPr="006A3537">
        <w:t>2.</w:t>
      </w:r>
      <w:r w:rsidRPr="006A3537">
        <w:tab/>
        <w:t xml:space="preserve">(a) Chick, J. M.; Kolippakkam, D.; Nusinow, D. P.; Zhai, B.; Rad, R.; Huttlin, E. L.; Gygi, S. P., A mass-tolerant database search identifies a large proportion of unassigned spectra in shotgun proteomics as modified peptides. </w:t>
      </w:r>
      <w:r w:rsidRPr="006A3537">
        <w:rPr>
          <w:i/>
        </w:rPr>
        <w:t xml:space="preserve">Nat Biotechnol </w:t>
      </w:r>
      <w:r w:rsidRPr="006A3537">
        <w:rPr>
          <w:b/>
        </w:rPr>
        <w:t>2015,</w:t>
      </w:r>
      <w:r w:rsidRPr="006A3537">
        <w:t xml:space="preserve"> </w:t>
      </w:r>
      <w:r w:rsidRPr="006A3537">
        <w:rPr>
          <w:i/>
        </w:rPr>
        <w:t>33</w:t>
      </w:r>
      <w:r w:rsidRPr="006A3537">
        <w:t xml:space="preserve"> (7), 743-9; (b) Na, S.; Bandeira, N.; Paek, E., Fast multi-blind modification search through tandem mass spectrometry. </w:t>
      </w:r>
      <w:r w:rsidRPr="006A3537">
        <w:rPr>
          <w:i/>
        </w:rPr>
        <w:t xml:space="preserve">Mol Cell Proteomics </w:t>
      </w:r>
      <w:r w:rsidRPr="006A3537">
        <w:rPr>
          <w:b/>
        </w:rPr>
        <w:t>2012,</w:t>
      </w:r>
      <w:r w:rsidRPr="006A3537">
        <w:t xml:space="preserve"> </w:t>
      </w:r>
      <w:r w:rsidRPr="006A3537">
        <w:rPr>
          <w:i/>
        </w:rPr>
        <w:t>11</w:t>
      </w:r>
      <w:r w:rsidRPr="006A3537">
        <w:t xml:space="preserve"> (4), M111 010199.</w:t>
      </w:r>
    </w:p>
    <w:p w14:paraId="5D8A33CE" w14:textId="77777777" w:rsidR="006A3537" w:rsidRPr="006A3537" w:rsidRDefault="006A3537" w:rsidP="006A3537">
      <w:pPr>
        <w:pStyle w:val="EndNoteBibliography"/>
        <w:spacing w:after="0"/>
      </w:pPr>
      <w:r w:rsidRPr="006A3537">
        <w:t>3.</w:t>
      </w:r>
      <w:r w:rsidRPr="006A3537">
        <w:tab/>
        <w:t xml:space="preserve">Scherl, A.; Shaffer, S. A.; Taylor, G. K.; Hernandez, P.; Appel, R. D.; Binz, P. A.; Goodlett, D. R., On the benefits of acquiring peptide fragment ions at high measured mass accuracy. </w:t>
      </w:r>
      <w:r w:rsidRPr="006A3537">
        <w:rPr>
          <w:i/>
        </w:rPr>
        <w:t xml:space="preserve">J Am Soc Mass Spectrom </w:t>
      </w:r>
      <w:r w:rsidRPr="006A3537">
        <w:rPr>
          <w:b/>
        </w:rPr>
        <w:t>2008,</w:t>
      </w:r>
      <w:r w:rsidRPr="006A3537">
        <w:t xml:space="preserve"> </w:t>
      </w:r>
      <w:r w:rsidRPr="006A3537">
        <w:rPr>
          <w:i/>
        </w:rPr>
        <w:t>19</w:t>
      </w:r>
      <w:r w:rsidRPr="006A3537">
        <w:t xml:space="preserve"> (6), 891-901.</w:t>
      </w:r>
    </w:p>
    <w:p w14:paraId="653877E5" w14:textId="77777777" w:rsidR="006A3537" w:rsidRPr="006A3537" w:rsidRDefault="006A3537" w:rsidP="006A3537">
      <w:pPr>
        <w:pStyle w:val="EndNoteBibliography"/>
        <w:spacing w:after="0"/>
      </w:pPr>
      <w:r w:rsidRPr="006A3537">
        <w:t>4.</w:t>
      </w:r>
      <w:r w:rsidRPr="006A3537">
        <w:tab/>
        <w:t xml:space="preserve">Cox, J.; Michalski, A.; Mann, M., Software lock mass by two-dimensional minimization of peptide mass errors. </w:t>
      </w:r>
      <w:r w:rsidRPr="006A3537">
        <w:rPr>
          <w:i/>
        </w:rPr>
        <w:t xml:space="preserve">J Am Soc Mass Spectrom </w:t>
      </w:r>
      <w:r w:rsidRPr="006A3537">
        <w:rPr>
          <w:b/>
        </w:rPr>
        <w:t>2011,</w:t>
      </w:r>
      <w:r w:rsidRPr="006A3537">
        <w:t xml:space="preserve"> </w:t>
      </w:r>
      <w:r w:rsidRPr="006A3537">
        <w:rPr>
          <w:i/>
        </w:rPr>
        <w:t>22</w:t>
      </w:r>
      <w:r w:rsidRPr="006A3537">
        <w:t xml:space="preserve"> (8), 1373-80.</w:t>
      </w:r>
    </w:p>
    <w:p w14:paraId="5DD3DDF0" w14:textId="77777777" w:rsidR="006A3537" w:rsidRPr="006A3537" w:rsidRDefault="006A3537" w:rsidP="006A3537">
      <w:pPr>
        <w:pStyle w:val="EndNoteBibliography"/>
        <w:spacing w:after="0"/>
      </w:pPr>
      <w:r w:rsidRPr="006A3537">
        <w:t>5.</w:t>
      </w:r>
      <w:r w:rsidRPr="006A3537">
        <w:tab/>
        <w:t xml:space="preserve">Gorshkov, M. V.; Good, D. M.; Lyutvinskiy, Y.; Yang, H.; Zubarev, R. A., Calibration function for the Orbitrap FTMS accounting for the space charge effect. </w:t>
      </w:r>
      <w:r w:rsidRPr="006A3537">
        <w:rPr>
          <w:i/>
        </w:rPr>
        <w:t xml:space="preserve">J Am Soc Mass Spectrom </w:t>
      </w:r>
      <w:r w:rsidRPr="006A3537">
        <w:rPr>
          <w:b/>
        </w:rPr>
        <w:t>2010,</w:t>
      </w:r>
      <w:r w:rsidRPr="006A3537">
        <w:t xml:space="preserve"> </w:t>
      </w:r>
      <w:r w:rsidRPr="006A3537">
        <w:rPr>
          <w:i/>
        </w:rPr>
        <w:t>21</w:t>
      </w:r>
      <w:r w:rsidRPr="006A3537">
        <w:t xml:space="preserve"> (11), 1846-51.</w:t>
      </w:r>
    </w:p>
    <w:p w14:paraId="354B3974" w14:textId="77777777" w:rsidR="006A3537" w:rsidRPr="006A3537" w:rsidRDefault="006A3537" w:rsidP="006A3537">
      <w:pPr>
        <w:pStyle w:val="EndNoteBibliography"/>
        <w:spacing w:after="0"/>
      </w:pPr>
      <w:r w:rsidRPr="006A3537">
        <w:t>6.</w:t>
      </w:r>
      <w:r w:rsidRPr="006A3537">
        <w:tab/>
        <w:t xml:space="preserve">Makarov, A., Electrostatic axially harmonic orbital trapping: a high-performance technique of mass analysis. </w:t>
      </w:r>
      <w:r w:rsidRPr="006A3537">
        <w:rPr>
          <w:i/>
        </w:rPr>
        <w:t xml:space="preserve">Anal Chem </w:t>
      </w:r>
      <w:r w:rsidRPr="006A3537">
        <w:rPr>
          <w:b/>
        </w:rPr>
        <w:t>2000,</w:t>
      </w:r>
      <w:r w:rsidRPr="006A3537">
        <w:t xml:space="preserve"> </w:t>
      </w:r>
      <w:r w:rsidRPr="006A3537">
        <w:rPr>
          <w:i/>
        </w:rPr>
        <w:t>72</w:t>
      </w:r>
      <w:r w:rsidRPr="006A3537">
        <w:t xml:space="preserve"> (6), 1156-62.</w:t>
      </w:r>
    </w:p>
    <w:p w14:paraId="7BAC705A" w14:textId="77777777" w:rsidR="006A3537" w:rsidRPr="006A3537" w:rsidRDefault="006A3537" w:rsidP="006A3537">
      <w:pPr>
        <w:pStyle w:val="EndNoteBibliography"/>
        <w:spacing w:after="0"/>
      </w:pPr>
      <w:r w:rsidRPr="006A3537">
        <w:t>7.</w:t>
      </w:r>
      <w:r w:rsidRPr="006A3537">
        <w:tab/>
        <w:t xml:space="preserve">Shortreed, M. R.; Wenger, C. D.; Frey, B. L.; Sheynkman, G. M.; Scalf, M.; Keller, M. P.; Attie, A. D.; Smith, L. M., Global Identification of Protein Post-translational Modifications in a Single-Pass Database Search. </w:t>
      </w:r>
      <w:r w:rsidRPr="006A3537">
        <w:rPr>
          <w:i/>
        </w:rPr>
        <w:t xml:space="preserve">J Proteome Res </w:t>
      </w:r>
      <w:r w:rsidRPr="006A3537">
        <w:rPr>
          <w:b/>
        </w:rPr>
        <w:t>2015,</w:t>
      </w:r>
      <w:r w:rsidRPr="006A3537">
        <w:t xml:space="preserve"> </w:t>
      </w:r>
      <w:r w:rsidRPr="006A3537">
        <w:rPr>
          <w:i/>
        </w:rPr>
        <w:t>14</w:t>
      </w:r>
      <w:r w:rsidRPr="006A3537">
        <w:t xml:space="preserve"> (11), 4714-20.</w:t>
      </w:r>
    </w:p>
    <w:p w14:paraId="7C751B2F" w14:textId="77777777" w:rsidR="006A3537" w:rsidRPr="006A3537" w:rsidRDefault="006A3537" w:rsidP="006A3537">
      <w:pPr>
        <w:pStyle w:val="EndNoteBibliography"/>
      </w:pPr>
      <w:r w:rsidRPr="006A3537">
        <w:t>8.</w:t>
      </w:r>
      <w:r w:rsidRPr="006A3537">
        <w:tab/>
        <w:t xml:space="preserve">Cesnik, A. J.; Shortreed, M. R.; Sheynkman, G. M.; Frey, B. L.; Smith, L. M., Human Proteomic Variation Revealed by Combining RNA-Seq Proteogenomics and Global Post-Translational Modification (G-PTM) Search Strategy. </w:t>
      </w:r>
      <w:r w:rsidRPr="006A3537">
        <w:rPr>
          <w:i/>
        </w:rPr>
        <w:t xml:space="preserve">J Proteome Res </w:t>
      </w:r>
      <w:r w:rsidRPr="006A3537">
        <w:rPr>
          <w:b/>
        </w:rPr>
        <w:t>2016,</w:t>
      </w:r>
      <w:r w:rsidRPr="006A3537">
        <w:t xml:space="preserve"> </w:t>
      </w:r>
      <w:r w:rsidRPr="006A3537">
        <w:rPr>
          <w:i/>
        </w:rPr>
        <w:t>15</w:t>
      </w:r>
      <w:r w:rsidRPr="006A3537">
        <w:t xml:space="preserve"> (3), 800-8.</w:t>
      </w:r>
    </w:p>
    <w:p w14:paraId="6E3DB3C4" w14:textId="5BE85E43" w:rsidR="009C6450" w:rsidRDefault="006B1316" w:rsidP="00CB15DA">
      <w:r>
        <w:fldChar w:fldCharType="end"/>
      </w:r>
    </w:p>
    <w:sectPr w:rsidR="009C645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2AEF" w:usb1="4000207B" w:usb2="00000000" w:usb3="00000000" w:csb0="000001FF" w:csb1="00000000"/>
  </w:font>
  <w:font w:name="Arial">
    <w:panose1 w:val="020B0604020202020204"/>
    <w:charset w:val="00"/>
    <w:family w:val="swiss"/>
    <w:pitch w:val="variable"/>
    <w:sig w:usb0="20002A87" w:usb1="80000000" w:usb2="00000008"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295C5D"/>
    <w:multiLevelType w:val="hybridMultilevel"/>
    <w:tmpl w:val="34642C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736134"/>
    <w:multiLevelType w:val="hybridMultilevel"/>
    <w:tmpl w:val="AFBE85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B326F0C"/>
    <w:multiLevelType w:val="hybridMultilevel"/>
    <w:tmpl w:val="E1C879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08E6E2E"/>
    <w:multiLevelType w:val="hybridMultilevel"/>
    <w:tmpl w:val="5D120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C1776AC"/>
    <w:multiLevelType w:val="hybridMultilevel"/>
    <w:tmpl w:val="EE26D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8CA3A43"/>
    <w:multiLevelType w:val="hybridMultilevel"/>
    <w:tmpl w:val="9D569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5"/>
  </w:num>
  <w:num w:numId="4">
    <w:abstractNumId w:val="0"/>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5av9s96a0df8exv2z5z0rrf2fptpsxxt52&quot;&gt;My EndNote Library&lt;record-ids&gt;&lt;item&gt;1&lt;/item&gt;&lt;item&gt;2&lt;/item&gt;&lt;item&gt;3&lt;/item&gt;&lt;item&gt;4&lt;/item&gt;&lt;item&gt;5&lt;/item&gt;&lt;item&gt;7&lt;/item&gt;&lt;item&gt;8&lt;/item&gt;&lt;item&gt;9&lt;/item&gt;&lt;item&gt;10&lt;/item&gt;&lt;/record-ids&gt;&lt;/item&gt;&lt;/Libraries&gt;"/>
  </w:docVars>
  <w:rsids>
    <w:rsidRoot w:val="004C7B57"/>
    <w:rsid w:val="000000C6"/>
    <w:rsid w:val="00002972"/>
    <w:rsid w:val="000053CC"/>
    <w:rsid w:val="00005425"/>
    <w:rsid w:val="00014790"/>
    <w:rsid w:val="000162BF"/>
    <w:rsid w:val="00025914"/>
    <w:rsid w:val="00033C9F"/>
    <w:rsid w:val="0003682F"/>
    <w:rsid w:val="0004544B"/>
    <w:rsid w:val="00047018"/>
    <w:rsid w:val="00070D7C"/>
    <w:rsid w:val="000751DC"/>
    <w:rsid w:val="00077B8F"/>
    <w:rsid w:val="00085A9C"/>
    <w:rsid w:val="0008616A"/>
    <w:rsid w:val="00090C48"/>
    <w:rsid w:val="00090D12"/>
    <w:rsid w:val="00093CA2"/>
    <w:rsid w:val="000A04AD"/>
    <w:rsid w:val="000A7A44"/>
    <w:rsid w:val="000B080D"/>
    <w:rsid w:val="000B13F4"/>
    <w:rsid w:val="000B55E8"/>
    <w:rsid w:val="000C04B3"/>
    <w:rsid w:val="000C13FD"/>
    <w:rsid w:val="000C6C06"/>
    <w:rsid w:val="000D3EB3"/>
    <w:rsid w:val="000D5247"/>
    <w:rsid w:val="000E3603"/>
    <w:rsid w:val="000E56ED"/>
    <w:rsid w:val="000E6C55"/>
    <w:rsid w:val="000F74B5"/>
    <w:rsid w:val="00100FB7"/>
    <w:rsid w:val="00102DDF"/>
    <w:rsid w:val="00107695"/>
    <w:rsid w:val="00112106"/>
    <w:rsid w:val="00112D14"/>
    <w:rsid w:val="001200A4"/>
    <w:rsid w:val="00130CD4"/>
    <w:rsid w:val="00131018"/>
    <w:rsid w:val="0013369C"/>
    <w:rsid w:val="00133DC3"/>
    <w:rsid w:val="001344CE"/>
    <w:rsid w:val="001365A0"/>
    <w:rsid w:val="001368EC"/>
    <w:rsid w:val="001438F7"/>
    <w:rsid w:val="00152956"/>
    <w:rsid w:val="00166B1B"/>
    <w:rsid w:val="001671E5"/>
    <w:rsid w:val="00174043"/>
    <w:rsid w:val="00177BCA"/>
    <w:rsid w:val="001869E2"/>
    <w:rsid w:val="00187DD9"/>
    <w:rsid w:val="00193838"/>
    <w:rsid w:val="00197FB9"/>
    <w:rsid w:val="001A3092"/>
    <w:rsid w:val="001A44D4"/>
    <w:rsid w:val="001A793F"/>
    <w:rsid w:val="001B0453"/>
    <w:rsid w:val="001B382D"/>
    <w:rsid w:val="001B483B"/>
    <w:rsid w:val="001B6489"/>
    <w:rsid w:val="001B6FBF"/>
    <w:rsid w:val="001B7BD9"/>
    <w:rsid w:val="001D127D"/>
    <w:rsid w:val="001E7C37"/>
    <w:rsid w:val="001F13EF"/>
    <w:rsid w:val="001F3AAB"/>
    <w:rsid w:val="002037A5"/>
    <w:rsid w:val="00204C75"/>
    <w:rsid w:val="002069B9"/>
    <w:rsid w:val="00213A5D"/>
    <w:rsid w:val="00213AF2"/>
    <w:rsid w:val="00221957"/>
    <w:rsid w:val="00232001"/>
    <w:rsid w:val="00237A41"/>
    <w:rsid w:val="00242199"/>
    <w:rsid w:val="00256C25"/>
    <w:rsid w:val="00263EEA"/>
    <w:rsid w:val="002723AC"/>
    <w:rsid w:val="00276CAA"/>
    <w:rsid w:val="00277342"/>
    <w:rsid w:val="00290E3F"/>
    <w:rsid w:val="002978EE"/>
    <w:rsid w:val="002A3C4B"/>
    <w:rsid w:val="002B3DF5"/>
    <w:rsid w:val="002B5222"/>
    <w:rsid w:val="002C0AB0"/>
    <w:rsid w:val="002D2C2F"/>
    <w:rsid w:val="002D30E9"/>
    <w:rsid w:val="002D3D19"/>
    <w:rsid w:val="002D416E"/>
    <w:rsid w:val="002D7921"/>
    <w:rsid w:val="002E2233"/>
    <w:rsid w:val="002E6D99"/>
    <w:rsid w:val="002F195E"/>
    <w:rsid w:val="002F3AB3"/>
    <w:rsid w:val="002F56F4"/>
    <w:rsid w:val="00302CC5"/>
    <w:rsid w:val="00305BD3"/>
    <w:rsid w:val="0031557B"/>
    <w:rsid w:val="00315FA4"/>
    <w:rsid w:val="00324BDC"/>
    <w:rsid w:val="003310AA"/>
    <w:rsid w:val="00347835"/>
    <w:rsid w:val="00354A6B"/>
    <w:rsid w:val="00360609"/>
    <w:rsid w:val="00361505"/>
    <w:rsid w:val="0036288B"/>
    <w:rsid w:val="00362D30"/>
    <w:rsid w:val="0036470D"/>
    <w:rsid w:val="0036672C"/>
    <w:rsid w:val="00367422"/>
    <w:rsid w:val="003832E0"/>
    <w:rsid w:val="003879D2"/>
    <w:rsid w:val="003901AC"/>
    <w:rsid w:val="00396897"/>
    <w:rsid w:val="00396D80"/>
    <w:rsid w:val="003A241D"/>
    <w:rsid w:val="003A40EB"/>
    <w:rsid w:val="003A60CA"/>
    <w:rsid w:val="003A67BC"/>
    <w:rsid w:val="003A71E0"/>
    <w:rsid w:val="003B3101"/>
    <w:rsid w:val="003B6EF8"/>
    <w:rsid w:val="003C0F6A"/>
    <w:rsid w:val="003C5D59"/>
    <w:rsid w:val="003C70B9"/>
    <w:rsid w:val="003D1BB4"/>
    <w:rsid w:val="003D2AC3"/>
    <w:rsid w:val="003D5BBE"/>
    <w:rsid w:val="003E1CCD"/>
    <w:rsid w:val="003E50F0"/>
    <w:rsid w:val="003E59B5"/>
    <w:rsid w:val="003E7A9C"/>
    <w:rsid w:val="003F0AAC"/>
    <w:rsid w:val="003F2E41"/>
    <w:rsid w:val="003F305B"/>
    <w:rsid w:val="003F35A8"/>
    <w:rsid w:val="003F6D68"/>
    <w:rsid w:val="003F7F1B"/>
    <w:rsid w:val="00400B1F"/>
    <w:rsid w:val="00404B85"/>
    <w:rsid w:val="00412F68"/>
    <w:rsid w:val="0042503A"/>
    <w:rsid w:val="00427EC1"/>
    <w:rsid w:val="00430EBD"/>
    <w:rsid w:val="004340D0"/>
    <w:rsid w:val="004341F2"/>
    <w:rsid w:val="00455F1B"/>
    <w:rsid w:val="00464860"/>
    <w:rsid w:val="00467355"/>
    <w:rsid w:val="00467567"/>
    <w:rsid w:val="00485179"/>
    <w:rsid w:val="00491C41"/>
    <w:rsid w:val="004A0B4B"/>
    <w:rsid w:val="004B3EB7"/>
    <w:rsid w:val="004B4EA5"/>
    <w:rsid w:val="004B732A"/>
    <w:rsid w:val="004C1C20"/>
    <w:rsid w:val="004C2B3D"/>
    <w:rsid w:val="004C37F8"/>
    <w:rsid w:val="004C7B57"/>
    <w:rsid w:val="004D23F4"/>
    <w:rsid w:val="004D249A"/>
    <w:rsid w:val="004E029C"/>
    <w:rsid w:val="004E4FB2"/>
    <w:rsid w:val="004E59C9"/>
    <w:rsid w:val="004E67C9"/>
    <w:rsid w:val="004E68A9"/>
    <w:rsid w:val="004F2116"/>
    <w:rsid w:val="004F673C"/>
    <w:rsid w:val="004F74EF"/>
    <w:rsid w:val="00500A6B"/>
    <w:rsid w:val="00501E95"/>
    <w:rsid w:val="00523B84"/>
    <w:rsid w:val="005255DB"/>
    <w:rsid w:val="00526578"/>
    <w:rsid w:val="00527BA4"/>
    <w:rsid w:val="005402BB"/>
    <w:rsid w:val="005431DB"/>
    <w:rsid w:val="00546E15"/>
    <w:rsid w:val="00547CCA"/>
    <w:rsid w:val="00552C78"/>
    <w:rsid w:val="00556B47"/>
    <w:rsid w:val="00562CCB"/>
    <w:rsid w:val="0056589E"/>
    <w:rsid w:val="0056742F"/>
    <w:rsid w:val="0057200A"/>
    <w:rsid w:val="005738C4"/>
    <w:rsid w:val="00574CD4"/>
    <w:rsid w:val="00581D94"/>
    <w:rsid w:val="00582CE0"/>
    <w:rsid w:val="005834BD"/>
    <w:rsid w:val="00583D01"/>
    <w:rsid w:val="00597E70"/>
    <w:rsid w:val="005A08EF"/>
    <w:rsid w:val="005A6E2F"/>
    <w:rsid w:val="005B0EC3"/>
    <w:rsid w:val="005C215F"/>
    <w:rsid w:val="005D04C5"/>
    <w:rsid w:val="005E0EFE"/>
    <w:rsid w:val="005E1B25"/>
    <w:rsid w:val="005E5DC6"/>
    <w:rsid w:val="005F4261"/>
    <w:rsid w:val="005F7D53"/>
    <w:rsid w:val="006007DB"/>
    <w:rsid w:val="00622A12"/>
    <w:rsid w:val="0062391D"/>
    <w:rsid w:val="00623C06"/>
    <w:rsid w:val="00627FE6"/>
    <w:rsid w:val="00630FDE"/>
    <w:rsid w:val="006330E7"/>
    <w:rsid w:val="00636255"/>
    <w:rsid w:val="00640202"/>
    <w:rsid w:val="00642AA7"/>
    <w:rsid w:val="00650BAC"/>
    <w:rsid w:val="006541F3"/>
    <w:rsid w:val="006563F1"/>
    <w:rsid w:val="0065682F"/>
    <w:rsid w:val="006610FE"/>
    <w:rsid w:val="00666325"/>
    <w:rsid w:val="00666895"/>
    <w:rsid w:val="006812CD"/>
    <w:rsid w:val="0068358F"/>
    <w:rsid w:val="006A3537"/>
    <w:rsid w:val="006A587D"/>
    <w:rsid w:val="006B09AA"/>
    <w:rsid w:val="006B1316"/>
    <w:rsid w:val="006B606A"/>
    <w:rsid w:val="006B64C8"/>
    <w:rsid w:val="006B69A0"/>
    <w:rsid w:val="006B7A6E"/>
    <w:rsid w:val="006C0D37"/>
    <w:rsid w:val="006C7881"/>
    <w:rsid w:val="006D190A"/>
    <w:rsid w:val="006D7319"/>
    <w:rsid w:val="006E10F7"/>
    <w:rsid w:val="006E2F07"/>
    <w:rsid w:val="006E3FBD"/>
    <w:rsid w:val="006E6A16"/>
    <w:rsid w:val="006F1DE8"/>
    <w:rsid w:val="006F36A7"/>
    <w:rsid w:val="006F5310"/>
    <w:rsid w:val="006F64A8"/>
    <w:rsid w:val="00702A25"/>
    <w:rsid w:val="0070718B"/>
    <w:rsid w:val="00707EB4"/>
    <w:rsid w:val="0071293F"/>
    <w:rsid w:val="0071599C"/>
    <w:rsid w:val="00744A3A"/>
    <w:rsid w:val="00752BAE"/>
    <w:rsid w:val="00754A0A"/>
    <w:rsid w:val="00757DDE"/>
    <w:rsid w:val="007601C3"/>
    <w:rsid w:val="00761650"/>
    <w:rsid w:val="0076310C"/>
    <w:rsid w:val="007753F5"/>
    <w:rsid w:val="00776B78"/>
    <w:rsid w:val="0078015D"/>
    <w:rsid w:val="00780809"/>
    <w:rsid w:val="00781347"/>
    <w:rsid w:val="00781C6C"/>
    <w:rsid w:val="00783318"/>
    <w:rsid w:val="00796673"/>
    <w:rsid w:val="007A360C"/>
    <w:rsid w:val="007A4A01"/>
    <w:rsid w:val="007A51E5"/>
    <w:rsid w:val="007A7D35"/>
    <w:rsid w:val="007A7F35"/>
    <w:rsid w:val="007B39F6"/>
    <w:rsid w:val="007C2969"/>
    <w:rsid w:val="007C6438"/>
    <w:rsid w:val="007E05D3"/>
    <w:rsid w:val="007E41C9"/>
    <w:rsid w:val="0080796B"/>
    <w:rsid w:val="00811C0B"/>
    <w:rsid w:val="00811FB2"/>
    <w:rsid w:val="00812253"/>
    <w:rsid w:val="00822C8D"/>
    <w:rsid w:val="00826490"/>
    <w:rsid w:val="008300BC"/>
    <w:rsid w:val="00833D86"/>
    <w:rsid w:val="00847D7F"/>
    <w:rsid w:val="00871D84"/>
    <w:rsid w:val="00875D53"/>
    <w:rsid w:val="0088324A"/>
    <w:rsid w:val="00887265"/>
    <w:rsid w:val="00890663"/>
    <w:rsid w:val="00890DDF"/>
    <w:rsid w:val="00897BD1"/>
    <w:rsid w:val="008A6CA0"/>
    <w:rsid w:val="008C1FA0"/>
    <w:rsid w:val="008C3FE8"/>
    <w:rsid w:val="008C50B0"/>
    <w:rsid w:val="008D2080"/>
    <w:rsid w:val="008D3DB0"/>
    <w:rsid w:val="008D65E4"/>
    <w:rsid w:val="008E3DCD"/>
    <w:rsid w:val="008E45C3"/>
    <w:rsid w:val="008E550C"/>
    <w:rsid w:val="008F2892"/>
    <w:rsid w:val="008F5A9D"/>
    <w:rsid w:val="00914D6E"/>
    <w:rsid w:val="0091740D"/>
    <w:rsid w:val="009257E7"/>
    <w:rsid w:val="00930147"/>
    <w:rsid w:val="009309A7"/>
    <w:rsid w:val="00934A05"/>
    <w:rsid w:val="009439C0"/>
    <w:rsid w:val="00946AA3"/>
    <w:rsid w:val="00947B68"/>
    <w:rsid w:val="00950B2A"/>
    <w:rsid w:val="00950D1C"/>
    <w:rsid w:val="009535DF"/>
    <w:rsid w:val="00954A81"/>
    <w:rsid w:val="00955E18"/>
    <w:rsid w:val="00970D24"/>
    <w:rsid w:val="00977C64"/>
    <w:rsid w:val="00977DC4"/>
    <w:rsid w:val="00980D7C"/>
    <w:rsid w:val="0098341E"/>
    <w:rsid w:val="00991A24"/>
    <w:rsid w:val="00995479"/>
    <w:rsid w:val="009B0935"/>
    <w:rsid w:val="009B16B7"/>
    <w:rsid w:val="009B5642"/>
    <w:rsid w:val="009C0D35"/>
    <w:rsid w:val="009C0F6D"/>
    <w:rsid w:val="009C6450"/>
    <w:rsid w:val="009D0002"/>
    <w:rsid w:val="009D0E5C"/>
    <w:rsid w:val="009D2D58"/>
    <w:rsid w:val="009D4316"/>
    <w:rsid w:val="009D6EA6"/>
    <w:rsid w:val="009E3473"/>
    <w:rsid w:val="009E5A04"/>
    <w:rsid w:val="009E79CC"/>
    <w:rsid w:val="009F4F13"/>
    <w:rsid w:val="009F5B1B"/>
    <w:rsid w:val="009F659F"/>
    <w:rsid w:val="00A00EE7"/>
    <w:rsid w:val="00A02B7D"/>
    <w:rsid w:val="00A038B6"/>
    <w:rsid w:val="00A0394C"/>
    <w:rsid w:val="00A040CB"/>
    <w:rsid w:val="00A066B7"/>
    <w:rsid w:val="00A124D3"/>
    <w:rsid w:val="00A13B99"/>
    <w:rsid w:val="00A2371D"/>
    <w:rsid w:val="00A26B3B"/>
    <w:rsid w:val="00A41367"/>
    <w:rsid w:val="00A51DD3"/>
    <w:rsid w:val="00A6136D"/>
    <w:rsid w:val="00A661AC"/>
    <w:rsid w:val="00A76D35"/>
    <w:rsid w:val="00A805D7"/>
    <w:rsid w:val="00A83653"/>
    <w:rsid w:val="00A85FEE"/>
    <w:rsid w:val="00A963D1"/>
    <w:rsid w:val="00AA3048"/>
    <w:rsid w:val="00AB018A"/>
    <w:rsid w:val="00AB0E35"/>
    <w:rsid w:val="00AB6B0E"/>
    <w:rsid w:val="00AC5983"/>
    <w:rsid w:val="00AE14CB"/>
    <w:rsid w:val="00AE21A6"/>
    <w:rsid w:val="00AE24B4"/>
    <w:rsid w:val="00AE71E7"/>
    <w:rsid w:val="00AF2B84"/>
    <w:rsid w:val="00B00855"/>
    <w:rsid w:val="00B00CB6"/>
    <w:rsid w:val="00B04C72"/>
    <w:rsid w:val="00B10931"/>
    <w:rsid w:val="00B10E3F"/>
    <w:rsid w:val="00B26C10"/>
    <w:rsid w:val="00B27DAA"/>
    <w:rsid w:val="00B30421"/>
    <w:rsid w:val="00B31E33"/>
    <w:rsid w:val="00B342B8"/>
    <w:rsid w:val="00B3587A"/>
    <w:rsid w:val="00B3786D"/>
    <w:rsid w:val="00B5459D"/>
    <w:rsid w:val="00B54EBD"/>
    <w:rsid w:val="00B74029"/>
    <w:rsid w:val="00B74D4F"/>
    <w:rsid w:val="00B7718F"/>
    <w:rsid w:val="00B8382F"/>
    <w:rsid w:val="00B83B8C"/>
    <w:rsid w:val="00B95D39"/>
    <w:rsid w:val="00B96B63"/>
    <w:rsid w:val="00BA0CD0"/>
    <w:rsid w:val="00BA13C6"/>
    <w:rsid w:val="00BA2AF0"/>
    <w:rsid w:val="00BA7E63"/>
    <w:rsid w:val="00BB005B"/>
    <w:rsid w:val="00BB626D"/>
    <w:rsid w:val="00BC1341"/>
    <w:rsid w:val="00BC5034"/>
    <w:rsid w:val="00BC72CA"/>
    <w:rsid w:val="00BC7FAD"/>
    <w:rsid w:val="00BD2874"/>
    <w:rsid w:val="00BE545E"/>
    <w:rsid w:val="00BF3C77"/>
    <w:rsid w:val="00BF5EA0"/>
    <w:rsid w:val="00BF7F73"/>
    <w:rsid w:val="00C17870"/>
    <w:rsid w:val="00C20966"/>
    <w:rsid w:val="00C245E2"/>
    <w:rsid w:val="00C25BD9"/>
    <w:rsid w:val="00C324B1"/>
    <w:rsid w:val="00C33726"/>
    <w:rsid w:val="00C53B08"/>
    <w:rsid w:val="00C61B70"/>
    <w:rsid w:val="00C621B5"/>
    <w:rsid w:val="00C65E88"/>
    <w:rsid w:val="00C67F1D"/>
    <w:rsid w:val="00C726B2"/>
    <w:rsid w:val="00CB0D8E"/>
    <w:rsid w:val="00CB15DA"/>
    <w:rsid w:val="00CB2BE5"/>
    <w:rsid w:val="00CC099B"/>
    <w:rsid w:val="00CC0CD8"/>
    <w:rsid w:val="00CC179C"/>
    <w:rsid w:val="00CC35A7"/>
    <w:rsid w:val="00CC7B68"/>
    <w:rsid w:val="00CD1CC5"/>
    <w:rsid w:val="00CD3492"/>
    <w:rsid w:val="00CD459E"/>
    <w:rsid w:val="00CD73C4"/>
    <w:rsid w:val="00CE7904"/>
    <w:rsid w:val="00D07F96"/>
    <w:rsid w:val="00D1395E"/>
    <w:rsid w:val="00D14F5B"/>
    <w:rsid w:val="00D178B8"/>
    <w:rsid w:val="00D233D6"/>
    <w:rsid w:val="00D24797"/>
    <w:rsid w:val="00D24D38"/>
    <w:rsid w:val="00D25A1B"/>
    <w:rsid w:val="00D27F16"/>
    <w:rsid w:val="00D349C2"/>
    <w:rsid w:val="00D34E5D"/>
    <w:rsid w:val="00D3674F"/>
    <w:rsid w:val="00D378F3"/>
    <w:rsid w:val="00D44B33"/>
    <w:rsid w:val="00D5006E"/>
    <w:rsid w:val="00D55BF1"/>
    <w:rsid w:val="00D61BC9"/>
    <w:rsid w:val="00D62488"/>
    <w:rsid w:val="00D6446B"/>
    <w:rsid w:val="00D70E8D"/>
    <w:rsid w:val="00D935AF"/>
    <w:rsid w:val="00D93764"/>
    <w:rsid w:val="00DB4B9E"/>
    <w:rsid w:val="00DB59F8"/>
    <w:rsid w:val="00DC4825"/>
    <w:rsid w:val="00DC4954"/>
    <w:rsid w:val="00DC5147"/>
    <w:rsid w:val="00DC555F"/>
    <w:rsid w:val="00DD278F"/>
    <w:rsid w:val="00DD5E6F"/>
    <w:rsid w:val="00DF6EE3"/>
    <w:rsid w:val="00E0714F"/>
    <w:rsid w:val="00E119E4"/>
    <w:rsid w:val="00E164DF"/>
    <w:rsid w:val="00E20CBC"/>
    <w:rsid w:val="00E31E16"/>
    <w:rsid w:val="00E4370A"/>
    <w:rsid w:val="00E520B1"/>
    <w:rsid w:val="00E65402"/>
    <w:rsid w:val="00E66883"/>
    <w:rsid w:val="00E6780B"/>
    <w:rsid w:val="00E705D9"/>
    <w:rsid w:val="00E7250E"/>
    <w:rsid w:val="00E75C48"/>
    <w:rsid w:val="00E7675C"/>
    <w:rsid w:val="00E87A0B"/>
    <w:rsid w:val="00E96C3B"/>
    <w:rsid w:val="00EC56B3"/>
    <w:rsid w:val="00EC79E8"/>
    <w:rsid w:val="00ED50FF"/>
    <w:rsid w:val="00EE0E12"/>
    <w:rsid w:val="00EE4215"/>
    <w:rsid w:val="00EE445C"/>
    <w:rsid w:val="00EE7EB0"/>
    <w:rsid w:val="00EE7EC9"/>
    <w:rsid w:val="00EF0279"/>
    <w:rsid w:val="00EF51CF"/>
    <w:rsid w:val="00EF6393"/>
    <w:rsid w:val="00EF678F"/>
    <w:rsid w:val="00EF74AC"/>
    <w:rsid w:val="00F10695"/>
    <w:rsid w:val="00F135EC"/>
    <w:rsid w:val="00F14609"/>
    <w:rsid w:val="00F344BB"/>
    <w:rsid w:val="00F4448F"/>
    <w:rsid w:val="00F55E51"/>
    <w:rsid w:val="00F56AC1"/>
    <w:rsid w:val="00F574B5"/>
    <w:rsid w:val="00F60705"/>
    <w:rsid w:val="00F65EC8"/>
    <w:rsid w:val="00F67E13"/>
    <w:rsid w:val="00F72B66"/>
    <w:rsid w:val="00F82F92"/>
    <w:rsid w:val="00F84FE5"/>
    <w:rsid w:val="00F85E7F"/>
    <w:rsid w:val="00F93F74"/>
    <w:rsid w:val="00FA7080"/>
    <w:rsid w:val="00FB12C5"/>
    <w:rsid w:val="00FB3D15"/>
    <w:rsid w:val="00FC06DE"/>
    <w:rsid w:val="00FD1EBB"/>
    <w:rsid w:val="00FD2622"/>
    <w:rsid w:val="00FE08D3"/>
    <w:rsid w:val="00FE214B"/>
    <w:rsid w:val="00FE4287"/>
    <w:rsid w:val="00FE494C"/>
    <w:rsid w:val="00FF1185"/>
    <w:rsid w:val="00FF3F6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394AF20F"/>
  <w15:chartTrackingRefBased/>
  <w15:docId w15:val="{28D58EB7-4796-4FA1-BDD5-5F63B4C4AD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05BD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9689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22A1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65E8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C7B57"/>
    <w:pPr>
      <w:spacing w:before="100" w:beforeAutospacing="1" w:after="100" w:afterAutospacing="1" w:line="240" w:lineRule="auto"/>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305BD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5BD3"/>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305BD3"/>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DB4B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4B9E"/>
    <w:rPr>
      <w:rFonts w:ascii="Segoe UI" w:hAnsi="Segoe UI" w:cs="Segoe UI"/>
      <w:sz w:val="18"/>
      <w:szCs w:val="18"/>
    </w:rPr>
  </w:style>
  <w:style w:type="character" w:customStyle="1" w:styleId="Heading2Char">
    <w:name w:val="Heading 2 Char"/>
    <w:basedOn w:val="DefaultParagraphFont"/>
    <w:link w:val="Heading2"/>
    <w:uiPriority w:val="9"/>
    <w:rsid w:val="00396897"/>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4D249A"/>
    <w:pPr>
      <w:ind w:left="720"/>
      <w:contextualSpacing/>
    </w:pPr>
  </w:style>
  <w:style w:type="character" w:customStyle="1" w:styleId="Heading3Char">
    <w:name w:val="Heading 3 Char"/>
    <w:basedOn w:val="DefaultParagraphFont"/>
    <w:link w:val="Heading3"/>
    <w:uiPriority w:val="9"/>
    <w:rsid w:val="00622A12"/>
    <w:rPr>
      <w:rFonts w:asciiTheme="majorHAnsi" w:eastAsiaTheme="majorEastAsia" w:hAnsiTheme="majorHAnsi" w:cstheme="majorBidi"/>
      <w:color w:val="1F4D78" w:themeColor="accent1" w:themeShade="7F"/>
      <w:sz w:val="24"/>
      <w:szCs w:val="24"/>
    </w:rPr>
  </w:style>
  <w:style w:type="paragraph" w:styleId="Caption">
    <w:name w:val="caption"/>
    <w:basedOn w:val="Normal"/>
    <w:next w:val="Normal"/>
    <w:uiPriority w:val="35"/>
    <w:unhideWhenUsed/>
    <w:qFormat/>
    <w:rsid w:val="00213A5D"/>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E029C"/>
    <w:rPr>
      <w:color w:val="808080"/>
    </w:rPr>
  </w:style>
  <w:style w:type="table" w:styleId="TableGrid">
    <w:name w:val="Table Grid"/>
    <w:basedOn w:val="TableNormal"/>
    <w:uiPriority w:val="39"/>
    <w:rsid w:val="00C337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B131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B1316"/>
    <w:rPr>
      <w:rFonts w:ascii="Calibri" w:hAnsi="Calibri" w:cs="Calibri"/>
      <w:noProof/>
    </w:rPr>
  </w:style>
  <w:style w:type="paragraph" w:customStyle="1" w:styleId="EndNoteBibliography">
    <w:name w:val="EndNote Bibliography"/>
    <w:basedOn w:val="Normal"/>
    <w:link w:val="EndNoteBibliographyChar"/>
    <w:rsid w:val="006B131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B1316"/>
    <w:rPr>
      <w:rFonts w:ascii="Calibri" w:hAnsi="Calibri" w:cs="Calibri"/>
      <w:noProof/>
    </w:rPr>
  </w:style>
  <w:style w:type="character" w:customStyle="1" w:styleId="Heading4Char">
    <w:name w:val="Heading 4 Char"/>
    <w:basedOn w:val="DefaultParagraphFont"/>
    <w:link w:val="Heading4"/>
    <w:uiPriority w:val="9"/>
    <w:rsid w:val="00C65E88"/>
    <w:rPr>
      <w:rFonts w:asciiTheme="majorHAnsi" w:eastAsiaTheme="majorEastAsia" w:hAnsiTheme="majorHAnsi" w:cstheme="majorBidi"/>
      <w:i/>
      <w:iCs/>
      <w:color w:val="2E74B5" w:themeColor="accent1" w:themeShade="BF"/>
    </w:rPr>
  </w:style>
  <w:style w:type="character" w:styleId="Emphasis">
    <w:name w:val="Emphasis"/>
    <w:basedOn w:val="DefaultParagraphFont"/>
    <w:uiPriority w:val="20"/>
    <w:qFormat/>
    <w:rsid w:val="006563F1"/>
    <w:rPr>
      <w:i/>
      <w:iCs/>
    </w:rPr>
  </w:style>
  <w:style w:type="character" w:styleId="Strong">
    <w:name w:val="Strong"/>
    <w:basedOn w:val="DefaultParagraphFont"/>
    <w:uiPriority w:val="22"/>
    <w:qFormat/>
    <w:rsid w:val="006563F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063942">
      <w:bodyDiv w:val="1"/>
      <w:marLeft w:val="0"/>
      <w:marRight w:val="0"/>
      <w:marTop w:val="0"/>
      <w:marBottom w:val="0"/>
      <w:divBdr>
        <w:top w:val="none" w:sz="0" w:space="0" w:color="auto"/>
        <w:left w:val="none" w:sz="0" w:space="0" w:color="auto"/>
        <w:bottom w:val="none" w:sz="0" w:space="0" w:color="auto"/>
        <w:right w:val="none" w:sz="0" w:space="0" w:color="auto"/>
      </w:divBdr>
    </w:div>
    <w:div w:id="665211008">
      <w:bodyDiv w:val="1"/>
      <w:marLeft w:val="0"/>
      <w:marRight w:val="0"/>
      <w:marTop w:val="0"/>
      <w:marBottom w:val="0"/>
      <w:divBdr>
        <w:top w:val="none" w:sz="0" w:space="0" w:color="auto"/>
        <w:left w:val="none" w:sz="0" w:space="0" w:color="auto"/>
        <w:bottom w:val="none" w:sz="0" w:space="0" w:color="auto"/>
        <w:right w:val="none" w:sz="0" w:space="0" w:color="auto"/>
      </w:divBdr>
    </w:div>
    <w:div w:id="1303316995">
      <w:bodyDiv w:val="1"/>
      <w:marLeft w:val="0"/>
      <w:marRight w:val="0"/>
      <w:marTop w:val="0"/>
      <w:marBottom w:val="0"/>
      <w:divBdr>
        <w:top w:val="none" w:sz="0" w:space="0" w:color="auto"/>
        <w:left w:val="none" w:sz="0" w:space="0" w:color="auto"/>
        <w:bottom w:val="none" w:sz="0" w:space="0" w:color="auto"/>
        <w:right w:val="none" w:sz="0" w:space="0" w:color="auto"/>
      </w:divBdr>
    </w:div>
    <w:div w:id="1473787308">
      <w:bodyDiv w:val="1"/>
      <w:marLeft w:val="0"/>
      <w:marRight w:val="0"/>
      <w:marTop w:val="0"/>
      <w:marBottom w:val="0"/>
      <w:divBdr>
        <w:top w:val="none" w:sz="0" w:space="0" w:color="auto"/>
        <w:left w:val="none" w:sz="0" w:space="0" w:color="auto"/>
        <w:bottom w:val="none" w:sz="0" w:space="0" w:color="auto"/>
        <w:right w:val="none" w:sz="0" w:space="0" w:color="auto"/>
      </w:divBdr>
    </w:div>
    <w:div w:id="1668635588">
      <w:bodyDiv w:val="1"/>
      <w:marLeft w:val="0"/>
      <w:marRight w:val="0"/>
      <w:marTop w:val="0"/>
      <w:marBottom w:val="0"/>
      <w:divBdr>
        <w:top w:val="none" w:sz="0" w:space="0" w:color="auto"/>
        <w:left w:val="none" w:sz="0" w:space="0" w:color="auto"/>
        <w:bottom w:val="none" w:sz="0" w:space="0" w:color="auto"/>
        <w:right w:val="none" w:sz="0" w:space="0" w:color="auto"/>
      </w:divBdr>
    </w:div>
    <w:div w:id="1772580933">
      <w:bodyDiv w:val="1"/>
      <w:marLeft w:val="0"/>
      <w:marRight w:val="0"/>
      <w:marTop w:val="0"/>
      <w:marBottom w:val="0"/>
      <w:divBdr>
        <w:top w:val="none" w:sz="0" w:space="0" w:color="auto"/>
        <w:left w:val="none" w:sz="0" w:space="0" w:color="auto"/>
        <w:bottom w:val="none" w:sz="0" w:space="0" w:color="auto"/>
        <w:right w:val="none" w:sz="0" w:space="0" w:color="auto"/>
      </w:divBdr>
    </w:div>
    <w:div w:id="1825586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QuickStyle" Target="diagrams/quickStyle1.xm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diagramLayout" Target="diagrams/layout1.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diagramData" Target="diagrams/data1.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4.xml"/><Relationship Id="rId10"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diagramColors" Target="diagrams/colors1.xml"/><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tepa\Data\Mouse\Plots\aggregat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stepa\Data\jurkat\Plots\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stepa\Data\jurkat\Plots\Result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rror in ppm vs Retention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Dependence on MZ</c:v>
          </c:tx>
          <c:spPr>
            <a:ln w="25400" cap="rnd">
              <a:noFill/>
              <a:round/>
            </a:ln>
            <a:effectLst/>
          </c:spPr>
          <c:marker>
            <c:symbol val="circle"/>
            <c:size val="5"/>
            <c:spPr>
              <a:solidFill>
                <a:schemeClr val="accent1"/>
              </a:solidFill>
              <a:ln w="9525">
                <a:solidFill>
                  <a:schemeClr val="accent1"/>
                </a:solidFill>
              </a:ln>
              <a:effectLst/>
            </c:spPr>
          </c:marker>
          <c:xVal>
            <c:strRef>
              <c:f>'vs rt'!$E$24:$E$1048576</c:f>
              <c:strCache>
                <c:ptCount val="117041"/>
                <c:pt idx="0">
                  <c:v>5.243265</c:v>
                </c:pt>
                <c:pt idx="44">
                  <c:v>9.294788333</c:v>
                </c:pt>
                <c:pt idx="88">
                  <c:v>13.34248667</c:v>
                </c:pt>
                <c:pt idx="132">
                  <c:v>18.20414</c:v>
                </c:pt>
                <c:pt idx="176">
                  <c:v>20.67443667</c:v>
                </c:pt>
                <c:pt idx="220">
                  <c:v>23.03008</c:v>
                </c:pt>
                <c:pt idx="264">
                  <c:v>24.58346</c:v>
                </c:pt>
                <c:pt idx="308">
                  <c:v>25.73090167</c:v>
                </c:pt>
                <c:pt idx="352">
                  <c:v>26.55075</c:v>
                </c:pt>
                <c:pt idx="396">
                  <c:v>27.41083667</c:v>
                </c:pt>
                <c:pt idx="440">
                  <c:v>27.84580833</c:v>
                </c:pt>
                <c:pt idx="484">
                  <c:v>28.28344333</c:v>
                </c:pt>
                <c:pt idx="528">
                  <c:v>28.535315</c:v>
                </c:pt>
                <c:pt idx="572">
                  <c:v>28.84851333</c:v>
                </c:pt>
                <c:pt idx="616">
                  <c:v>29.13377333</c:v>
                </c:pt>
                <c:pt idx="660">
                  <c:v>29.31562167</c:v>
                </c:pt>
                <c:pt idx="704">
                  <c:v>29.51422167</c:v>
                </c:pt>
                <c:pt idx="748">
                  <c:v>29.65248667</c:v>
                </c:pt>
                <c:pt idx="792">
                  <c:v>29.81049667</c:v>
                </c:pt>
                <c:pt idx="836">
                  <c:v>29.99522667</c:v>
                </c:pt>
                <c:pt idx="880">
                  <c:v>30.18784667</c:v>
                </c:pt>
                <c:pt idx="924">
                  <c:v>30.40007833</c:v>
                </c:pt>
                <c:pt idx="968">
                  <c:v>30.66406</c:v>
                </c:pt>
                <c:pt idx="1012">
                  <c:v>31.02917167</c:v>
                </c:pt>
                <c:pt idx="1056">
                  <c:v>31.59816167</c:v>
                </c:pt>
                <c:pt idx="1100">
                  <c:v>32.16382833</c:v>
                </c:pt>
                <c:pt idx="1144">
                  <c:v>33.04224</c:v>
                </c:pt>
                <c:pt idx="1188">
                  <c:v>34.19563667</c:v>
                </c:pt>
                <c:pt idx="1232">
                  <c:v>35.26633333</c:v>
                </c:pt>
                <c:pt idx="1276">
                  <c:v>36.51363667</c:v>
                </c:pt>
                <c:pt idx="1320">
                  <c:v>38.122525</c:v>
                </c:pt>
                <c:pt idx="1364">
                  <c:v>39.20168</c:v>
                </c:pt>
                <c:pt idx="1408">
                  <c:v>40.77394333</c:v>
                </c:pt>
                <c:pt idx="1452">
                  <c:v>42.08797167</c:v>
                </c:pt>
                <c:pt idx="1496">
                  <c:v>43.041035</c:v>
                </c:pt>
                <c:pt idx="1540">
                  <c:v>43.79023833</c:v>
                </c:pt>
                <c:pt idx="1584">
                  <c:v>44.04795</c:v>
                </c:pt>
                <c:pt idx="1628">
                  <c:v>44.30737333</c:v>
                </c:pt>
                <c:pt idx="1672">
                  <c:v>44.53009167</c:v>
                </c:pt>
                <c:pt idx="1716">
                  <c:v>44.70597</c:v>
                </c:pt>
                <c:pt idx="1760">
                  <c:v>44.83032167</c:v>
                </c:pt>
                <c:pt idx="1804">
                  <c:v>44.98936833</c:v>
                </c:pt>
                <c:pt idx="1848">
                  <c:v>45.13017833</c:v>
                </c:pt>
                <c:pt idx="1892">
                  <c:v>45.30183333</c:v>
                </c:pt>
                <c:pt idx="1936">
                  <c:v>45.43127833</c:v>
                </c:pt>
                <c:pt idx="1980">
                  <c:v>45.55321</c:v>
                </c:pt>
                <c:pt idx="2024">
                  <c:v>45.67205833</c:v>
                </c:pt>
                <c:pt idx="2068">
                  <c:v>45.76131333</c:v>
                </c:pt>
                <c:pt idx="2112">
                  <c:v>45.87493833</c:v>
                </c:pt>
                <c:pt idx="2156">
                  <c:v>45.97167167</c:v>
                </c:pt>
                <c:pt idx="2200">
                  <c:v>46.053805</c:v>
                </c:pt>
                <c:pt idx="2244">
                  <c:v>46.16009333</c:v>
                </c:pt>
                <c:pt idx="2288">
                  <c:v>46.2639</c:v>
                </c:pt>
                <c:pt idx="2332">
                  <c:v>46.378325</c:v>
                </c:pt>
                <c:pt idx="2376">
                  <c:v>46.47827667</c:v>
                </c:pt>
                <c:pt idx="2420">
                  <c:v>46.62869667</c:v>
                </c:pt>
                <c:pt idx="2464">
                  <c:v>46.72138833</c:v>
                </c:pt>
                <c:pt idx="2508">
                  <c:v>46.79879333</c:v>
                </c:pt>
                <c:pt idx="2552">
                  <c:v>46.87342167</c:v>
                </c:pt>
                <c:pt idx="2596">
                  <c:v>46.95676333</c:v>
                </c:pt>
                <c:pt idx="2640">
                  <c:v>47.05310833</c:v>
                </c:pt>
                <c:pt idx="2684">
                  <c:v>47.14732333</c:v>
                </c:pt>
                <c:pt idx="2728">
                  <c:v>47.21349167</c:v>
                </c:pt>
                <c:pt idx="2772">
                  <c:v>47.30074</c:v>
                </c:pt>
                <c:pt idx="2816">
                  <c:v>47.38385667</c:v>
                </c:pt>
                <c:pt idx="2860">
                  <c:v>47.47742</c:v>
                </c:pt>
                <c:pt idx="2904">
                  <c:v>47.57974167</c:v>
                </c:pt>
                <c:pt idx="2948">
                  <c:v>47.67403167</c:v>
                </c:pt>
                <c:pt idx="2992">
                  <c:v>47.808835</c:v>
                </c:pt>
                <c:pt idx="3036">
                  <c:v>47.87792167</c:v>
                </c:pt>
                <c:pt idx="3080">
                  <c:v>47.958875</c:v>
                </c:pt>
                <c:pt idx="3124">
                  <c:v>48.04919833</c:v>
                </c:pt>
                <c:pt idx="3168">
                  <c:v>48.15003333</c:v>
                </c:pt>
                <c:pt idx="3212">
                  <c:v>48.26600167</c:v>
                </c:pt>
                <c:pt idx="3256">
                  <c:v>48.36112833</c:v>
                </c:pt>
                <c:pt idx="3300">
                  <c:v>48.4325</c:v>
                </c:pt>
                <c:pt idx="3344">
                  <c:v>48.52295667</c:v>
                </c:pt>
                <c:pt idx="3388">
                  <c:v>48.63567667</c:v>
                </c:pt>
                <c:pt idx="3432">
                  <c:v>48.736955</c:v>
                </c:pt>
                <c:pt idx="3476">
                  <c:v>48.81118833</c:v>
                </c:pt>
                <c:pt idx="3520">
                  <c:v>48.89875</c:v>
                </c:pt>
                <c:pt idx="3564">
                  <c:v>49.016505</c:v>
                </c:pt>
                <c:pt idx="3608">
                  <c:v>49.091085</c:v>
                </c:pt>
                <c:pt idx="3652">
                  <c:v>49.20345333</c:v>
                </c:pt>
                <c:pt idx="3696">
                  <c:v>49.31109667</c:v>
                </c:pt>
                <c:pt idx="3740">
                  <c:v>49.418615</c:v>
                </c:pt>
                <c:pt idx="3784">
                  <c:v>49.506895</c:v>
                </c:pt>
                <c:pt idx="3828">
                  <c:v>49.59532333</c:v>
                </c:pt>
                <c:pt idx="3872">
                  <c:v>49.68155</c:v>
                </c:pt>
                <c:pt idx="3916">
                  <c:v>49.795015</c:v>
                </c:pt>
                <c:pt idx="3960">
                  <c:v>49.87677833</c:v>
                </c:pt>
                <c:pt idx="4004">
                  <c:v>49.96020833</c:v>
                </c:pt>
                <c:pt idx="4048">
                  <c:v>50.03905</c:v>
                </c:pt>
                <c:pt idx="4092">
                  <c:v>50.15273667</c:v>
                </c:pt>
                <c:pt idx="4136">
                  <c:v>50.24084</c:v>
                </c:pt>
                <c:pt idx="4180">
                  <c:v>50.32180833</c:v>
                </c:pt>
                <c:pt idx="4224">
                  <c:v>50.399315</c:v>
                </c:pt>
                <c:pt idx="4268">
                  <c:v>50.508895</c:v>
                </c:pt>
                <c:pt idx="4312">
                  <c:v>50.602325</c:v>
                </c:pt>
                <c:pt idx="4356">
                  <c:v>50.74037167</c:v>
                </c:pt>
                <c:pt idx="4400">
                  <c:v>50.83896167</c:v>
                </c:pt>
                <c:pt idx="4444">
                  <c:v>50.94310833</c:v>
                </c:pt>
                <c:pt idx="4488">
                  <c:v>51.04787333</c:v>
                </c:pt>
                <c:pt idx="4532">
                  <c:v>51.12331333</c:v>
                </c:pt>
                <c:pt idx="4576">
                  <c:v>51.216125</c:v>
                </c:pt>
                <c:pt idx="4620">
                  <c:v>51.30935167</c:v>
                </c:pt>
                <c:pt idx="4664">
                  <c:v>51.42112333</c:v>
                </c:pt>
                <c:pt idx="4708">
                  <c:v>51.51321667</c:v>
                </c:pt>
                <c:pt idx="4752">
                  <c:v>51.57277833</c:v>
                </c:pt>
                <c:pt idx="4796">
                  <c:v>51.65389</c:v>
                </c:pt>
                <c:pt idx="4840">
                  <c:v>51.749505</c:v>
                </c:pt>
                <c:pt idx="4884">
                  <c:v>51.836665</c:v>
                </c:pt>
                <c:pt idx="4928">
                  <c:v>51.91177333</c:v>
                </c:pt>
                <c:pt idx="4972">
                  <c:v>52.00844</c:v>
                </c:pt>
                <c:pt idx="5016">
                  <c:v>52.11471167</c:v>
                </c:pt>
                <c:pt idx="5060">
                  <c:v>52.22005333</c:v>
                </c:pt>
                <c:pt idx="5104">
                  <c:v>52.30341833</c:v>
                </c:pt>
                <c:pt idx="5148">
                  <c:v>52.42961833</c:v>
                </c:pt>
                <c:pt idx="5192">
                  <c:v>52.55469</c:v>
                </c:pt>
                <c:pt idx="5236">
                  <c:v>52.641955</c:v>
                </c:pt>
                <c:pt idx="5280">
                  <c:v>52.73249333</c:v>
                </c:pt>
                <c:pt idx="5324">
                  <c:v>52.84613333</c:v>
                </c:pt>
                <c:pt idx="5368">
                  <c:v>52.91729667</c:v>
                </c:pt>
                <c:pt idx="5412">
                  <c:v>52.98861333</c:v>
                </c:pt>
                <c:pt idx="5456">
                  <c:v>53.05315167</c:v>
                </c:pt>
                <c:pt idx="5500">
                  <c:v>53.151185</c:v>
                </c:pt>
                <c:pt idx="5544">
                  <c:v>53.24270167</c:v>
                </c:pt>
                <c:pt idx="5588">
                  <c:v>53.36403333</c:v>
                </c:pt>
                <c:pt idx="5632">
                  <c:v>53.48548833</c:v>
                </c:pt>
                <c:pt idx="5676">
                  <c:v>53.58264833</c:v>
                </c:pt>
                <c:pt idx="5720">
                  <c:v>53.69949333</c:v>
                </c:pt>
                <c:pt idx="5764">
                  <c:v>53.81816833</c:v>
                </c:pt>
                <c:pt idx="5808">
                  <c:v>53.930535</c:v>
                </c:pt>
                <c:pt idx="5852">
                  <c:v>54.00482333</c:v>
                </c:pt>
                <c:pt idx="5896">
                  <c:v>54.10045833</c:v>
                </c:pt>
                <c:pt idx="5940">
                  <c:v>54.20240167</c:v>
                </c:pt>
                <c:pt idx="5984">
                  <c:v>54.31998</c:v>
                </c:pt>
                <c:pt idx="6028">
                  <c:v>54.40564667</c:v>
                </c:pt>
                <c:pt idx="6072">
                  <c:v>54.49274333</c:v>
                </c:pt>
                <c:pt idx="6116">
                  <c:v>54.58015333</c:v>
                </c:pt>
                <c:pt idx="6160">
                  <c:v>54.660845</c:v>
                </c:pt>
                <c:pt idx="6204">
                  <c:v>54.73901833</c:v>
                </c:pt>
                <c:pt idx="6248">
                  <c:v>54.819705</c:v>
                </c:pt>
                <c:pt idx="6292">
                  <c:v>54.89321333</c:v>
                </c:pt>
                <c:pt idx="6336">
                  <c:v>54.97780833</c:v>
                </c:pt>
                <c:pt idx="6380">
                  <c:v>55.08624667</c:v>
                </c:pt>
                <c:pt idx="6424">
                  <c:v>55.18615833</c:v>
                </c:pt>
                <c:pt idx="6468">
                  <c:v>55.25503167</c:v>
                </c:pt>
                <c:pt idx="6512">
                  <c:v>55.32540833</c:v>
                </c:pt>
                <c:pt idx="6556">
                  <c:v>55.41947333</c:v>
                </c:pt>
                <c:pt idx="6600">
                  <c:v>55.513255</c:v>
                </c:pt>
                <c:pt idx="6644">
                  <c:v>55.586645</c:v>
                </c:pt>
                <c:pt idx="6688">
                  <c:v>55.65520667</c:v>
                </c:pt>
                <c:pt idx="6732">
                  <c:v>55.72254</c:v>
                </c:pt>
                <c:pt idx="6776">
                  <c:v>55.788005</c:v>
                </c:pt>
                <c:pt idx="6820">
                  <c:v>55.86542167</c:v>
                </c:pt>
                <c:pt idx="6864">
                  <c:v>55.923815</c:v>
                </c:pt>
                <c:pt idx="6908">
                  <c:v>55.98346333</c:v>
                </c:pt>
                <c:pt idx="6952">
                  <c:v>56.07147167</c:v>
                </c:pt>
                <c:pt idx="6996">
                  <c:v>56.15149833</c:v>
                </c:pt>
                <c:pt idx="7040">
                  <c:v>56.225835</c:v>
                </c:pt>
                <c:pt idx="7084">
                  <c:v>56.29560667</c:v>
                </c:pt>
                <c:pt idx="7128">
                  <c:v>56.375355</c:v>
                </c:pt>
                <c:pt idx="7172">
                  <c:v>56.46920833</c:v>
                </c:pt>
                <c:pt idx="7216">
                  <c:v>56.56487667</c:v>
                </c:pt>
                <c:pt idx="7260">
                  <c:v>56.651925</c:v>
                </c:pt>
                <c:pt idx="7304">
                  <c:v>56.73117167</c:v>
                </c:pt>
                <c:pt idx="7348">
                  <c:v>56.80392</c:v>
                </c:pt>
                <c:pt idx="7392">
                  <c:v>56.86305167</c:v>
                </c:pt>
                <c:pt idx="7436">
                  <c:v>56.94735167</c:v>
                </c:pt>
                <c:pt idx="7480">
                  <c:v>57.02425833</c:v>
                </c:pt>
                <c:pt idx="7524">
                  <c:v>57.12413833</c:v>
                </c:pt>
                <c:pt idx="7568">
                  <c:v>57.20259</c:v>
                </c:pt>
                <c:pt idx="7612">
                  <c:v>57.29196833</c:v>
                </c:pt>
                <c:pt idx="7656">
                  <c:v>57.369255</c:v>
                </c:pt>
                <c:pt idx="7700">
                  <c:v>57.44182833</c:v>
                </c:pt>
                <c:pt idx="7744">
                  <c:v>57.50698833</c:v>
                </c:pt>
                <c:pt idx="7788">
                  <c:v>57.58745667</c:v>
                </c:pt>
                <c:pt idx="7832">
                  <c:v>57.67868667</c:v>
                </c:pt>
                <c:pt idx="7876">
                  <c:v>57.76094167</c:v>
                </c:pt>
                <c:pt idx="7920">
                  <c:v>57.83243667</c:v>
                </c:pt>
                <c:pt idx="7964">
                  <c:v>57.907125</c:v>
                </c:pt>
                <c:pt idx="8008">
                  <c:v>57.98582167</c:v>
                </c:pt>
                <c:pt idx="8052">
                  <c:v>58.06760833</c:v>
                </c:pt>
                <c:pt idx="8096">
                  <c:v>58.14877667</c:v>
                </c:pt>
                <c:pt idx="8140">
                  <c:v>58.229065</c:v>
                </c:pt>
                <c:pt idx="8184">
                  <c:v>58.32331833</c:v>
                </c:pt>
                <c:pt idx="8228">
                  <c:v>58.43227833</c:v>
                </c:pt>
                <c:pt idx="8272">
                  <c:v>58.52147667</c:v>
                </c:pt>
                <c:pt idx="8316">
                  <c:v>58.58613333</c:v>
                </c:pt>
                <c:pt idx="8360">
                  <c:v>58.66098333</c:v>
                </c:pt>
                <c:pt idx="8404">
                  <c:v>58.75958167</c:v>
                </c:pt>
                <c:pt idx="8448">
                  <c:v>58.83405333</c:v>
                </c:pt>
                <c:pt idx="8492">
                  <c:v>58.89555667</c:v>
                </c:pt>
                <c:pt idx="8536">
                  <c:v>59.00119</c:v>
                </c:pt>
                <c:pt idx="8580">
                  <c:v>59.07959833</c:v>
                </c:pt>
                <c:pt idx="8624">
                  <c:v>59.17693</c:v>
                </c:pt>
                <c:pt idx="8668">
                  <c:v>59.28334333</c:v>
                </c:pt>
                <c:pt idx="8712">
                  <c:v>59.36539</c:v>
                </c:pt>
                <c:pt idx="8756">
                  <c:v>59.45794333</c:v>
                </c:pt>
                <c:pt idx="8800">
                  <c:v>59.52453</c:v>
                </c:pt>
                <c:pt idx="8844">
                  <c:v>59.60407667</c:v>
                </c:pt>
                <c:pt idx="8888">
                  <c:v>59.68324667</c:v>
                </c:pt>
                <c:pt idx="8932">
                  <c:v>59.78560333</c:v>
                </c:pt>
                <c:pt idx="8976">
                  <c:v>59.854125</c:v>
                </c:pt>
                <c:pt idx="9020">
                  <c:v>59.93494667</c:v>
                </c:pt>
                <c:pt idx="9064">
                  <c:v>60.061135</c:v>
                </c:pt>
                <c:pt idx="9108">
                  <c:v>60.14534</c:v>
                </c:pt>
                <c:pt idx="9152">
                  <c:v>60.22187333</c:v>
                </c:pt>
                <c:pt idx="9196">
                  <c:v>60.30817333</c:v>
                </c:pt>
                <c:pt idx="9240">
                  <c:v>60.37946333</c:v>
                </c:pt>
                <c:pt idx="9284">
                  <c:v>60.45053</c:v>
                </c:pt>
                <c:pt idx="9328">
                  <c:v>60.516355</c:v>
                </c:pt>
                <c:pt idx="9372">
                  <c:v>60.57092</c:v>
                </c:pt>
                <c:pt idx="9416">
                  <c:v>60.64599833</c:v>
                </c:pt>
                <c:pt idx="9460">
                  <c:v>60.743965</c:v>
                </c:pt>
                <c:pt idx="9504">
                  <c:v>60.80472333</c:v>
                </c:pt>
                <c:pt idx="9548">
                  <c:v>60.888815</c:v>
                </c:pt>
                <c:pt idx="9592">
                  <c:v>60.94812667</c:v>
                </c:pt>
                <c:pt idx="9636">
                  <c:v>61.006045</c:v>
                </c:pt>
                <c:pt idx="9680">
                  <c:v>61.06931167</c:v>
                </c:pt>
                <c:pt idx="9724">
                  <c:v>61.13914333</c:v>
                </c:pt>
                <c:pt idx="9768">
                  <c:v>61.21425667</c:v>
                </c:pt>
                <c:pt idx="9812">
                  <c:v>61.295955</c:v>
                </c:pt>
                <c:pt idx="9856">
                  <c:v>61.38545833</c:v>
                </c:pt>
                <c:pt idx="9900">
                  <c:v>61.46487</c:v>
                </c:pt>
                <c:pt idx="9944">
                  <c:v>61.54782167</c:v>
                </c:pt>
                <c:pt idx="9988">
                  <c:v>61.62444167</c:v>
                </c:pt>
                <c:pt idx="10032">
                  <c:v>61.68801833</c:v>
                </c:pt>
                <c:pt idx="10076">
                  <c:v>61.80143333</c:v>
                </c:pt>
                <c:pt idx="10120">
                  <c:v>61.89226833</c:v>
                </c:pt>
                <c:pt idx="10164">
                  <c:v>61.94995</c:v>
                </c:pt>
                <c:pt idx="10208">
                  <c:v>62.01659167</c:v>
                </c:pt>
                <c:pt idx="10252">
                  <c:v>62.10542833</c:v>
                </c:pt>
                <c:pt idx="10296">
                  <c:v>62.20243</c:v>
                </c:pt>
                <c:pt idx="10340">
                  <c:v>62.280075</c:v>
                </c:pt>
                <c:pt idx="10384">
                  <c:v>62.336835</c:v>
                </c:pt>
                <c:pt idx="10428">
                  <c:v>62.40979667</c:v>
                </c:pt>
                <c:pt idx="10472">
                  <c:v>62.478265</c:v>
                </c:pt>
                <c:pt idx="10516">
                  <c:v>62.54424333</c:v>
                </c:pt>
                <c:pt idx="10560">
                  <c:v>62.61728833</c:v>
                </c:pt>
                <c:pt idx="10604">
                  <c:v>62.68749333</c:v>
                </c:pt>
                <c:pt idx="10648">
                  <c:v>62.77810833</c:v>
                </c:pt>
                <c:pt idx="10692">
                  <c:v>62.85375</c:v>
                </c:pt>
                <c:pt idx="10736">
                  <c:v>62.93469</c:v>
                </c:pt>
                <c:pt idx="10780">
                  <c:v>63.01428667</c:v>
                </c:pt>
                <c:pt idx="10824">
                  <c:v>63.07741667</c:v>
                </c:pt>
                <c:pt idx="10868">
                  <c:v>63.159335</c:v>
                </c:pt>
                <c:pt idx="10912">
                  <c:v>63.244355</c:v>
                </c:pt>
                <c:pt idx="10956">
                  <c:v>63.30522333</c:v>
                </c:pt>
                <c:pt idx="11000">
                  <c:v>63.35458</c:v>
                </c:pt>
                <c:pt idx="11044">
                  <c:v>63.40221833</c:v>
                </c:pt>
                <c:pt idx="11088">
                  <c:v>63.46661667</c:v>
                </c:pt>
                <c:pt idx="11132">
                  <c:v>63.51978833</c:v>
                </c:pt>
                <c:pt idx="11176">
                  <c:v>63.59439167</c:v>
                </c:pt>
                <c:pt idx="11220">
                  <c:v>63.64843167</c:v>
                </c:pt>
                <c:pt idx="11264">
                  <c:v>63.7108</c:v>
                </c:pt>
                <c:pt idx="11308">
                  <c:v>63.76734333</c:v>
                </c:pt>
                <c:pt idx="11352">
                  <c:v>63.80935333</c:v>
                </c:pt>
                <c:pt idx="11396">
                  <c:v>63.85706</c:v>
                </c:pt>
                <c:pt idx="11440">
                  <c:v>63.92212667</c:v>
                </c:pt>
                <c:pt idx="11484">
                  <c:v>63.9756</c:v>
                </c:pt>
                <c:pt idx="11528">
                  <c:v>64.05888167</c:v>
                </c:pt>
                <c:pt idx="11572">
                  <c:v>64.129815</c:v>
                </c:pt>
                <c:pt idx="11616">
                  <c:v>64.20874167</c:v>
                </c:pt>
                <c:pt idx="11660">
                  <c:v>64.26507333</c:v>
                </c:pt>
                <c:pt idx="11704">
                  <c:v>64.33242833</c:v>
                </c:pt>
                <c:pt idx="11748">
                  <c:v>64.39530667</c:v>
                </c:pt>
                <c:pt idx="11792">
                  <c:v>64.45249667</c:v>
                </c:pt>
                <c:pt idx="11836">
                  <c:v>64.49803167</c:v>
                </c:pt>
                <c:pt idx="11880">
                  <c:v>64.55161333</c:v>
                </c:pt>
                <c:pt idx="11924">
                  <c:v>64.60726</c:v>
                </c:pt>
                <c:pt idx="11968">
                  <c:v>64.66879667</c:v>
                </c:pt>
                <c:pt idx="12012">
                  <c:v>64.75358167</c:v>
                </c:pt>
                <c:pt idx="12056">
                  <c:v>64.80790333</c:v>
                </c:pt>
                <c:pt idx="12100">
                  <c:v>64.865965</c:v>
                </c:pt>
                <c:pt idx="12144">
                  <c:v>64.92615</c:v>
                </c:pt>
                <c:pt idx="12188">
                  <c:v>64.979425</c:v>
                </c:pt>
                <c:pt idx="12232">
                  <c:v>65.039005</c:v>
                </c:pt>
                <c:pt idx="12276">
                  <c:v>65.09809667</c:v>
                </c:pt>
                <c:pt idx="12320">
                  <c:v>65.16307</c:v>
                </c:pt>
                <c:pt idx="12364">
                  <c:v>65.22348167</c:v>
                </c:pt>
                <c:pt idx="12408">
                  <c:v>65.30235</c:v>
                </c:pt>
                <c:pt idx="12452">
                  <c:v>65.37079167</c:v>
                </c:pt>
                <c:pt idx="12496">
                  <c:v>65.44581167</c:v>
                </c:pt>
                <c:pt idx="12540">
                  <c:v>65.498565</c:v>
                </c:pt>
                <c:pt idx="12584">
                  <c:v>65.54568667</c:v>
                </c:pt>
                <c:pt idx="12628">
                  <c:v>65.60508833</c:v>
                </c:pt>
                <c:pt idx="12672">
                  <c:v>65.66636167</c:v>
                </c:pt>
                <c:pt idx="12716">
                  <c:v>65.724855</c:v>
                </c:pt>
                <c:pt idx="12760">
                  <c:v>65.79802</c:v>
                </c:pt>
                <c:pt idx="12804">
                  <c:v>65.86692</c:v>
                </c:pt>
                <c:pt idx="12848">
                  <c:v>65.9426</c:v>
                </c:pt>
                <c:pt idx="12892">
                  <c:v>66.00526167</c:v>
                </c:pt>
                <c:pt idx="12936">
                  <c:v>66.063525</c:v>
                </c:pt>
                <c:pt idx="12980">
                  <c:v>66.13559333</c:v>
                </c:pt>
                <c:pt idx="13024">
                  <c:v>66.19316333</c:v>
                </c:pt>
                <c:pt idx="13068">
                  <c:v>66.24099833</c:v>
                </c:pt>
                <c:pt idx="13112">
                  <c:v>66.32657</c:v>
                </c:pt>
                <c:pt idx="13156">
                  <c:v>66.39109667</c:v>
                </c:pt>
                <c:pt idx="13200">
                  <c:v>66.456255</c:v>
                </c:pt>
                <c:pt idx="13244">
                  <c:v>66.515205</c:v>
                </c:pt>
                <c:pt idx="13288">
                  <c:v>66.58457833</c:v>
                </c:pt>
                <c:pt idx="13332">
                  <c:v>66.65566333</c:v>
                </c:pt>
                <c:pt idx="13376">
                  <c:v>66.72350667</c:v>
                </c:pt>
                <c:pt idx="13420">
                  <c:v>66.79353333</c:v>
                </c:pt>
                <c:pt idx="13464">
                  <c:v>66.86110667</c:v>
                </c:pt>
                <c:pt idx="13508">
                  <c:v>66.91539333</c:v>
                </c:pt>
                <c:pt idx="13552">
                  <c:v>66.98431833</c:v>
                </c:pt>
                <c:pt idx="13596">
                  <c:v>67.05138167</c:v>
                </c:pt>
                <c:pt idx="13640">
                  <c:v>67.11373667</c:v>
                </c:pt>
                <c:pt idx="13684">
                  <c:v>67.19185333</c:v>
                </c:pt>
                <c:pt idx="13728">
                  <c:v>67.24872833</c:v>
                </c:pt>
                <c:pt idx="13772">
                  <c:v>67.32046167</c:v>
                </c:pt>
                <c:pt idx="13816">
                  <c:v>67.38371333</c:v>
                </c:pt>
                <c:pt idx="13860">
                  <c:v>67.43000167</c:v>
                </c:pt>
                <c:pt idx="13904">
                  <c:v>67.47989333</c:v>
                </c:pt>
                <c:pt idx="13948">
                  <c:v>67.54636167</c:v>
                </c:pt>
                <c:pt idx="13992">
                  <c:v>67.62666</c:v>
                </c:pt>
                <c:pt idx="14036">
                  <c:v>67.68024833</c:v>
                </c:pt>
                <c:pt idx="14080">
                  <c:v>67.72623667</c:v>
                </c:pt>
                <c:pt idx="14124">
                  <c:v>67.80574167</c:v>
                </c:pt>
                <c:pt idx="14168">
                  <c:v>67.88755833</c:v>
                </c:pt>
                <c:pt idx="14212">
                  <c:v>67.95933333</c:v>
                </c:pt>
                <c:pt idx="14256">
                  <c:v>68.02073167</c:v>
                </c:pt>
                <c:pt idx="14300">
                  <c:v>68.08795667</c:v>
                </c:pt>
                <c:pt idx="14344">
                  <c:v>68.16299333</c:v>
                </c:pt>
                <c:pt idx="14388">
                  <c:v>68.219125</c:v>
                </c:pt>
                <c:pt idx="14432">
                  <c:v>68.28068333</c:v>
                </c:pt>
                <c:pt idx="14476">
                  <c:v>68.33043667</c:v>
                </c:pt>
                <c:pt idx="14520">
                  <c:v>68.398165</c:v>
                </c:pt>
                <c:pt idx="14564">
                  <c:v>68.44916667</c:v>
                </c:pt>
                <c:pt idx="14608">
                  <c:v>68.497775</c:v>
                </c:pt>
                <c:pt idx="14652">
                  <c:v>68.56373167</c:v>
                </c:pt>
                <c:pt idx="14696">
                  <c:v>68.61946167</c:v>
                </c:pt>
                <c:pt idx="14740">
                  <c:v>68.69139833</c:v>
                </c:pt>
                <c:pt idx="14784">
                  <c:v>68.75664</c:v>
                </c:pt>
                <c:pt idx="14828">
                  <c:v>68.81438833</c:v>
                </c:pt>
                <c:pt idx="14872">
                  <c:v>68.89256</c:v>
                </c:pt>
                <c:pt idx="14916">
                  <c:v>68.95012</c:v>
                </c:pt>
                <c:pt idx="14960">
                  <c:v>69.011405</c:v>
                </c:pt>
                <c:pt idx="15004">
                  <c:v>69.08250667</c:v>
                </c:pt>
                <c:pt idx="15048">
                  <c:v>69.15149833</c:v>
                </c:pt>
                <c:pt idx="15092">
                  <c:v>69.207365</c:v>
                </c:pt>
                <c:pt idx="15136">
                  <c:v>69.265465</c:v>
                </c:pt>
                <c:pt idx="15180">
                  <c:v>69.31566</c:v>
                </c:pt>
                <c:pt idx="15224">
                  <c:v>69.37586167</c:v>
                </c:pt>
                <c:pt idx="15268">
                  <c:v>69.44959</c:v>
                </c:pt>
                <c:pt idx="15312">
                  <c:v>69.54302833</c:v>
                </c:pt>
                <c:pt idx="15356">
                  <c:v>69.60259</c:v>
                </c:pt>
                <c:pt idx="15400">
                  <c:v>69.65335167</c:v>
                </c:pt>
                <c:pt idx="15444">
                  <c:v>69.70051333</c:v>
                </c:pt>
                <c:pt idx="15488">
                  <c:v>69.75744667</c:v>
                </c:pt>
                <c:pt idx="15532">
                  <c:v>69.82617667</c:v>
                </c:pt>
                <c:pt idx="15576">
                  <c:v>69.90437833</c:v>
                </c:pt>
                <c:pt idx="15620">
                  <c:v>69.98439167</c:v>
                </c:pt>
                <c:pt idx="15664">
                  <c:v>70.054735</c:v>
                </c:pt>
                <c:pt idx="15708">
                  <c:v>70.13652667</c:v>
                </c:pt>
                <c:pt idx="15752">
                  <c:v>70.23716</c:v>
                </c:pt>
                <c:pt idx="15796">
                  <c:v>70.31085167</c:v>
                </c:pt>
                <c:pt idx="15840">
                  <c:v>70.395875</c:v>
                </c:pt>
                <c:pt idx="15884">
                  <c:v>70.46893167</c:v>
                </c:pt>
                <c:pt idx="15928">
                  <c:v>70.53925833</c:v>
                </c:pt>
                <c:pt idx="15972">
                  <c:v>70.604225</c:v>
                </c:pt>
                <c:pt idx="16016">
                  <c:v>70.6752</c:v>
                </c:pt>
                <c:pt idx="16060">
                  <c:v>70.74001833</c:v>
                </c:pt>
                <c:pt idx="16104">
                  <c:v>70.792575</c:v>
                </c:pt>
                <c:pt idx="16148">
                  <c:v>70.84996167</c:v>
                </c:pt>
                <c:pt idx="16192">
                  <c:v>70.91972833</c:v>
                </c:pt>
                <c:pt idx="16236">
                  <c:v>70.99013</c:v>
                </c:pt>
                <c:pt idx="16280">
                  <c:v>71.09153667</c:v>
                </c:pt>
                <c:pt idx="16324">
                  <c:v>71.15964167</c:v>
                </c:pt>
                <c:pt idx="16368">
                  <c:v>71.22580833</c:v>
                </c:pt>
                <c:pt idx="16412">
                  <c:v>71.28150667</c:v>
                </c:pt>
                <c:pt idx="16456">
                  <c:v>71.359455</c:v>
                </c:pt>
                <c:pt idx="16500">
                  <c:v>71.433245</c:v>
                </c:pt>
                <c:pt idx="16544">
                  <c:v>71.49626333</c:v>
                </c:pt>
                <c:pt idx="16588">
                  <c:v>71.57279667</c:v>
                </c:pt>
                <c:pt idx="16632">
                  <c:v>71.64422167</c:v>
                </c:pt>
                <c:pt idx="16676">
                  <c:v>71.72408833</c:v>
                </c:pt>
                <c:pt idx="16720">
                  <c:v>71.793835</c:v>
                </c:pt>
                <c:pt idx="16764">
                  <c:v>71.86390667</c:v>
                </c:pt>
                <c:pt idx="16808">
                  <c:v>71.93483667</c:v>
                </c:pt>
                <c:pt idx="16852">
                  <c:v>71.99427667</c:v>
                </c:pt>
                <c:pt idx="16896">
                  <c:v>72.04192667</c:v>
                </c:pt>
                <c:pt idx="16940">
                  <c:v>72.103495</c:v>
                </c:pt>
                <c:pt idx="16984">
                  <c:v>72.16088</c:v>
                </c:pt>
                <c:pt idx="17028">
                  <c:v>72.22974667</c:v>
                </c:pt>
                <c:pt idx="17072">
                  <c:v>72.30745833</c:v>
                </c:pt>
                <c:pt idx="17116">
                  <c:v>72.36006833</c:v>
                </c:pt>
                <c:pt idx="17160">
                  <c:v>72.40897667</c:v>
                </c:pt>
                <c:pt idx="17204">
                  <c:v>72.47546833</c:v>
                </c:pt>
                <c:pt idx="17248">
                  <c:v>72.54469</c:v>
                </c:pt>
                <c:pt idx="17292">
                  <c:v>72.61286</c:v>
                </c:pt>
                <c:pt idx="17336">
                  <c:v>72.69036667</c:v>
                </c:pt>
                <c:pt idx="17380">
                  <c:v>72.745945</c:v>
                </c:pt>
                <c:pt idx="17424">
                  <c:v>72.794505</c:v>
                </c:pt>
                <c:pt idx="17468">
                  <c:v>72.85043167</c:v>
                </c:pt>
                <c:pt idx="17512">
                  <c:v>72.93511167</c:v>
                </c:pt>
                <c:pt idx="17556">
                  <c:v>72.99053667</c:v>
                </c:pt>
                <c:pt idx="17600">
                  <c:v>73.05983667</c:v>
                </c:pt>
                <c:pt idx="17644">
                  <c:v>73.11771333</c:v>
                </c:pt>
                <c:pt idx="17688">
                  <c:v>73.16973167</c:v>
                </c:pt>
                <c:pt idx="17732">
                  <c:v>73.23318167</c:v>
                </c:pt>
                <c:pt idx="17776">
                  <c:v>73.31441167</c:v>
                </c:pt>
                <c:pt idx="17820">
                  <c:v>73.39496</c:v>
                </c:pt>
                <c:pt idx="17864">
                  <c:v>73.48457333</c:v>
                </c:pt>
                <c:pt idx="17908">
                  <c:v>73.53100333</c:v>
                </c:pt>
                <c:pt idx="17952">
                  <c:v>73.58438833</c:v>
                </c:pt>
                <c:pt idx="17996">
                  <c:v>73.63886</c:v>
                </c:pt>
                <c:pt idx="18040">
                  <c:v>73.70533167</c:v>
                </c:pt>
                <c:pt idx="18084">
                  <c:v>73.774635</c:v>
                </c:pt>
                <c:pt idx="18128">
                  <c:v>73.82873667</c:v>
                </c:pt>
                <c:pt idx="18172">
                  <c:v>73.88880167</c:v>
                </c:pt>
                <c:pt idx="18216">
                  <c:v>73.95377333</c:v>
                </c:pt>
                <c:pt idx="18260">
                  <c:v>74.00888667</c:v>
                </c:pt>
                <c:pt idx="18304">
                  <c:v>74.06057333</c:v>
                </c:pt>
                <c:pt idx="18348">
                  <c:v>74.13215667</c:v>
                </c:pt>
                <c:pt idx="18392">
                  <c:v>74.19044667</c:v>
                </c:pt>
                <c:pt idx="18436">
                  <c:v>74.26434333</c:v>
                </c:pt>
                <c:pt idx="18480">
                  <c:v>74.33756</c:v>
                </c:pt>
                <c:pt idx="18524">
                  <c:v>74.38782667</c:v>
                </c:pt>
                <c:pt idx="18568">
                  <c:v>74.42918667</c:v>
                </c:pt>
                <c:pt idx="18612">
                  <c:v>74.49616167</c:v>
                </c:pt>
                <c:pt idx="18656">
                  <c:v>74.552125</c:v>
                </c:pt>
                <c:pt idx="18700">
                  <c:v>74.60533167</c:v>
                </c:pt>
                <c:pt idx="18744">
                  <c:v>74.65147</c:v>
                </c:pt>
                <c:pt idx="18788">
                  <c:v>74.70484</c:v>
                </c:pt>
                <c:pt idx="18832">
                  <c:v>74.76315167</c:v>
                </c:pt>
                <c:pt idx="18876">
                  <c:v>74.81131833</c:v>
                </c:pt>
                <c:pt idx="18920">
                  <c:v>74.86223167</c:v>
                </c:pt>
                <c:pt idx="18964">
                  <c:v>74.90916333</c:v>
                </c:pt>
                <c:pt idx="19008">
                  <c:v>74.96247667</c:v>
                </c:pt>
                <c:pt idx="19052">
                  <c:v>75.028365</c:v>
                </c:pt>
                <c:pt idx="19096">
                  <c:v>75.08002167</c:v>
                </c:pt>
                <c:pt idx="19140">
                  <c:v>75.13374333</c:v>
                </c:pt>
                <c:pt idx="19184">
                  <c:v>75.20370667</c:v>
                </c:pt>
                <c:pt idx="19228">
                  <c:v>75.28737333</c:v>
                </c:pt>
                <c:pt idx="19272">
                  <c:v>75.34691667</c:v>
                </c:pt>
                <c:pt idx="19316">
                  <c:v>75.40302167</c:v>
                </c:pt>
                <c:pt idx="19360">
                  <c:v>75.44550667</c:v>
                </c:pt>
                <c:pt idx="19404">
                  <c:v>75.51255</c:v>
                </c:pt>
                <c:pt idx="19448">
                  <c:v>75.57107333</c:v>
                </c:pt>
                <c:pt idx="19492">
                  <c:v>75.61984667</c:v>
                </c:pt>
                <c:pt idx="19536">
                  <c:v>75.68822667</c:v>
                </c:pt>
                <c:pt idx="19580">
                  <c:v>75.76516333</c:v>
                </c:pt>
                <c:pt idx="19624">
                  <c:v>75.81412</c:v>
                </c:pt>
                <c:pt idx="19668">
                  <c:v>75.88194667</c:v>
                </c:pt>
                <c:pt idx="19712">
                  <c:v>75.94584333</c:v>
                </c:pt>
                <c:pt idx="19756">
                  <c:v>76.01246</c:v>
                </c:pt>
                <c:pt idx="19800">
                  <c:v>76.07388667</c:v>
                </c:pt>
                <c:pt idx="19844">
                  <c:v>76.13105833</c:v>
                </c:pt>
                <c:pt idx="19888">
                  <c:v>76.19135833</c:v>
                </c:pt>
                <c:pt idx="19932">
                  <c:v>76.249795</c:v>
                </c:pt>
                <c:pt idx="19976">
                  <c:v>76.34442</c:v>
                </c:pt>
                <c:pt idx="20020">
                  <c:v>76.39600667</c:v>
                </c:pt>
                <c:pt idx="20064">
                  <c:v>76.47113833</c:v>
                </c:pt>
                <c:pt idx="20108">
                  <c:v>76.54650167</c:v>
                </c:pt>
                <c:pt idx="20152">
                  <c:v>76.60206</c:v>
                </c:pt>
                <c:pt idx="20196">
                  <c:v>76.67747167</c:v>
                </c:pt>
                <c:pt idx="20240">
                  <c:v>76.75865167</c:v>
                </c:pt>
                <c:pt idx="20284">
                  <c:v>76.82213833</c:v>
                </c:pt>
                <c:pt idx="20328">
                  <c:v>76.89309667</c:v>
                </c:pt>
                <c:pt idx="20372">
                  <c:v>76.96127667</c:v>
                </c:pt>
                <c:pt idx="20416">
                  <c:v>77.03132667</c:v>
                </c:pt>
                <c:pt idx="20460">
                  <c:v>77.115335</c:v>
                </c:pt>
                <c:pt idx="20504">
                  <c:v>77.17287667</c:v>
                </c:pt>
                <c:pt idx="20548">
                  <c:v>77.23506167</c:v>
                </c:pt>
                <c:pt idx="20592">
                  <c:v>77.29568167</c:v>
                </c:pt>
                <c:pt idx="20636">
                  <c:v>77.34967167</c:v>
                </c:pt>
                <c:pt idx="20680">
                  <c:v>77.41746</c:v>
                </c:pt>
                <c:pt idx="20724">
                  <c:v>77.48191</c:v>
                </c:pt>
                <c:pt idx="20768">
                  <c:v>77.53682167</c:v>
                </c:pt>
                <c:pt idx="20812">
                  <c:v>77.58799</c:v>
                </c:pt>
                <c:pt idx="20856">
                  <c:v>77.64282</c:v>
                </c:pt>
                <c:pt idx="20900">
                  <c:v>77.69793667</c:v>
                </c:pt>
                <c:pt idx="20944">
                  <c:v>77.75974833</c:v>
                </c:pt>
                <c:pt idx="20988">
                  <c:v>77.80612833</c:v>
                </c:pt>
                <c:pt idx="21032">
                  <c:v>77.85200167</c:v>
                </c:pt>
                <c:pt idx="21076">
                  <c:v>77.89946667</c:v>
                </c:pt>
                <c:pt idx="21120">
                  <c:v>77.95404333</c:v>
                </c:pt>
                <c:pt idx="21164">
                  <c:v>78.01172833</c:v>
                </c:pt>
                <c:pt idx="21208">
                  <c:v>78.06384833</c:v>
                </c:pt>
                <c:pt idx="21252">
                  <c:v>78.12765167</c:v>
                </c:pt>
                <c:pt idx="21296">
                  <c:v>78.19247833</c:v>
                </c:pt>
                <c:pt idx="21340">
                  <c:v>78.251625</c:v>
                </c:pt>
                <c:pt idx="21384">
                  <c:v>78.301195</c:v>
                </c:pt>
                <c:pt idx="21428">
                  <c:v>78.35383833</c:v>
                </c:pt>
                <c:pt idx="21472">
                  <c:v>78.404085</c:v>
                </c:pt>
                <c:pt idx="21516">
                  <c:v>78.44610167</c:v>
                </c:pt>
                <c:pt idx="21560">
                  <c:v>78.49392167</c:v>
                </c:pt>
                <c:pt idx="21604">
                  <c:v>78.5566</c:v>
                </c:pt>
                <c:pt idx="21648">
                  <c:v>78.603955</c:v>
                </c:pt>
                <c:pt idx="21692">
                  <c:v>78.64796833</c:v>
                </c:pt>
                <c:pt idx="21736">
                  <c:v>78.70121667</c:v>
                </c:pt>
                <c:pt idx="21780">
                  <c:v>78.74699</c:v>
                </c:pt>
                <c:pt idx="21824">
                  <c:v>78.80066333</c:v>
                </c:pt>
                <c:pt idx="21868">
                  <c:v>78.86421333</c:v>
                </c:pt>
                <c:pt idx="21912">
                  <c:v>78.92313833</c:v>
                </c:pt>
                <c:pt idx="21956">
                  <c:v>78.99101333</c:v>
                </c:pt>
                <c:pt idx="22000">
                  <c:v>79.04006667</c:v>
                </c:pt>
                <c:pt idx="22044">
                  <c:v>79.07922333</c:v>
                </c:pt>
                <c:pt idx="22088">
                  <c:v>79.13689667</c:v>
                </c:pt>
                <c:pt idx="22132">
                  <c:v>79.2253</c:v>
                </c:pt>
                <c:pt idx="22176">
                  <c:v>79.29190667</c:v>
                </c:pt>
                <c:pt idx="22220">
                  <c:v>79.35362</c:v>
                </c:pt>
                <c:pt idx="22264">
                  <c:v>79.41431</c:v>
                </c:pt>
                <c:pt idx="22308">
                  <c:v>79.46460333</c:v>
                </c:pt>
                <c:pt idx="22352">
                  <c:v>79.533425</c:v>
                </c:pt>
                <c:pt idx="22396">
                  <c:v>79.58360333</c:v>
                </c:pt>
                <c:pt idx="22440">
                  <c:v>79.63537667</c:v>
                </c:pt>
                <c:pt idx="22484">
                  <c:v>79.703555</c:v>
                </c:pt>
                <c:pt idx="22528">
                  <c:v>79.77265333</c:v>
                </c:pt>
                <c:pt idx="22572">
                  <c:v>79.83920833</c:v>
                </c:pt>
                <c:pt idx="22616">
                  <c:v>79.90329333</c:v>
                </c:pt>
                <c:pt idx="22660">
                  <c:v>79.96203333</c:v>
                </c:pt>
                <c:pt idx="22704">
                  <c:v>80.02282</c:v>
                </c:pt>
                <c:pt idx="22748">
                  <c:v>80.074895</c:v>
                </c:pt>
                <c:pt idx="22792">
                  <c:v>80.13134667</c:v>
                </c:pt>
                <c:pt idx="22836">
                  <c:v>80.19432333</c:v>
                </c:pt>
                <c:pt idx="22880">
                  <c:v>80.249425</c:v>
                </c:pt>
                <c:pt idx="22924">
                  <c:v>80.31435833</c:v>
                </c:pt>
                <c:pt idx="22968">
                  <c:v>80.36271667</c:v>
                </c:pt>
                <c:pt idx="23012">
                  <c:v>80.43592333</c:v>
                </c:pt>
                <c:pt idx="23056">
                  <c:v>80.49559833</c:v>
                </c:pt>
                <c:pt idx="23100">
                  <c:v>80.55143333</c:v>
                </c:pt>
                <c:pt idx="23144">
                  <c:v>80.60415667</c:v>
                </c:pt>
                <c:pt idx="23188">
                  <c:v>80.67084</c:v>
                </c:pt>
                <c:pt idx="23232">
                  <c:v>80.72586333</c:v>
                </c:pt>
                <c:pt idx="23276">
                  <c:v>80.77001167</c:v>
                </c:pt>
                <c:pt idx="23320">
                  <c:v>80.820965</c:v>
                </c:pt>
                <c:pt idx="23364">
                  <c:v>80.879895</c:v>
                </c:pt>
                <c:pt idx="23408">
                  <c:v>80.956255</c:v>
                </c:pt>
                <c:pt idx="23452">
                  <c:v>81.01791167</c:v>
                </c:pt>
                <c:pt idx="23496">
                  <c:v>81.072945</c:v>
                </c:pt>
                <c:pt idx="23540">
                  <c:v>81.12113333</c:v>
                </c:pt>
                <c:pt idx="23584">
                  <c:v>81.17368</c:v>
                </c:pt>
                <c:pt idx="23628">
                  <c:v>81.2285</c:v>
                </c:pt>
                <c:pt idx="23672">
                  <c:v>81.27403333</c:v>
                </c:pt>
                <c:pt idx="23716">
                  <c:v>81.324945</c:v>
                </c:pt>
                <c:pt idx="23760">
                  <c:v>81.38643167</c:v>
                </c:pt>
                <c:pt idx="23804">
                  <c:v>81.47161833</c:v>
                </c:pt>
                <c:pt idx="23848">
                  <c:v>81.52383</c:v>
                </c:pt>
                <c:pt idx="23892">
                  <c:v>81.57287833</c:v>
                </c:pt>
                <c:pt idx="23936">
                  <c:v>81.63198167</c:v>
                </c:pt>
                <c:pt idx="23980">
                  <c:v>81.69122333</c:v>
                </c:pt>
                <c:pt idx="24024">
                  <c:v>81.744685</c:v>
                </c:pt>
                <c:pt idx="24068">
                  <c:v>81.80154667</c:v>
                </c:pt>
                <c:pt idx="24112">
                  <c:v>81.85516333</c:v>
                </c:pt>
                <c:pt idx="24156">
                  <c:v>81.91192667</c:v>
                </c:pt>
                <c:pt idx="24200">
                  <c:v>81.96968</c:v>
                </c:pt>
                <c:pt idx="24244">
                  <c:v>82.02640833</c:v>
                </c:pt>
                <c:pt idx="24288">
                  <c:v>82.08657333</c:v>
                </c:pt>
                <c:pt idx="24332">
                  <c:v>82.135285</c:v>
                </c:pt>
                <c:pt idx="24376">
                  <c:v>82.18964667</c:v>
                </c:pt>
                <c:pt idx="24420">
                  <c:v>82.23094667</c:v>
                </c:pt>
                <c:pt idx="24464">
                  <c:v>82.27971333</c:v>
                </c:pt>
                <c:pt idx="24508">
                  <c:v>82.341115</c:v>
                </c:pt>
                <c:pt idx="24552">
                  <c:v>82.38760667</c:v>
                </c:pt>
                <c:pt idx="24596">
                  <c:v>82.43302</c:v>
                </c:pt>
                <c:pt idx="24640">
                  <c:v>82.48306667</c:v>
                </c:pt>
                <c:pt idx="24684">
                  <c:v>82.53632333</c:v>
                </c:pt>
                <c:pt idx="24728">
                  <c:v>82.603665</c:v>
                </c:pt>
                <c:pt idx="24772">
                  <c:v>82.65804</c:v>
                </c:pt>
                <c:pt idx="24816">
                  <c:v>82.71773167</c:v>
                </c:pt>
                <c:pt idx="24860">
                  <c:v>82.79125333</c:v>
                </c:pt>
                <c:pt idx="24904">
                  <c:v>82.83819667</c:v>
                </c:pt>
                <c:pt idx="24948">
                  <c:v>82.880745</c:v>
                </c:pt>
                <c:pt idx="24992">
                  <c:v>82.92968667</c:v>
                </c:pt>
                <c:pt idx="25036">
                  <c:v>82.99704333</c:v>
                </c:pt>
                <c:pt idx="25080">
                  <c:v>83.05479</c:v>
                </c:pt>
                <c:pt idx="25124">
                  <c:v>83.10437333</c:v>
                </c:pt>
                <c:pt idx="25168">
                  <c:v>83.14812</c:v>
                </c:pt>
                <c:pt idx="25212">
                  <c:v>83.21464333</c:v>
                </c:pt>
                <c:pt idx="25256">
                  <c:v>83.2795</c:v>
                </c:pt>
                <c:pt idx="25300">
                  <c:v>83.324005</c:v>
                </c:pt>
                <c:pt idx="25344">
                  <c:v>83.36966833</c:v>
                </c:pt>
                <c:pt idx="25388">
                  <c:v>83.42788667</c:v>
                </c:pt>
                <c:pt idx="25432">
                  <c:v>83.49465667</c:v>
                </c:pt>
                <c:pt idx="25476">
                  <c:v>83.54396333</c:v>
                </c:pt>
                <c:pt idx="25520">
                  <c:v>83.61740833</c:v>
                </c:pt>
                <c:pt idx="25564">
                  <c:v>83.66456333</c:v>
                </c:pt>
                <c:pt idx="25608">
                  <c:v>83.71416167</c:v>
                </c:pt>
                <c:pt idx="25652">
                  <c:v>83.77451667</c:v>
                </c:pt>
                <c:pt idx="25696">
                  <c:v>83.82167833</c:v>
                </c:pt>
                <c:pt idx="25740">
                  <c:v>83.88188333</c:v>
                </c:pt>
                <c:pt idx="25784">
                  <c:v>83.94611167</c:v>
                </c:pt>
                <c:pt idx="25828">
                  <c:v>83.99574</c:v>
                </c:pt>
                <c:pt idx="25872">
                  <c:v>84.048995</c:v>
                </c:pt>
                <c:pt idx="25916">
                  <c:v>84.10747</c:v>
                </c:pt>
                <c:pt idx="25960">
                  <c:v>84.15871667</c:v>
                </c:pt>
                <c:pt idx="26004">
                  <c:v>84.21145667</c:v>
                </c:pt>
                <c:pt idx="26048">
                  <c:v>84.26937833</c:v>
                </c:pt>
                <c:pt idx="26092">
                  <c:v>84.322285</c:v>
                </c:pt>
                <c:pt idx="26136">
                  <c:v>84.37772</c:v>
                </c:pt>
                <c:pt idx="26180">
                  <c:v>84.43169833</c:v>
                </c:pt>
                <c:pt idx="26224">
                  <c:v>84.48575</c:v>
                </c:pt>
                <c:pt idx="26268">
                  <c:v>84.53018</c:v>
                </c:pt>
                <c:pt idx="26312">
                  <c:v>84.575355</c:v>
                </c:pt>
                <c:pt idx="26356">
                  <c:v>84.63816</c:v>
                </c:pt>
                <c:pt idx="26400">
                  <c:v>84.68277667</c:v>
                </c:pt>
                <c:pt idx="26444">
                  <c:v>84.72182167</c:v>
                </c:pt>
                <c:pt idx="26488">
                  <c:v>84.77726</c:v>
                </c:pt>
                <c:pt idx="26532">
                  <c:v>84.82852167</c:v>
                </c:pt>
                <c:pt idx="26576">
                  <c:v>84.87840667</c:v>
                </c:pt>
                <c:pt idx="26620">
                  <c:v>84.92663833</c:v>
                </c:pt>
                <c:pt idx="26664">
                  <c:v>84.974775</c:v>
                </c:pt>
                <c:pt idx="26708">
                  <c:v>85.02623</c:v>
                </c:pt>
                <c:pt idx="26752">
                  <c:v>85.08813667</c:v>
                </c:pt>
                <c:pt idx="26796">
                  <c:v>85.15022333</c:v>
                </c:pt>
                <c:pt idx="26840">
                  <c:v>85.207995</c:v>
                </c:pt>
                <c:pt idx="26884">
                  <c:v>85.27583333</c:v>
                </c:pt>
                <c:pt idx="26928">
                  <c:v>85.33879167</c:v>
                </c:pt>
                <c:pt idx="26972">
                  <c:v>85.389615</c:v>
                </c:pt>
                <c:pt idx="27016">
                  <c:v>85.44145167</c:v>
                </c:pt>
                <c:pt idx="27060">
                  <c:v>85.49737</c:v>
                </c:pt>
                <c:pt idx="27104">
                  <c:v>85.56073667</c:v>
                </c:pt>
                <c:pt idx="27148">
                  <c:v>85.624045</c:v>
                </c:pt>
                <c:pt idx="27192">
                  <c:v>85.679895</c:v>
                </c:pt>
                <c:pt idx="27236">
                  <c:v>85.73010833</c:v>
                </c:pt>
                <c:pt idx="27280">
                  <c:v>85.76769</c:v>
                </c:pt>
                <c:pt idx="27324">
                  <c:v>85.825625</c:v>
                </c:pt>
                <c:pt idx="27368">
                  <c:v>85.87503167</c:v>
                </c:pt>
                <c:pt idx="27412">
                  <c:v>85.94353167</c:v>
                </c:pt>
                <c:pt idx="27456">
                  <c:v>85.99503333</c:v>
                </c:pt>
                <c:pt idx="27500">
                  <c:v>86.04200667</c:v>
                </c:pt>
                <c:pt idx="27544">
                  <c:v>86.08872167</c:v>
                </c:pt>
                <c:pt idx="27588">
                  <c:v>86.14511333</c:v>
                </c:pt>
                <c:pt idx="27632">
                  <c:v>86.19755833</c:v>
                </c:pt>
                <c:pt idx="27676">
                  <c:v>86.25121</c:v>
                </c:pt>
                <c:pt idx="27720">
                  <c:v>86.32125833</c:v>
                </c:pt>
                <c:pt idx="27764">
                  <c:v>86.37296333</c:v>
                </c:pt>
                <c:pt idx="27808">
                  <c:v>86.43672333</c:v>
                </c:pt>
                <c:pt idx="27852">
                  <c:v>86.501075</c:v>
                </c:pt>
                <c:pt idx="27896">
                  <c:v>86.557595</c:v>
                </c:pt>
                <c:pt idx="27940">
                  <c:v>86.60295667</c:v>
                </c:pt>
                <c:pt idx="27984">
                  <c:v>86.65564833</c:v>
                </c:pt>
                <c:pt idx="28028">
                  <c:v>86.70493833</c:v>
                </c:pt>
                <c:pt idx="28072">
                  <c:v>86.74608667</c:v>
                </c:pt>
                <c:pt idx="28116">
                  <c:v>86.79921333</c:v>
                </c:pt>
                <c:pt idx="28160">
                  <c:v>86.85618</c:v>
                </c:pt>
                <c:pt idx="28204">
                  <c:v>86.90389167</c:v>
                </c:pt>
                <c:pt idx="28248">
                  <c:v>86.96331167</c:v>
                </c:pt>
                <c:pt idx="28292">
                  <c:v>87.01360667</c:v>
                </c:pt>
                <c:pt idx="28336">
                  <c:v>87.069355</c:v>
                </c:pt>
                <c:pt idx="28380">
                  <c:v>87.12061</c:v>
                </c:pt>
                <c:pt idx="28424">
                  <c:v>87.16509333</c:v>
                </c:pt>
                <c:pt idx="28468">
                  <c:v>87.20626667</c:v>
                </c:pt>
                <c:pt idx="28512">
                  <c:v>87.26301833</c:v>
                </c:pt>
                <c:pt idx="28556">
                  <c:v>87.31188833</c:v>
                </c:pt>
                <c:pt idx="28600">
                  <c:v>87.36639</c:v>
                </c:pt>
                <c:pt idx="28644">
                  <c:v>87.41678833</c:v>
                </c:pt>
                <c:pt idx="28688">
                  <c:v>87.46618333</c:v>
                </c:pt>
                <c:pt idx="28732">
                  <c:v>87.53152833</c:v>
                </c:pt>
                <c:pt idx="28776">
                  <c:v>87.58345833</c:v>
                </c:pt>
                <c:pt idx="28820">
                  <c:v>87.64302833</c:v>
                </c:pt>
                <c:pt idx="28864">
                  <c:v>87.68374333</c:v>
                </c:pt>
                <c:pt idx="28908">
                  <c:v>87.72559333</c:v>
                </c:pt>
                <c:pt idx="28952">
                  <c:v>87.76548333</c:v>
                </c:pt>
                <c:pt idx="28996">
                  <c:v>87.82094333</c:v>
                </c:pt>
                <c:pt idx="29040">
                  <c:v>87.87039667</c:v>
                </c:pt>
                <c:pt idx="29084">
                  <c:v>87.92129</c:v>
                </c:pt>
                <c:pt idx="29128">
                  <c:v>87.97204167</c:v>
                </c:pt>
                <c:pt idx="29172">
                  <c:v>88.03244667</c:v>
                </c:pt>
                <c:pt idx="29216">
                  <c:v>88.076095</c:v>
                </c:pt>
                <c:pt idx="29260">
                  <c:v>88.13731</c:v>
                </c:pt>
                <c:pt idx="29304">
                  <c:v>88.18520167</c:v>
                </c:pt>
                <c:pt idx="29348">
                  <c:v>88.232505</c:v>
                </c:pt>
                <c:pt idx="29392">
                  <c:v>88.28799167</c:v>
                </c:pt>
                <c:pt idx="29436">
                  <c:v>88.34249</c:v>
                </c:pt>
                <c:pt idx="29480">
                  <c:v>88.38723833</c:v>
                </c:pt>
                <c:pt idx="29524">
                  <c:v>88.422765</c:v>
                </c:pt>
                <c:pt idx="29568">
                  <c:v>88.46670167</c:v>
                </c:pt>
                <c:pt idx="29612">
                  <c:v>88.52143</c:v>
                </c:pt>
                <c:pt idx="29656">
                  <c:v>88.56141333</c:v>
                </c:pt>
                <c:pt idx="29700">
                  <c:v>88.59920167</c:v>
                </c:pt>
                <c:pt idx="29744">
                  <c:v>88.64807</c:v>
                </c:pt>
                <c:pt idx="29788">
                  <c:v>88.69532333</c:v>
                </c:pt>
                <c:pt idx="29832">
                  <c:v>88.73501333</c:v>
                </c:pt>
                <c:pt idx="29876">
                  <c:v>88.79495333</c:v>
                </c:pt>
                <c:pt idx="29920">
                  <c:v>88.84439667</c:v>
                </c:pt>
                <c:pt idx="29964">
                  <c:v>88.89011</c:v>
                </c:pt>
                <c:pt idx="30008">
                  <c:v>88.93067333</c:v>
                </c:pt>
                <c:pt idx="30052">
                  <c:v>88.9749</c:v>
                </c:pt>
                <c:pt idx="30096">
                  <c:v>89.01405667</c:v>
                </c:pt>
                <c:pt idx="30140">
                  <c:v>89.06026</c:v>
                </c:pt>
                <c:pt idx="30184">
                  <c:v>89.10383667</c:v>
                </c:pt>
                <c:pt idx="30228">
                  <c:v>89.15754833</c:v>
                </c:pt>
                <c:pt idx="30272">
                  <c:v>89.21815</c:v>
                </c:pt>
                <c:pt idx="30316">
                  <c:v>89.261935</c:v>
                </c:pt>
                <c:pt idx="30360">
                  <c:v>89.29888</c:v>
                </c:pt>
                <c:pt idx="30404">
                  <c:v>89.34511833</c:v>
                </c:pt>
                <c:pt idx="30448">
                  <c:v>89.38814333</c:v>
                </c:pt>
                <c:pt idx="30492">
                  <c:v>89.44430167</c:v>
                </c:pt>
                <c:pt idx="30536">
                  <c:v>89.49691667</c:v>
                </c:pt>
                <c:pt idx="30580">
                  <c:v>89.56160167</c:v>
                </c:pt>
                <c:pt idx="30624">
                  <c:v>89.61807333</c:v>
                </c:pt>
                <c:pt idx="30668">
                  <c:v>89.68054333</c:v>
                </c:pt>
                <c:pt idx="30712">
                  <c:v>89.72975833</c:v>
                </c:pt>
                <c:pt idx="30756">
                  <c:v>89.77216333</c:v>
                </c:pt>
                <c:pt idx="30800">
                  <c:v>89.82236167</c:v>
                </c:pt>
                <c:pt idx="30844">
                  <c:v>89.86932</c:v>
                </c:pt>
                <c:pt idx="30888">
                  <c:v>89.9109</c:v>
                </c:pt>
                <c:pt idx="30932">
                  <c:v>89.96775833</c:v>
                </c:pt>
                <c:pt idx="30976">
                  <c:v>90.00967833</c:v>
                </c:pt>
                <c:pt idx="31020">
                  <c:v>90.07737167</c:v>
                </c:pt>
                <c:pt idx="31064">
                  <c:v>90.12498667</c:v>
                </c:pt>
                <c:pt idx="31108">
                  <c:v>90.17053167</c:v>
                </c:pt>
                <c:pt idx="31152">
                  <c:v>90.21677833</c:v>
                </c:pt>
                <c:pt idx="31196">
                  <c:v>90.26377333</c:v>
                </c:pt>
                <c:pt idx="31240">
                  <c:v>90.31961167</c:v>
                </c:pt>
                <c:pt idx="31284">
                  <c:v>90.37627167</c:v>
                </c:pt>
                <c:pt idx="31328">
                  <c:v>90.42702</c:v>
                </c:pt>
                <c:pt idx="31372">
                  <c:v>90.473915</c:v>
                </c:pt>
                <c:pt idx="31416">
                  <c:v>90.522615</c:v>
                </c:pt>
                <c:pt idx="31460">
                  <c:v>90.57087167</c:v>
                </c:pt>
                <c:pt idx="31504">
                  <c:v>90.62501</c:v>
                </c:pt>
                <c:pt idx="31548">
                  <c:v>90.67313833</c:v>
                </c:pt>
                <c:pt idx="31592">
                  <c:v>90.71372333</c:v>
                </c:pt>
                <c:pt idx="31636">
                  <c:v>90.76027167</c:v>
                </c:pt>
                <c:pt idx="31680">
                  <c:v>90.79823833</c:v>
                </c:pt>
                <c:pt idx="31724">
                  <c:v>90.84779</c:v>
                </c:pt>
                <c:pt idx="31768">
                  <c:v>90.905095</c:v>
                </c:pt>
                <c:pt idx="31812">
                  <c:v>90.96131333</c:v>
                </c:pt>
                <c:pt idx="31856">
                  <c:v>91.01207</c:v>
                </c:pt>
                <c:pt idx="31900">
                  <c:v>91.06764</c:v>
                </c:pt>
                <c:pt idx="31944">
                  <c:v>91.12029333</c:v>
                </c:pt>
                <c:pt idx="31988">
                  <c:v>91.16758333</c:v>
                </c:pt>
                <c:pt idx="32032">
                  <c:v>91.21909333</c:v>
                </c:pt>
                <c:pt idx="32076">
                  <c:v>91.28402833</c:v>
                </c:pt>
                <c:pt idx="32120">
                  <c:v>91.33548667</c:v>
                </c:pt>
                <c:pt idx="32164">
                  <c:v>91.38451167</c:v>
                </c:pt>
                <c:pt idx="32208">
                  <c:v>91.42876833</c:v>
                </c:pt>
                <c:pt idx="32252">
                  <c:v>91.48857667</c:v>
                </c:pt>
                <c:pt idx="32296">
                  <c:v>91.53676167</c:v>
                </c:pt>
                <c:pt idx="32340">
                  <c:v>91.58057667</c:v>
                </c:pt>
                <c:pt idx="32384">
                  <c:v>91.632895</c:v>
                </c:pt>
                <c:pt idx="32428">
                  <c:v>91.688685</c:v>
                </c:pt>
                <c:pt idx="32472">
                  <c:v>91.73276167</c:v>
                </c:pt>
                <c:pt idx="32516">
                  <c:v>91.78603667</c:v>
                </c:pt>
                <c:pt idx="32560">
                  <c:v>91.840025</c:v>
                </c:pt>
                <c:pt idx="32604">
                  <c:v>91.89540833</c:v>
                </c:pt>
                <c:pt idx="32648">
                  <c:v>91.9329</c:v>
                </c:pt>
                <c:pt idx="32692">
                  <c:v>91.98417833</c:v>
                </c:pt>
                <c:pt idx="32736">
                  <c:v>92.024265</c:v>
                </c:pt>
                <c:pt idx="32780">
                  <c:v>92.07275</c:v>
                </c:pt>
                <c:pt idx="32824">
                  <c:v>92.11664</c:v>
                </c:pt>
                <c:pt idx="32868">
                  <c:v>92.157795</c:v>
                </c:pt>
                <c:pt idx="32912">
                  <c:v>92.20936167</c:v>
                </c:pt>
                <c:pt idx="32956">
                  <c:v>92.25993</c:v>
                </c:pt>
                <c:pt idx="33000">
                  <c:v>92.29499667</c:v>
                </c:pt>
                <c:pt idx="33044">
                  <c:v>92.34208333</c:v>
                </c:pt>
                <c:pt idx="33088">
                  <c:v>92.379365</c:v>
                </c:pt>
                <c:pt idx="33132">
                  <c:v>92.42527333</c:v>
                </c:pt>
                <c:pt idx="33176">
                  <c:v>92.48282167</c:v>
                </c:pt>
                <c:pt idx="33220">
                  <c:v>92.52560333</c:v>
                </c:pt>
                <c:pt idx="33264">
                  <c:v>92.57827667</c:v>
                </c:pt>
                <c:pt idx="33308">
                  <c:v>92.62013333</c:v>
                </c:pt>
                <c:pt idx="33352">
                  <c:v>92.68132333</c:v>
                </c:pt>
                <c:pt idx="33396">
                  <c:v>92.76138167</c:v>
                </c:pt>
                <c:pt idx="33440">
                  <c:v>92.81217</c:v>
                </c:pt>
                <c:pt idx="33484">
                  <c:v>92.85356167</c:v>
                </c:pt>
                <c:pt idx="33528">
                  <c:v>92.91121</c:v>
                </c:pt>
                <c:pt idx="33572">
                  <c:v>92.95688333</c:v>
                </c:pt>
                <c:pt idx="33616">
                  <c:v>93.00776667</c:v>
                </c:pt>
                <c:pt idx="33660">
                  <c:v>93.05327</c:v>
                </c:pt>
                <c:pt idx="33704">
                  <c:v>93.09682667</c:v>
                </c:pt>
                <c:pt idx="33748">
                  <c:v>93.13823</c:v>
                </c:pt>
                <c:pt idx="33792">
                  <c:v>93.18518333</c:v>
                </c:pt>
                <c:pt idx="33836">
                  <c:v>93.24190167</c:v>
                </c:pt>
                <c:pt idx="33880">
                  <c:v>93.29472</c:v>
                </c:pt>
                <c:pt idx="33924">
                  <c:v>93.33183</c:v>
                </c:pt>
                <c:pt idx="33968">
                  <c:v>93.36958</c:v>
                </c:pt>
                <c:pt idx="34012">
                  <c:v>93.40895667</c:v>
                </c:pt>
                <c:pt idx="34056">
                  <c:v>93.453015</c:v>
                </c:pt>
                <c:pt idx="34100">
                  <c:v>93.50156167</c:v>
                </c:pt>
                <c:pt idx="34144">
                  <c:v>93.555355</c:v>
                </c:pt>
                <c:pt idx="34188">
                  <c:v>93.60420167</c:v>
                </c:pt>
                <c:pt idx="34232">
                  <c:v>93.66065833</c:v>
                </c:pt>
                <c:pt idx="34276">
                  <c:v>93.71447167</c:v>
                </c:pt>
                <c:pt idx="34320">
                  <c:v>93.758735</c:v>
                </c:pt>
                <c:pt idx="34364">
                  <c:v>93.80441667</c:v>
                </c:pt>
                <c:pt idx="34408">
                  <c:v>93.84973833</c:v>
                </c:pt>
                <c:pt idx="34452">
                  <c:v>93.90100667</c:v>
                </c:pt>
                <c:pt idx="34496">
                  <c:v>93.93987</c:v>
                </c:pt>
                <c:pt idx="34540">
                  <c:v>93.97786667</c:v>
                </c:pt>
                <c:pt idx="34584">
                  <c:v>94.01589333</c:v>
                </c:pt>
                <c:pt idx="34628">
                  <c:v>94.05621833</c:v>
                </c:pt>
                <c:pt idx="34672">
                  <c:v>94.093235</c:v>
                </c:pt>
                <c:pt idx="34716">
                  <c:v>94.145945</c:v>
                </c:pt>
                <c:pt idx="34760">
                  <c:v>94.18850667</c:v>
                </c:pt>
                <c:pt idx="34804">
                  <c:v>94.23410833</c:v>
                </c:pt>
                <c:pt idx="34848">
                  <c:v>94.27612833</c:v>
                </c:pt>
                <c:pt idx="34892">
                  <c:v>94.317555</c:v>
                </c:pt>
                <c:pt idx="34936">
                  <c:v>94.35815667</c:v>
                </c:pt>
                <c:pt idx="34980">
                  <c:v>94.40515</c:v>
                </c:pt>
                <c:pt idx="35024">
                  <c:v>94.45079333</c:v>
                </c:pt>
                <c:pt idx="35068">
                  <c:v>94.48599667</c:v>
                </c:pt>
                <c:pt idx="35112">
                  <c:v>94.52799833</c:v>
                </c:pt>
                <c:pt idx="35156">
                  <c:v>94.57850167</c:v>
                </c:pt>
                <c:pt idx="35200">
                  <c:v>94.63334333</c:v>
                </c:pt>
                <c:pt idx="35244">
                  <c:v>94.68438833</c:v>
                </c:pt>
                <c:pt idx="35288">
                  <c:v>94.72625667</c:v>
                </c:pt>
                <c:pt idx="35332">
                  <c:v>94.77034833</c:v>
                </c:pt>
                <c:pt idx="35376">
                  <c:v>94.817895</c:v>
                </c:pt>
                <c:pt idx="35420">
                  <c:v>94.86988</c:v>
                </c:pt>
                <c:pt idx="35464">
                  <c:v>94.92049</c:v>
                </c:pt>
                <c:pt idx="35508">
                  <c:v>94.96013</c:v>
                </c:pt>
                <c:pt idx="35552">
                  <c:v>95.00976</c:v>
                </c:pt>
                <c:pt idx="35596">
                  <c:v>95.05624</c:v>
                </c:pt>
                <c:pt idx="35640">
                  <c:v>95.10821833</c:v>
                </c:pt>
                <c:pt idx="35684">
                  <c:v>95.15558667</c:v>
                </c:pt>
                <c:pt idx="35728">
                  <c:v>95.20069</c:v>
                </c:pt>
                <c:pt idx="35772">
                  <c:v>95.24513167</c:v>
                </c:pt>
                <c:pt idx="35816">
                  <c:v>95.28169167</c:v>
                </c:pt>
                <c:pt idx="35860">
                  <c:v>95.320985</c:v>
                </c:pt>
                <c:pt idx="35904">
                  <c:v>95.36289333</c:v>
                </c:pt>
                <c:pt idx="35948">
                  <c:v>95.41149833</c:v>
                </c:pt>
                <c:pt idx="35992">
                  <c:v>95.45973833</c:v>
                </c:pt>
                <c:pt idx="36036">
                  <c:v>95.51606333</c:v>
                </c:pt>
                <c:pt idx="36080">
                  <c:v>95.55705333</c:v>
                </c:pt>
                <c:pt idx="36124">
                  <c:v>95.60482667</c:v>
                </c:pt>
                <c:pt idx="36168">
                  <c:v>95.64268167</c:v>
                </c:pt>
                <c:pt idx="36212">
                  <c:v>95.68812667</c:v>
                </c:pt>
                <c:pt idx="36256">
                  <c:v>95.74240833</c:v>
                </c:pt>
                <c:pt idx="36300">
                  <c:v>95.79044833</c:v>
                </c:pt>
                <c:pt idx="36344">
                  <c:v>95.85646167</c:v>
                </c:pt>
                <c:pt idx="36388">
                  <c:v>95.91708833</c:v>
                </c:pt>
                <c:pt idx="36432">
                  <c:v>95.96673833</c:v>
                </c:pt>
                <c:pt idx="36476">
                  <c:v>96.01631833</c:v>
                </c:pt>
                <c:pt idx="36520">
                  <c:v>96.06919833</c:v>
                </c:pt>
                <c:pt idx="36564">
                  <c:v>96.11700667</c:v>
                </c:pt>
                <c:pt idx="36608">
                  <c:v>96.16636667</c:v>
                </c:pt>
                <c:pt idx="36652">
                  <c:v>96.23385333</c:v>
                </c:pt>
                <c:pt idx="36696">
                  <c:v>96.29438</c:v>
                </c:pt>
                <c:pt idx="36740">
                  <c:v>96.35854167</c:v>
                </c:pt>
                <c:pt idx="36784">
                  <c:v>96.42039333</c:v>
                </c:pt>
                <c:pt idx="36828">
                  <c:v>96.48639833</c:v>
                </c:pt>
                <c:pt idx="36872">
                  <c:v>96.53452667</c:v>
                </c:pt>
                <c:pt idx="36916">
                  <c:v>96.58833333</c:v>
                </c:pt>
                <c:pt idx="36960">
                  <c:v>96.63561167</c:v>
                </c:pt>
                <c:pt idx="37004">
                  <c:v>96.68390333</c:v>
                </c:pt>
                <c:pt idx="37048">
                  <c:v>96.73246</c:v>
                </c:pt>
                <c:pt idx="37092">
                  <c:v>96.78618667</c:v>
                </c:pt>
                <c:pt idx="37136">
                  <c:v>96.83191</c:v>
                </c:pt>
                <c:pt idx="37180">
                  <c:v>96.87015667</c:v>
                </c:pt>
                <c:pt idx="37224">
                  <c:v>96.92011667</c:v>
                </c:pt>
                <c:pt idx="37268">
                  <c:v>96.979935</c:v>
                </c:pt>
                <c:pt idx="37312">
                  <c:v>97.04105333</c:v>
                </c:pt>
                <c:pt idx="37356">
                  <c:v>97.100195</c:v>
                </c:pt>
                <c:pt idx="37400">
                  <c:v>97.14171167</c:v>
                </c:pt>
                <c:pt idx="37444">
                  <c:v>97.17677</c:v>
                </c:pt>
                <c:pt idx="37488">
                  <c:v>97.235425</c:v>
                </c:pt>
                <c:pt idx="37532">
                  <c:v>97.28124833</c:v>
                </c:pt>
                <c:pt idx="37576">
                  <c:v>97.33511833</c:v>
                </c:pt>
                <c:pt idx="37620">
                  <c:v>97.37145333</c:v>
                </c:pt>
                <c:pt idx="37664">
                  <c:v>97.41721667</c:v>
                </c:pt>
                <c:pt idx="37708">
                  <c:v>97.4802</c:v>
                </c:pt>
                <c:pt idx="37752">
                  <c:v>97.525315</c:v>
                </c:pt>
                <c:pt idx="37796">
                  <c:v>97.57644</c:v>
                </c:pt>
                <c:pt idx="37840">
                  <c:v>97.635755</c:v>
                </c:pt>
                <c:pt idx="37884">
                  <c:v>97.68941333</c:v>
                </c:pt>
                <c:pt idx="37928">
                  <c:v>97.74496667</c:v>
                </c:pt>
                <c:pt idx="37972">
                  <c:v>97.80498</c:v>
                </c:pt>
                <c:pt idx="38016">
                  <c:v>97.85072333</c:v>
                </c:pt>
                <c:pt idx="38060">
                  <c:v>97.90856667</c:v>
                </c:pt>
                <c:pt idx="38104">
                  <c:v>97.96822667</c:v>
                </c:pt>
                <c:pt idx="38148">
                  <c:v>98.01987</c:v>
                </c:pt>
                <c:pt idx="38192">
                  <c:v>98.06740167</c:v>
                </c:pt>
                <c:pt idx="38236">
                  <c:v>98.11119167</c:v>
                </c:pt>
                <c:pt idx="38280">
                  <c:v>98.15515167</c:v>
                </c:pt>
                <c:pt idx="38324">
                  <c:v>98.19856333</c:v>
                </c:pt>
                <c:pt idx="38368">
                  <c:v>98.23949</c:v>
                </c:pt>
                <c:pt idx="38412">
                  <c:v>98.27922833</c:v>
                </c:pt>
                <c:pt idx="38456">
                  <c:v>98.32605167</c:v>
                </c:pt>
                <c:pt idx="38500">
                  <c:v>98.37284333</c:v>
                </c:pt>
                <c:pt idx="38544">
                  <c:v>98.42222167</c:v>
                </c:pt>
                <c:pt idx="38588">
                  <c:v>98.465935</c:v>
                </c:pt>
                <c:pt idx="38632">
                  <c:v>98.51232667</c:v>
                </c:pt>
                <c:pt idx="38676">
                  <c:v>98.55851167</c:v>
                </c:pt>
                <c:pt idx="38720">
                  <c:v>98.603345</c:v>
                </c:pt>
                <c:pt idx="38764">
                  <c:v>98.63971</c:v>
                </c:pt>
                <c:pt idx="38808">
                  <c:v>98.68197</c:v>
                </c:pt>
                <c:pt idx="38852">
                  <c:v>98.72949833</c:v>
                </c:pt>
                <c:pt idx="38896">
                  <c:v>98.77471667</c:v>
                </c:pt>
                <c:pt idx="38940">
                  <c:v>98.832055</c:v>
                </c:pt>
                <c:pt idx="38984">
                  <c:v>98.87092833</c:v>
                </c:pt>
                <c:pt idx="39028">
                  <c:v>98.92617</c:v>
                </c:pt>
                <c:pt idx="39072">
                  <c:v>98.98005167</c:v>
                </c:pt>
                <c:pt idx="39116">
                  <c:v>99.02207833</c:v>
                </c:pt>
                <c:pt idx="39160">
                  <c:v>99.07492667</c:v>
                </c:pt>
                <c:pt idx="39204">
                  <c:v>99.11861</c:v>
                </c:pt>
                <c:pt idx="39248">
                  <c:v>99.16157833</c:v>
                </c:pt>
                <c:pt idx="39292">
                  <c:v>99.204495</c:v>
                </c:pt>
                <c:pt idx="39336">
                  <c:v>99.24717167</c:v>
                </c:pt>
                <c:pt idx="39380">
                  <c:v>99.29467333</c:v>
                </c:pt>
                <c:pt idx="39424">
                  <c:v>99.33553667</c:v>
                </c:pt>
                <c:pt idx="39468">
                  <c:v>99.38544</c:v>
                </c:pt>
                <c:pt idx="39512">
                  <c:v>99.43292667</c:v>
                </c:pt>
                <c:pt idx="39556">
                  <c:v>99.47105167</c:v>
                </c:pt>
                <c:pt idx="39600">
                  <c:v>99.522015</c:v>
                </c:pt>
                <c:pt idx="39644">
                  <c:v>99.56482667</c:v>
                </c:pt>
                <c:pt idx="39688">
                  <c:v>99.60829167</c:v>
                </c:pt>
                <c:pt idx="39732">
                  <c:v>99.65927333</c:v>
                </c:pt>
                <c:pt idx="39776">
                  <c:v>99.70292167</c:v>
                </c:pt>
                <c:pt idx="39820">
                  <c:v>99.74857</c:v>
                </c:pt>
                <c:pt idx="39864">
                  <c:v>99.793855</c:v>
                </c:pt>
                <c:pt idx="39908">
                  <c:v>99.840275</c:v>
                </c:pt>
                <c:pt idx="39952">
                  <c:v>99.88201333</c:v>
                </c:pt>
                <c:pt idx="39996">
                  <c:v>99.926085</c:v>
                </c:pt>
                <c:pt idx="40040">
                  <c:v>99.97487833</c:v>
                </c:pt>
                <c:pt idx="40084">
                  <c:v>100.028245</c:v>
                </c:pt>
                <c:pt idx="40128">
                  <c:v>100.084915</c:v>
                </c:pt>
                <c:pt idx="40172">
                  <c:v>100.1268383</c:v>
                </c:pt>
                <c:pt idx="40216">
                  <c:v>100.1707567</c:v>
                </c:pt>
                <c:pt idx="40260">
                  <c:v>100.21117</c:v>
                </c:pt>
                <c:pt idx="40304">
                  <c:v>100.25538</c:v>
                </c:pt>
                <c:pt idx="40348">
                  <c:v>100.3005267</c:v>
                </c:pt>
                <c:pt idx="40392">
                  <c:v>100.3476233</c:v>
                </c:pt>
                <c:pt idx="40436">
                  <c:v>100.3815333</c:v>
                </c:pt>
                <c:pt idx="40480">
                  <c:v>100.4264783</c:v>
                </c:pt>
                <c:pt idx="40524">
                  <c:v>100.4665933</c:v>
                </c:pt>
                <c:pt idx="40568">
                  <c:v>100.5139983</c:v>
                </c:pt>
                <c:pt idx="40612">
                  <c:v>100.5532967</c:v>
                </c:pt>
                <c:pt idx="40656">
                  <c:v>100.6097683</c:v>
                </c:pt>
                <c:pt idx="40700">
                  <c:v>100.6609217</c:v>
                </c:pt>
                <c:pt idx="40744">
                  <c:v>100.7021217</c:v>
                </c:pt>
                <c:pt idx="40788">
                  <c:v>100.7444717</c:v>
                </c:pt>
                <c:pt idx="40832">
                  <c:v>100.7850117</c:v>
                </c:pt>
                <c:pt idx="40876">
                  <c:v>100.8340917</c:v>
                </c:pt>
                <c:pt idx="40920">
                  <c:v>100.8847867</c:v>
                </c:pt>
                <c:pt idx="40964">
                  <c:v>100.9295267</c:v>
                </c:pt>
                <c:pt idx="41008">
                  <c:v>100.9726033</c:v>
                </c:pt>
                <c:pt idx="41052">
                  <c:v>101.0184767</c:v>
                </c:pt>
                <c:pt idx="41096">
                  <c:v>101.07348</c:v>
                </c:pt>
                <c:pt idx="41140">
                  <c:v>101.1149583</c:v>
                </c:pt>
                <c:pt idx="41184">
                  <c:v>101.14792</c:v>
                </c:pt>
                <c:pt idx="41228">
                  <c:v>101.1920833</c:v>
                </c:pt>
                <c:pt idx="41272">
                  <c:v>101.2388467</c:v>
                </c:pt>
                <c:pt idx="41316">
                  <c:v>101.2837533</c:v>
                </c:pt>
                <c:pt idx="41360">
                  <c:v>101.3244033</c:v>
                </c:pt>
                <c:pt idx="41404">
                  <c:v>101.3724133</c:v>
                </c:pt>
                <c:pt idx="41448">
                  <c:v>101.4160833</c:v>
                </c:pt>
                <c:pt idx="41492">
                  <c:v>101.4631017</c:v>
                </c:pt>
                <c:pt idx="41536">
                  <c:v>101.5023783</c:v>
                </c:pt>
                <c:pt idx="41580">
                  <c:v>101.54248</c:v>
                </c:pt>
                <c:pt idx="41624">
                  <c:v>101.5893633</c:v>
                </c:pt>
                <c:pt idx="41668">
                  <c:v>101.627775</c:v>
                </c:pt>
                <c:pt idx="41712">
                  <c:v>101.6674617</c:v>
                </c:pt>
                <c:pt idx="41756">
                  <c:v>101.71708</c:v>
                </c:pt>
                <c:pt idx="41800">
                  <c:v>101.7613433</c:v>
                </c:pt>
                <c:pt idx="41844">
                  <c:v>101.8059317</c:v>
                </c:pt>
                <c:pt idx="41888">
                  <c:v>101.854885</c:v>
                </c:pt>
                <c:pt idx="41932">
                  <c:v>101.8954517</c:v>
                </c:pt>
                <c:pt idx="41976">
                  <c:v>101.943165</c:v>
                </c:pt>
                <c:pt idx="42020">
                  <c:v>101.9945883</c:v>
                </c:pt>
                <c:pt idx="42064">
                  <c:v>102.0450183</c:v>
                </c:pt>
                <c:pt idx="42108">
                  <c:v>102.1084733</c:v>
                </c:pt>
                <c:pt idx="42152">
                  <c:v>102.1689333</c:v>
                </c:pt>
                <c:pt idx="42196">
                  <c:v>102.226145</c:v>
                </c:pt>
                <c:pt idx="42240">
                  <c:v>102.2885633</c:v>
                </c:pt>
                <c:pt idx="42284">
                  <c:v>102.3446033</c:v>
                </c:pt>
                <c:pt idx="42328">
                  <c:v>102.3934433</c:v>
                </c:pt>
                <c:pt idx="42372">
                  <c:v>102.4464433</c:v>
                </c:pt>
                <c:pt idx="42416">
                  <c:v>102.4886733</c:v>
                </c:pt>
                <c:pt idx="42460">
                  <c:v>102.5290633</c:v>
                </c:pt>
                <c:pt idx="42504">
                  <c:v>102.5760633</c:v>
                </c:pt>
                <c:pt idx="42548">
                  <c:v>102.62498</c:v>
                </c:pt>
                <c:pt idx="42592">
                  <c:v>102.6778467</c:v>
                </c:pt>
                <c:pt idx="42636">
                  <c:v>102.73057</c:v>
                </c:pt>
                <c:pt idx="42680">
                  <c:v>102.7696983</c:v>
                </c:pt>
                <c:pt idx="42724">
                  <c:v>102.8155683</c:v>
                </c:pt>
                <c:pt idx="42768">
                  <c:v>102.8674317</c:v>
                </c:pt>
                <c:pt idx="42812">
                  <c:v>102.9132217</c:v>
                </c:pt>
                <c:pt idx="42856">
                  <c:v>102.9564083</c:v>
                </c:pt>
                <c:pt idx="42900">
                  <c:v>103.0041383</c:v>
                </c:pt>
                <c:pt idx="42944">
                  <c:v>103.0523233</c:v>
                </c:pt>
                <c:pt idx="42988">
                  <c:v>103.0977733</c:v>
                </c:pt>
                <c:pt idx="43032">
                  <c:v>103.142795</c:v>
                </c:pt>
                <c:pt idx="43076">
                  <c:v>103.1936467</c:v>
                </c:pt>
                <c:pt idx="43120">
                  <c:v>103.2504</c:v>
                </c:pt>
                <c:pt idx="43164">
                  <c:v>103.2936667</c:v>
                </c:pt>
                <c:pt idx="43208">
                  <c:v>103.3480917</c:v>
                </c:pt>
                <c:pt idx="43252">
                  <c:v>103.39169</c:v>
                </c:pt>
                <c:pt idx="43296">
                  <c:v>103.4328833</c:v>
                </c:pt>
                <c:pt idx="43340">
                  <c:v>103.4814067</c:v>
                </c:pt>
                <c:pt idx="43384">
                  <c:v>103.53407</c:v>
                </c:pt>
                <c:pt idx="43428">
                  <c:v>103.5729367</c:v>
                </c:pt>
                <c:pt idx="43472">
                  <c:v>103.61888</c:v>
                </c:pt>
                <c:pt idx="43516">
                  <c:v>103.6728967</c:v>
                </c:pt>
                <c:pt idx="43560">
                  <c:v>103.733</c:v>
                </c:pt>
                <c:pt idx="43604">
                  <c:v>103.7829417</c:v>
                </c:pt>
                <c:pt idx="43648">
                  <c:v>103.8298033</c:v>
                </c:pt>
                <c:pt idx="43692">
                  <c:v>103.8791867</c:v>
                </c:pt>
                <c:pt idx="43736">
                  <c:v>103.9156283</c:v>
                </c:pt>
                <c:pt idx="43780">
                  <c:v>103.9657883</c:v>
                </c:pt>
                <c:pt idx="43824">
                  <c:v>104.02</c:v>
                </c:pt>
                <c:pt idx="43868">
                  <c:v>104.0737583</c:v>
                </c:pt>
                <c:pt idx="43912">
                  <c:v>104.1172117</c:v>
                </c:pt>
                <c:pt idx="43956">
                  <c:v>104.1641317</c:v>
                </c:pt>
                <c:pt idx="44000">
                  <c:v>104.21764</c:v>
                </c:pt>
                <c:pt idx="44044">
                  <c:v>104.261175</c:v>
                </c:pt>
                <c:pt idx="44088">
                  <c:v>104.313925</c:v>
                </c:pt>
                <c:pt idx="44132">
                  <c:v>104.3652933</c:v>
                </c:pt>
                <c:pt idx="44176">
                  <c:v>104.4118217</c:v>
                </c:pt>
                <c:pt idx="44220">
                  <c:v>104.455385</c:v>
                </c:pt>
                <c:pt idx="44264">
                  <c:v>104.5078983</c:v>
                </c:pt>
                <c:pt idx="44308">
                  <c:v>104.5643733</c:v>
                </c:pt>
                <c:pt idx="44352">
                  <c:v>104.6063567</c:v>
                </c:pt>
                <c:pt idx="44396">
                  <c:v>104.6467</c:v>
                </c:pt>
                <c:pt idx="44440">
                  <c:v>104.6938383</c:v>
                </c:pt>
                <c:pt idx="44484">
                  <c:v>104.7327167</c:v>
                </c:pt>
                <c:pt idx="44528">
                  <c:v>104.7762467</c:v>
                </c:pt>
                <c:pt idx="44572">
                  <c:v>104.8337233</c:v>
                </c:pt>
                <c:pt idx="44616">
                  <c:v>104.875795</c:v>
                </c:pt>
                <c:pt idx="44660">
                  <c:v>104.9146067</c:v>
                </c:pt>
                <c:pt idx="44704">
                  <c:v>104.9602717</c:v>
                </c:pt>
                <c:pt idx="44748">
                  <c:v>104.9935017</c:v>
                </c:pt>
                <c:pt idx="44792">
                  <c:v>105.041455</c:v>
                </c:pt>
                <c:pt idx="44836">
                  <c:v>105.0781383</c:v>
                </c:pt>
                <c:pt idx="44880">
                  <c:v>105.1094233</c:v>
                </c:pt>
                <c:pt idx="44924">
                  <c:v>105.147545</c:v>
                </c:pt>
                <c:pt idx="44968">
                  <c:v>105.1990267</c:v>
                </c:pt>
                <c:pt idx="45012">
                  <c:v>105.2477683</c:v>
                </c:pt>
                <c:pt idx="45056">
                  <c:v>105.2896883</c:v>
                </c:pt>
                <c:pt idx="45100">
                  <c:v>105.3381117</c:v>
                </c:pt>
                <c:pt idx="45144">
                  <c:v>105.38205</c:v>
                </c:pt>
                <c:pt idx="45188">
                  <c:v>105.4161117</c:v>
                </c:pt>
                <c:pt idx="45232">
                  <c:v>105.4623733</c:v>
                </c:pt>
                <c:pt idx="45276">
                  <c:v>105.5094733</c:v>
                </c:pt>
                <c:pt idx="45320">
                  <c:v>105.5611617</c:v>
                </c:pt>
                <c:pt idx="45364">
                  <c:v>105.606635</c:v>
                </c:pt>
                <c:pt idx="45408">
                  <c:v>105.6501267</c:v>
                </c:pt>
                <c:pt idx="45452">
                  <c:v>105.704875</c:v>
                </c:pt>
                <c:pt idx="45496">
                  <c:v>105.7492917</c:v>
                </c:pt>
                <c:pt idx="45540">
                  <c:v>105.803195</c:v>
                </c:pt>
                <c:pt idx="45584">
                  <c:v>105.8632967</c:v>
                </c:pt>
                <c:pt idx="45628">
                  <c:v>105.909805</c:v>
                </c:pt>
                <c:pt idx="45672">
                  <c:v>105.9483917</c:v>
                </c:pt>
                <c:pt idx="45716">
                  <c:v>106.00858</c:v>
                </c:pt>
                <c:pt idx="45760">
                  <c:v>106.0519067</c:v>
                </c:pt>
                <c:pt idx="45804">
                  <c:v>106.1022433</c:v>
                </c:pt>
                <c:pt idx="45848">
                  <c:v>106.1606267</c:v>
                </c:pt>
                <c:pt idx="45892">
                  <c:v>106.2140067</c:v>
                </c:pt>
                <c:pt idx="45936">
                  <c:v>106.2515</c:v>
                </c:pt>
                <c:pt idx="45980">
                  <c:v>106.2908683</c:v>
                </c:pt>
                <c:pt idx="46024">
                  <c:v>106.34075</c:v>
                </c:pt>
                <c:pt idx="46068">
                  <c:v>106.3896667</c:v>
                </c:pt>
                <c:pt idx="46112">
                  <c:v>106.43036</c:v>
                </c:pt>
                <c:pt idx="46156">
                  <c:v>106.460915</c:v>
                </c:pt>
                <c:pt idx="46200">
                  <c:v>106.5019817</c:v>
                </c:pt>
                <c:pt idx="46244">
                  <c:v>106.5458783</c:v>
                </c:pt>
                <c:pt idx="46288">
                  <c:v>106.5858017</c:v>
                </c:pt>
                <c:pt idx="46332">
                  <c:v>106.6275267</c:v>
                </c:pt>
                <c:pt idx="46376">
                  <c:v>106.669895</c:v>
                </c:pt>
                <c:pt idx="46420">
                  <c:v>106.7111783</c:v>
                </c:pt>
                <c:pt idx="46464">
                  <c:v>106.7549533</c:v>
                </c:pt>
                <c:pt idx="46508">
                  <c:v>106.793885</c:v>
                </c:pt>
                <c:pt idx="46552">
                  <c:v>106.8358</c:v>
                </c:pt>
                <c:pt idx="46596">
                  <c:v>106.8743317</c:v>
                </c:pt>
                <c:pt idx="46640">
                  <c:v>106.9152617</c:v>
                </c:pt>
                <c:pt idx="46684">
                  <c:v>106.955345</c:v>
                </c:pt>
                <c:pt idx="46728">
                  <c:v>106.994645</c:v>
                </c:pt>
                <c:pt idx="46772">
                  <c:v>107.027595</c:v>
                </c:pt>
                <c:pt idx="46816">
                  <c:v>107.0653183</c:v>
                </c:pt>
                <c:pt idx="46860">
                  <c:v>107.1083367</c:v>
                </c:pt>
                <c:pt idx="46904">
                  <c:v>107.148805</c:v>
                </c:pt>
                <c:pt idx="46948">
                  <c:v>107.1892033</c:v>
                </c:pt>
                <c:pt idx="46992">
                  <c:v>107.23621</c:v>
                </c:pt>
                <c:pt idx="47036">
                  <c:v>107.2765717</c:v>
                </c:pt>
                <c:pt idx="47080">
                  <c:v>107.3170067</c:v>
                </c:pt>
                <c:pt idx="47124">
                  <c:v>107.3578383</c:v>
                </c:pt>
                <c:pt idx="47168">
                  <c:v>107.3947933</c:v>
                </c:pt>
                <c:pt idx="47212">
                  <c:v>107.440875</c:v>
                </c:pt>
                <c:pt idx="47256">
                  <c:v>107.4837083</c:v>
                </c:pt>
                <c:pt idx="47300">
                  <c:v>107.5330883</c:v>
                </c:pt>
                <c:pt idx="47344">
                  <c:v>107.5749633</c:v>
                </c:pt>
                <c:pt idx="47388">
                  <c:v>107.6298783</c:v>
                </c:pt>
                <c:pt idx="47432">
                  <c:v>107.6843517</c:v>
                </c:pt>
                <c:pt idx="47476">
                  <c:v>107.73065</c:v>
                </c:pt>
                <c:pt idx="47520">
                  <c:v>107.7797133</c:v>
                </c:pt>
                <c:pt idx="47564">
                  <c:v>107.8147767</c:v>
                </c:pt>
                <c:pt idx="47608">
                  <c:v>107.85301</c:v>
                </c:pt>
                <c:pt idx="47652">
                  <c:v>107.90174</c:v>
                </c:pt>
                <c:pt idx="47696">
                  <c:v>107.9411683</c:v>
                </c:pt>
                <c:pt idx="47740">
                  <c:v>107.9924867</c:v>
                </c:pt>
                <c:pt idx="47784">
                  <c:v>108.0359117</c:v>
                </c:pt>
                <c:pt idx="47828">
                  <c:v>108.08841</c:v>
                </c:pt>
                <c:pt idx="47872">
                  <c:v>108.1320867</c:v>
                </c:pt>
                <c:pt idx="47916">
                  <c:v>108.17451</c:v>
                </c:pt>
                <c:pt idx="47960">
                  <c:v>108.2107183</c:v>
                </c:pt>
                <c:pt idx="48004">
                  <c:v>108.2534717</c:v>
                </c:pt>
                <c:pt idx="48048">
                  <c:v>108.3172517</c:v>
                </c:pt>
                <c:pt idx="48092">
                  <c:v>108.3712617</c:v>
                </c:pt>
                <c:pt idx="48136">
                  <c:v>108.4164383</c:v>
                </c:pt>
                <c:pt idx="48180">
                  <c:v>108.469035</c:v>
                </c:pt>
                <c:pt idx="48224">
                  <c:v>108.5228883</c:v>
                </c:pt>
                <c:pt idx="48268">
                  <c:v>108.5735567</c:v>
                </c:pt>
                <c:pt idx="48312">
                  <c:v>108.6187633</c:v>
                </c:pt>
                <c:pt idx="48356">
                  <c:v>108.65874</c:v>
                </c:pt>
                <c:pt idx="48400">
                  <c:v>108.7053283</c:v>
                </c:pt>
                <c:pt idx="48444">
                  <c:v>108.7607233</c:v>
                </c:pt>
                <c:pt idx="48488">
                  <c:v>108.8034983</c:v>
                </c:pt>
                <c:pt idx="48532">
                  <c:v>108.8432633</c:v>
                </c:pt>
                <c:pt idx="48576">
                  <c:v>108.8857667</c:v>
                </c:pt>
                <c:pt idx="48620">
                  <c:v>108.9391017</c:v>
                </c:pt>
                <c:pt idx="48664">
                  <c:v>108.9981433</c:v>
                </c:pt>
                <c:pt idx="48708">
                  <c:v>109.05857</c:v>
                </c:pt>
                <c:pt idx="48752">
                  <c:v>109.0978</c:v>
                </c:pt>
                <c:pt idx="48796">
                  <c:v>109.1513117</c:v>
                </c:pt>
                <c:pt idx="48840">
                  <c:v>109.2007783</c:v>
                </c:pt>
                <c:pt idx="48884">
                  <c:v>109.2410483</c:v>
                </c:pt>
                <c:pt idx="48928">
                  <c:v>109.2894483</c:v>
                </c:pt>
                <c:pt idx="48972">
                  <c:v>109.3391567</c:v>
                </c:pt>
                <c:pt idx="49016">
                  <c:v>109.3803683</c:v>
                </c:pt>
                <c:pt idx="49060">
                  <c:v>109.4214733</c:v>
                </c:pt>
                <c:pt idx="49104">
                  <c:v>109.4748367</c:v>
                </c:pt>
                <c:pt idx="49148">
                  <c:v>109.51489</c:v>
                </c:pt>
                <c:pt idx="49192">
                  <c:v>109.5651133</c:v>
                </c:pt>
                <c:pt idx="49236">
                  <c:v>109.61081</c:v>
                </c:pt>
                <c:pt idx="49280">
                  <c:v>109.6604383</c:v>
                </c:pt>
                <c:pt idx="49324">
                  <c:v>109.7194833</c:v>
                </c:pt>
                <c:pt idx="49368">
                  <c:v>109.7733283</c:v>
                </c:pt>
                <c:pt idx="49412">
                  <c:v>109.81387</c:v>
                </c:pt>
                <c:pt idx="49456">
                  <c:v>109.8650517</c:v>
                </c:pt>
                <c:pt idx="49500">
                  <c:v>109.9098367</c:v>
                </c:pt>
                <c:pt idx="49544">
                  <c:v>109.95321</c:v>
                </c:pt>
                <c:pt idx="49588">
                  <c:v>109.99084</c:v>
                </c:pt>
                <c:pt idx="49632">
                  <c:v>110.0275617</c:v>
                </c:pt>
                <c:pt idx="49676">
                  <c:v>110.068935</c:v>
                </c:pt>
                <c:pt idx="49720">
                  <c:v>110.1126533</c:v>
                </c:pt>
                <c:pt idx="49764">
                  <c:v>110.1533367</c:v>
                </c:pt>
                <c:pt idx="49808">
                  <c:v>110.1976033</c:v>
                </c:pt>
                <c:pt idx="49852">
                  <c:v>110.2466833</c:v>
                </c:pt>
                <c:pt idx="49896">
                  <c:v>110.3035967</c:v>
                </c:pt>
                <c:pt idx="49940">
                  <c:v>110.34945</c:v>
                </c:pt>
                <c:pt idx="49984">
                  <c:v>110.3918733</c:v>
                </c:pt>
                <c:pt idx="50028">
                  <c:v>110.4366417</c:v>
                </c:pt>
                <c:pt idx="50072">
                  <c:v>110.4851933</c:v>
                </c:pt>
                <c:pt idx="50116">
                  <c:v>110.5372017</c:v>
                </c:pt>
                <c:pt idx="50160">
                  <c:v>110.5806267</c:v>
                </c:pt>
                <c:pt idx="50204">
                  <c:v>110.6257067</c:v>
                </c:pt>
                <c:pt idx="50248">
                  <c:v>110.6671667</c:v>
                </c:pt>
                <c:pt idx="50292">
                  <c:v>110.7085517</c:v>
                </c:pt>
                <c:pt idx="50336">
                  <c:v>110.7412967</c:v>
                </c:pt>
                <c:pt idx="50380">
                  <c:v>110.7778183</c:v>
                </c:pt>
                <c:pt idx="50424">
                  <c:v>110.8246617</c:v>
                </c:pt>
                <c:pt idx="50468">
                  <c:v>110.8643467</c:v>
                </c:pt>
                <c:pt idx="50512">
                  <c:v>110.9026717</c:v>
                </c:pt>
                <c:pt idx="50556">
                  <c:v>110.940185</c:v>
                </c:pt>
                <c:pt idx="50600">
                  <c:v>110.981715</c:v>
                </c:pt>
                <c:pt idx="50644">
                  <c:v>111.0232217</c:v>
                </c:pt>
                <c:pt idx="50688">
                  <c:v>111.0595117</c:v>
                </c:pt>
                <c:pt idx="50732">
                  <c:v>111.1031283</c:v>
                </c:pt>
                <c:pt idx="50776">
                  <c:v>111.14919</c:v>
                </c:pt>
                <c:pt idx="50820">
                  <c:v>111.1905583</c:v>
                </c:pt>
                <c:pt idx="50864">
                  <c:v>111.2378617</c:v>
                </c:pt>
                <c:pt idx="50908">
                  <c:v>111.2871533</c:v>
                </c:pt>
                <c:pt idx="50952">
                  <c:v>111.3281</c:v>
                </c:pt>
                <c:pt idx="50996">
                  <c:v>111.3583783</c:v>
                </c:pt>
                <c:pt idx="51040">
                  <c:v>111.3924517</c:v>
                </c:pt>
                <c:pt idx="51084">
                  <c:v>111.429075</c:v>
                </c:pt>
                <c:pt idx="51128">
                  <c:v>111.4665433</c:v>
                </c:pt>
                <c:pt idx="51172">
                  <c:v>111.5000367</c:v>
                </c:pt>
                <c:pt idx="51216">
                  <c:v>111.5404283</c:v>
                </c:pt>
                <c:pt idx="51260">
                  <c:v>111.5752317</c:v>
                </c:pt>
                <c:pt idx="51304">
                  <c:v>111.6108933</c:v>
                </c:pt>
                <c:pt idx="51348">
                  <c:v>111.6512117</c:v>
                </c:pt>
                <c:pt idx="51392">
                  <c:v>111.686115</c:v>
                </c:pt>
                <c:pt idx="51436">
                  <c:v>111.7185767</c:v>
                </c:pt>
                <c:pt idx="51480">
                  <c:v>111.7590383</c:v>
                </c:pt>
                <c:pt idx="51524">
                  <c:v>111.8032683</c:v>
                </c:pt>
                <c:pt idx="51568">
                  <c:v>111.8482967</c:v>
                </c:pt>
                <c:pt idx="51612">
                  <c:v>111.8927083</c:v>
                </c:pt>
                <c:pt idx="51656">
                  <c:v>111.9339917</c:v>
                </c:pt>
                <c:pt idx="51700">
                  <c:v>111.974915</c:v>
                </c:pt>
                <c:pt idx="51744">
                  <c:v>112.0195133</c:v>
                </c:pt>
                <c:pt idx="51788">
                  <c:v>112.0637733</c:v>
                </c:pt>
                <c:pt idx="51832">
                  <c:v>112.1033217</c:v>
                </c:pt>
                <c:pt idx="51876">
                  <c:v>112.14623</c:v>
                </c:pt>
                <c:pt idx="51920">
                  <c:v>112.1880733</c:v>
                </c:pt>
                <c:pt idx="51964">
                  <c:v>112.22931</c:v>
                </c:pt>
                <c:pt idx="52008">
                  <c:v>112.2723133</c:v>
                </c:pt>
                <c:pt idx="52052">
                  <c:v>112.3184967</c:v>
                </c:pt>
                <c:pt idx="52096">
                  <c:v>112.3632133</c:v>
                </c:pt>
                <c:pt idx="52140">
                  <c:v>112.4031433</c:v>
                </c:pt>
                <c:pt idx="52184">
                  <c:v>112.4446867</c:v>
                </c:pt>
                <c:pt idx="52228">
                  <c:v>112.4817467</c:v>
                </c:pt>
                <c:pt idx="52272">
                  <c:v>112.52466</c:v>
                </c:pt>
                <c:pt idx="52316">
                  <c:v>112.5655017</c:v>
                </c:pt>
                <c:pt idx="52360">
                  <c:v>112.60567</c:v>
                </c:pt>
                <c:pt idx="52404">
                  <c:v>112.6533867</c:v>
                </c:pt>
                <c:pt idx="52448">
                  <c:v>112.7019667</c:v>
                </c:pt>
                <c:pt idx="52492">
                  <c:v>112.7478967</c:v>
                </c:pt>
                <c:pt idx="52536">
                  <c:v>112.7864667</c:v>
                </c:pt>
                <c:pt idx="52580">
                  <c:v>112.82598</c:v>
                </c:pt>
                <c:pt idx="52624">
                  <c:v>112.86552</c:v>
                </c:pt>
                <c:pt idx="52668">
                  <c:v>112.912975</c:v>
                </c:pt>
                <c:pt idx="52712">
                  <c:v>112.963535</c:v>
                </c:pt>
                <c:pt idx="52756">
                  <c:v>113.0255783</c:v>
                </c:pt>
                <c:pt idx="52800">
                  <c:v>113.0756833</c:v>
                </c:pt>
                <c:pt idx="52844">
                  <c:v>113.126115</c:v>
                </c:pt>
                <c:pt idx="52888">
                  <c:v>113.16701</c:v>
                </c:pt>
                <c:pt idx="52932">
                  <c:v>113.2054733</c:v>
                </c:pt>
                <c:pt idx="52976">
                  <c:v>113.246655</c:v>
                </c:pt>
                <c:pt idx="53020">
                  <c:v>113.2962633</c:v>
                </c:pt>
                <c:pt idx="53064">
                  <c:v>113.342095</c:v>
                </c:pt>
                <c:pt idx="53108">
                  <c:v>113.3901017</c:v>
                </c:pt>
                <c:pt idx="53152">
                  <c:v>113.4228517</c:v>
                </c:pt>
                <c:pt idx="53196">
                  <c:v>113.476305</c:v>
                </c:pt>
                <c:pt idx="53240">
                  <c:v>113.5256833</c:v>
                </c:pt>
                <c:pt idx="53284">
                  <c:v>113.5643417</c:v>
                </c:pt>
                <c:pt idx="53328">
                  <c:v>113.6132867</c:v>
                </c:pt>
                <c:pt idx="53372">
                  <c:v>113.6628683</c:v>
                </c:pt>
                <c:pt idx="53416">
                  <c:v>113.7039033</c:v>
                </c:pt>
                <c:pt idx="53460">
                  <c:v>113.737675</c:v>
                </c:pt>
                <c:pt idx="53504">
                  <c:v>113.7786717</c:v>
                </c:pt>
                <c:pt idx="53548">
                  <c:v>113.82625</c:v>
                </c:pt>
                <c:pt idx="53592">
                  <c:v>113.8685883</c:v>
                </c:pt>
                <c:pt idx="53636">
                  <c:v>113.90988</c:v>
                </c:pt>
                <c:pt idx="53680">
                  <c:v>113.945935</c:v>
                </c:pt>
                <c:pt idx="53724">
                  <c:v>113.99647</c:v>
                </c:pt>
                <c:pt idx="53768">
                  <c:v>114.0355817</c:v>
                </c:pt>
                <c:pt idx="53812">
                  <c:v>114.078305</c:v>
                </c:pt>
                <c:pt idx="53856">
                  <c:v>114.1231283</c:v>
                </c:pt>
                <c:pt idx="53900">
                  <c:v>114.16835</c:v>
                </c:pt>
                <c:pt idx="53944">
                  <c:v>114.2232483</c:v>
                </c:pt>
                <c:pt idx="53988">
                  <c:v>114.2765217</c:v>
                </c:pt>
                <c:pt idx="54032">
                  <c:v>114.3203917</c:v>
                </c:pt>
                <c:pt idx="54076">
                  <c:v>114.3704133</c:v>
                </c:pt>
                <c:pt idx="54120">
                  <c:v>114.4340183</c:v>
                </c:pt>
                <c:pt idx="54164">
                  <c:v>114.4780683</c:v>
                </c:pt>
                <c:pt idx="54208">
                  <c:v>114.5245267</c:v>
                </c:pt>
                <c:pt idx="54252">
                  <c:v>114.56731</c:v>
                </c:pt>
                <c:pt idx="54296">
                  <c:v>114.6023233</c:v>
                </c:pt>
                <c:pt idx="54340">
                  <c:v>114.636545</c:v>
                </c:pt>
                <c:pt idx="54384">
                  <c:v>114.673265</c:v>
                </c:pt>
                <c:pt idx="54428">
                  <c:v>114.717435</c:v>
                </c:pt>
                <c:pt idx="54472">
                  <c:v>114.7529833</c:v>
                </c:pt>
                <c:pt idx="54516">
                  <c:v>114.7938017</c:v>
                </c:pt>
                <c:pt idx="54560">
                  <c:v>114.83667</c:v>
                </c:pt>
                <c:pt idx="54604">
                  <c:v>114.8795517</c:v>
                </c:pt>
                <c:pt idx="54648">
                  <c:v>114.9259633</c:v>
                </c:pt>
                <c:pt idx="54692">
                  <c:v>114.9669467</c:v>
                </c:pt>
                <c:pt idx="54736">
                  <c:v>115.0096617</c:v>
                </c:pt>
                <c:pt idx="54780">
                  <c:v>115.0529567</c:v>
                </c:pt>
                <c:pt idx="54824">
                  <c:v>115.094695</c:v>
                </c:pt>
                <c:pt idx="54868">
                  <c:v>115.13447</c:v>
                </c:pt>
                <c:pt idx="54912">
                  <c:v>115.1723067</c:v>
                </c:pt>
                <c:pt idx="54956">
                  <c:v>115.204845</c:v>
                </c:pt>
                <c:pt idx="55000">
                  <c:v>115.2548017</c:v>
                </c:pt>
                <c:pt idx="55044">
                  <c:v>115.3036067</c:v>
                </c:pt>
                <c:pt idx="55088">
                  <c:v>115.3509517</c:v>
                </c:pt>
                <c:pt idx="55132">
                  <c:v>115.4043467</c:v>
                </c:pt>
                <c:pt idx="55176">
                  <c:v>115.437925</c:v>
                </c:pt>
                <c:pt idx="55220">
                  <c:v>115.479255</c:v>
                </c:pt>
                <c:pt idx="55264">
                  <c:v>115.5196767</c:v>
                </c:pt>
                <c:pt idx="55308">
                  <c:v>115.5585267</c:v>
                </c:pt>
                <c:pt idx="55352">
                  <c:v>115.6022033</c:v>
                </c:pt>
                <c:pt idx="55396">
                  <c:v>115.6597467</c:v>
                </c:pt>
                <c:pt idx="55440">
                  <c:v>115.7051567</c:v>
                </c:pt>
                <c:pt idx="55484">
                  <c:v>115.7504567</c:v>
                </c:pt>
                <c:pt idx="55528">
                  <c:v>115.8117117</c:v>
                </c:pt>
                <c:pt idx="55572">
                  <c:v>115.868265</c:v>
                </c:pt>
                <c:pt idx="55616">
                  <c:v>115.9099233</c:v>
                </c:pt>
                <c:pt idx="55660">
                  <c:v>115.9508733</c:v>
                </c:pt>
                <c:pt idx="55704">
                  <c:v>115.9964633</c:v>
                </c:pt>
                <c:pt idx="55748">
                  <c:v>116.042215</c:v>
                </c:pt>
                <c:pt idx="55792">
                  <c:v>116.085955</c:v>
                </c:pt>
                <c:pt idx="55836">
                  <c:v>116.135455</c:v>
                </c:pt>
                <c:pt idx="55880">
                  <c:v>116.1783083</c:v>
                </c:pt>
                <c:pt idx="55924">
                  <c:v>116.2250483</c:v>
                </c:pt>
                <c:pt idx="55968">
                  <c:v>116.27565</c:v>
                </c:pt>
                <c:pt idx="56012">
                  <c:v>116.310265</c:v>
                </c:pt>
                <c:pt idx="56056">
                  <c:v>116.3530683</c:v>
                </c:pt>
                <c:pt idx="56100">
                  <c:v>116.4038867</c:v>
                </c:pt>
                <c:pt idx="56144">
                  <c:v>116.4498967</c:v>
                </c:pt>
                <c:pt idx="56188">
                  <c:v>116.48769</c:v>
                </c:pt>
                <c:pt idx="56232">
                  <c:v>116.5306883</c:v>
                </c:pt>
                <c:pt idx="56276">
                  <c:v>116.585115</c:v>
                </c:pt>
                <c:pt idx="56320">
                  <c:v>116.63859</c:v>
                </c:pt>
                <c:pt idx="56364">
                  <c:v>116.6863633</c:v>
                </c:pt>
                <c:pt idx="56408">
                  <c:v>116.73231</c:v>
                </c:pt>
                <c:pt idx="56452">
                  <c:v>116.7747</c:v>
                </c:pt>
                <c:pt idx="56496">
                  <c:v>116.8234233</c:v>
                </c:pt>
                <c:pt idx="56540">
                  <c:v>116.8760867</c:v>
                </c:pt>
                <c:pt idx="56584">
                  <c:v>116.9373333</c:v>
                </c:pt>
                <c:pt idx="56628">
                  <c:v>116.9867833</c:v>
                </c:pt>
                <c:pt idx="56672">
                  <c:v>117.02611</c:v>
                </c:pt>
                <c:pt idx="56716">
                  <c:v>117.0685</c:v>
                </c:pt>
                <c:pt idx="56760">
                  <c:v>117.107545</c:v>
                </c:pt>
                <c:pt idx="56804">
                  <c:v>117.147465</c:v>
                </c:pt>
                <c:pt idx="56848">
                  <c:v>117.189235</c:v>
                </c:pt>
                <c:pt idx="56892">
                  <c:v>117.234225</c:v>
                </c:pt>
                <c:pt idx="56936">
                  <c:v>117.271015</c:v>
                </c:pt>
                <c:pt idx="56980">
                  <c:v>117.30826</c:v>
                </c:pt>
                <c:pt idx="57024">
                  <c:v>117.3580133</c:v>
                </c:pt>
                <c:pt idx="57068">
                  <c:v>117.403035</c:v>
                </c:pt>
                <c:pt idx="57112">
                  <c:v>117.4441067</c:v>
                </c:pt>
                <c:pt idx="57156">
                  <c:v>117.4781133</c:v>
                </c:pt>
                <c:pt idx="57200">
                  <c:v>117.5148433</c:v>
                </c:pt>
                <c:pt idx="57244">
                  <c:v>117.5436983</c:v>
                </c:pt>
                <c:pt idx="57288">
                  <c:v>117.5833883</c:v>
                </c:pt>
                <c:pt idx="57332">
                  <c:v>117.6201167</c:v>
                </c:pt>
                <c:pt idx="57376">
                  <c:v>117.6532467</c:v>
                </c:pt>
                <c:pt idx="57420">
                  <c:v>117.6821317</c:v>
                </c:pt>
                <c:pt idx="57464">
                  <c:v>117.7226</c:v>
                </c:pt>
                <c:pt idx="57508">
                  <c:v>117.76258</c:v>
                </c:pt>
                <c:pt idx="57552">
                  <c:v>117.7937383</c:v>
                </c:pt>
                <c:pt idx="57596">
                  <c:v>117.8356067</c:v>
                </c:pt>
                <c:pt idx="57640">
                  <c:v>117.8719067</c:v>
                </c:pt>
                <c:pt idx="57684">
                  <c:v>117.90824</c:v>
                </c:pt>
                <c:pt idx="57728">
                  <c:v>117.94733</c:v>
                </c:pt>
                <c:pt idx="57772">
                  <c:v>117.9903867</c:v>
                </c:pt>
                <c:pt idx="57816">
                  <c:v>118.0386667</c:v>
                </c:pt>
                <c:pt idx="57860">
                  <c:v>118.087665</c:v>
                </c:pt>
                <c:pt idx="57904">
                  <c:v>118.1273183</c:v>
                </c:pt>
                <c:pt idx="57948">
                  <c:v>118.1682217</c:v>
                </c:pt>
                <c:pt idx="57992">
                  <c:v>118.2099633</c:v>
                </c:pt>
                <c:pt idx="58036">
                  <c:v>118.24246</c:v>
                </c:pt>
                <c:pt idx="58080">
                  <c:v>118.2870217</c:v>
                </c:pt>
                <c:pt idx="58124">
                  <c:v>118.327505</c:v>
                </c:pt>
                <c:pt idx="58168">
                  <c:v>118.3632833</c:v>
                </c:pt>
                <c:pt idx="58212">
                  <c:v>118.4010617</c:v>
                </c:pt>
                <c:pt idx="58256">
                  <c:v>118.4409</c:v>
                </c:pt>
                <c:pt idx="58300">
                  <c:v>118.4864183</c:v>
                </c:pt>
                <c:pt idx="58344">
                  <c:v>118.5297367</c:v>
                </c:pt>
                <c:pt idx="58388">
                  <c:v>118.5808917</c:v>
                </c:pt>
                <c:pt idx="58432">
                  <c:v>118.622935</c:v>
                </c:pt>
                <c:pt idx="58476">
                  <c:v>118.6554683</c:v>
                </c:pt>
                <c:pt idx="58520">
                  <c:v>118.693395</c:v>
                </c:pt>
                <c:pt idx="58564">
                  <c:v>118.7435417</c:v>
                </c:pt>
                <c:pt idx="58608">
                  <c:v>118.7798533</c:v>
                </c:pt>
                <c:pt idx="58652">
                  <c:v>118.8257017</c:v>
                </c:pt>
                <c:pt idx="58696">
                  <c:v>118.86684</c:v>
                </c:pt>
                <c:pt idx="58740">
                  <c:v>118.906025</c:v>
                </c:pt>
                <c:pt idx="58784">
                  <c:v>118.9491967</c:v>
                </c:pt>
                <c:pt idx="58828">
                  <c:v>119.0063583</c:v>
                </c:pt>
                <c:pt idx="58872">
                  <c:v>119.059905</c:v>
                </c:pt>
                <c:pt idx="58916">
                  <c:v>119.102655</c:v>
                </c:pt>
                <c:pt idx="58960">
                  <c:v>119.1423933</c:v>
                </c:pt>
                <c:pt idx="59004">
                  <c:v>119.187315</c:v>
                </c:pt>
                <c:pt idx="59048">
                  <c:v>119.2371567</c:v>
                </c:pt>
                <c:pt idx="59092">
                  <c:v>119.2825267</c:v>
                </c:pt>
                <c:pt idx="59136">
                  <c:v>119.3270883</c:v>
                </c:pt>
                <c:pt idx="59180">
                  <c:v>119.3653483</c:v>
                </c:pt>
                <c:pt idx="59224">
                  <c:v>119.4171217</c:v>
                </c:pt>
                <c:pt idx="59268">
                  <c:v>119.4671567</c:v>
                </c:pt>
                <c:pt idx="59312">
                  <c:v>119.5187817</c:v>
                </c:pt>
                <c:pt idx="59356">
                  <c:v>119.5777317</c:v>
                </c:pt>
                <c:pt idx="59400">
                  <c:v>119.63077</c:v>
                </c:pt>
                <c:pt idx="59444">
                  <c:v>119.6726183</c:v>
                </c:pt>
                <c:pt idx="59488">
                  <c:v>119.71945</c:v>
                </c:pt>
                <c:pt idx="59532">
                  <c:v>119.7551133</c:v>
                </c:pt>
                <c:pt idx="59576">
                  <c:v>119.7988333</c:v>
                </c:pt>
                <c:pt idx="59620">
                  <c:v>119.8396017</c:v>
                </c:pt>
                <c:pt idx="59664">
                  <c:v>119.8892683</c:v>
                </c:pt>
                <c:pt idx="59708">
                  <c:v>119.9413517</c:v>
                </c:pt>
                <c:pt idx="59752">
                  <c:v>119.97789</c:v>
                </c:pt>
                <c:pt idx="59796">
                  <c:v>120.020195</c:v>
                </c:pt>
                <c:pt idx="59840">
                  <c:v>120.06865</c:v>
                </c:pt>
                <c:pt idx="59884">
                  <c:v>120.1134933</c:v>
                </c:pt>
                <c:pt idx="59928">
                  <c:v>120.1575067</c:v>
                </c:pt>
                <c:pt idx="59972">
                  <c:v>120.193515</c:v>
                </c:pt>
                <c:pt idx="60016">
                  <c:v>120.23852</c:v>
                </c:pt>
                <c:pt idx="60060">
                  <c:v>120.2815267</c:v>
                </c:pt>
                <c:pt idx="60104">
                  <c:v>120.3218017</c:v>
                </c:pt>
                <c:pt idx="60148">
                  <c:v>120.3722967</c:v>
                </c:pt>
                <c:pt idx="60192">
                  <c:v>120.4151483</c:v>
                </c:pt>
                <c:pt idx="60236">
                  <c:v>120.45413</c:v>
                </c:pt>
                <c:pt idx="60280">
                  <c:v>120.49508</c:v>
                </c:pt>
                <c:pt idx="60324">
                  <c:v>120.5315783</c:v>
                </c:pt>
                <c:pt idx="60368">
                  <c:v>120.571985</c:v>
                </c:pt>
                <c:pt idx="60412">
                  <c:v>120.6197483</c:v>
                </c:pt>
                <c:pt idx="60456">
                  <c:v>120.6613283</c:v>
                </c:pt>
                <c:pt idx="60500">
                  <c:v>120.70559</c:v>
                </c:pt>
                <c:pt idx="60544">
                  <c:v>120.7452283</c:v>
                </c:pt>
                <c:pt idx="60588">
                  <c:v>120.7770917</c:v>
                </c:pt>
                <c:pt idx="60632">
                  <c:v>120.8185533</c:v>
                </c:pt>
                <c:pt idx="60676">
                  <c:v>120.8705633</c:v>
                </c:pt>
                <c:pt idx="60720">
                  <c:v>120.92083</c:v>
                </c:pt>
                <c:pt idx="60764">
                  <c:v>120.9637183</c:v>
                </c:pt>
                <c:pt idx="60808">
                  <c:v>121.00306</c:v>
                </c:pt>
                <c:pt idx="60852">
                  <c:v>121.0394817</c:v>
                </c:pt>
                <c:pt idx="60896">
                  <c:v>121.0806183</c:v>
                </c:pt>
                <c:pt idx="60940">
                  <c:v>121.120625</c:v>
                </c:pt>
                <c:pt idx="60984">
                  <c:v>121.1699583</c:v>
                </c:pt>
                <c:pt idx="61028">
                  <c:v>121.2162633</c:v>
                </c:pt>
                <c:pt idx="61072">
                  <c:v>121.26156</c:v>
                </c:pt>
                <c:pt idx="61116">
                  <c:v>121.3145033</c:v>
                </c:pt>
                <c:pt idx="61160">
                  <c:v>121.3710233</c:v>
                </c:pt>
                <c:pt idx="61204">
                  <c:v>121.4224183</c:v>
                </c:pt>
                <c:pt idx="61248">
                  <c:v>121.463935</c:v>
                </c:pt>
                <c:pt idx="61292">
                  <c:v>121.51574</c:v>
                </c:pt>
                <c:pt idx="61336">
                  <c:v>121.5555133</c:v>
                </c:pt>
                <c:pt idx="61380">
                  <c:v>121.6006317</c:v>
                </c:pt>
                <c:pt idx="61424">
                  <c:v>121.6532633</c:v>
                </c:pt>
                <c:pt idx="61468">
                  <c:v>121.6946767</c:v>
                </c:pt>
                <c:pt idx="61512">
                  <c:v>121.7391317</c:v>
                </c:pt>
                <c:pt idx="61556">
                  <c:v>121.77606</c:v>
                </c:pt>
                <c:pt idx="61600">
                  <c:v>121.8135183</c:v>
                </c:pt>
                <c:pt idx="61644">
                  <c:v>121.857135</c:v>
                </c:pt>
                <c:pt idx="61688">
                  <c:v>121.89783</c:v>
                </c:pt>
                <c:pt idx="61732">
                  <c:v>121.9416583</c:v>
                </c:pt>
                <c:pt idx="61776">
                  <c:v>121.9894033</c:v>
                </c:pt>
                <c:pt idx="61820">
                  <c:v>122.03012</c:v>
                </c:pt>
                <c:pt idx="61864">
                  <c:v>122.068695</c:v>
                </c:pt>
                <c:pt idx="61908">
                  <c:v>122.1065317</c:v>
                </c:pt>
                <c:pt idx="61952">
                  <c:v>122.143555</c:v>
                </c:pt>
                <c:pt idx="61996">
                  <c:v>122.176275</c:v>
                </c:pt>
                <c:pt idx="62040">
                  <c:v>122.21619</c:v>
                </c:pt>
                <c:pt idx="62084">
                  <c:v>122.2560117</c:v>
                </c:pt>
                <c:pt idx="62128">
                  <c:v>122.2949217</c:v>
                </c:pt>
                <c:pt idx="62172">
                  <c:v>122.3333867</c:v>
                </c:pt>
                <c:pt idx="62216">
                  <c:v>122.361775</c:v>
                </c:pt>
                <c:pt idx="62260">
                  <c:v>122.404865</c:v>
                </c:pt>
                <c:pt idx="62304">
                  <c:v>122.4419833</c:v>
                </c:pt>
                <c:pt idx="62348">
                  <c:v>122.4832033</c:v>
                </c:pt>
                <c:pt idx="62392">
                  <c:v>122.5240233</c:v>
                </c:pt>
                <c:pt idx="62436">
                  <c:v>122.5702383</c:v>
                </c:pt>
                <c:pt idx="62480">
                  <c:v>122.61348</c:v>
                </c:pt>
                <c:pt idx="62524">
                  <c:v>122.66674</c:v>
                </c:pt>
                <c:pt idx="62568">
                  <c:v>122.7100033</c:v>
                </c:pt>
                <c:pt idx="62612">
                  <c:v>122.744615</c:v>
                </c:pt>
                <c:pt idx="62656">
                  <c:v>122.7879267</c:v>
                </c:pt>
                <c:pt idx="62700">
                  <c:v>122.829035</c:v>
                </c:pt>
                <c:pt idx="62744">
                  <c:v>122.8714883</c:v>
                </c:pt>
                <c:pt idx="62788">
                  <c:v>122.9179183</c:v>
                </c:pt>
                <c:pt idx="62832">
                  <c:v>122.9659917</c:v>
                </c:pt>
                <c:pt idx="62876">
                  <c:v>123.0142367</c:v>
                </c:pt>
                <c:pt idx="62920">
                  <c:v>123.0532183</c:v>
                </c:pt>
                <c:pt idx="62964">
                  <c:v>123.0920283</c:v>
                </c:pt>
                <c:pt idx="63008">
                  <c:v>123.13877</c:v>
                </c:pt>
                <c:pt idx="63052">
                  <c:v>123.1840583</c:v>
                </c:pt>
                <c:pt idx="63096">
                  <c:v>123.2272517</c:v>
                </c:pt>
                <c:pt idx="63140">
                  <c:v>123.2783567</c:v>
                </c:pt>
                <c:pt idx="63184">
                  <c:v>123.3209</c:v>
                </c:pt>
                <c:pt idx="63228">
                  <c:v>123.369775</c:v>
                </c:pt>
                <c:pt idx="63272">
                  <c:v>123.4160233</c:v>
                </c:pt>
                <c:pt idx="63316">
                  <c:v>123.45308</c:v>
                </c:pt>
                <c:pt idx="63360">
                  <c:v>123.48864</c:v>
                </c:pt>
                <c:pt idx="63404">
                  <c:v>123.5258433</c:v>
                </c:pt>
                <c:pt idx="63448">
                  <c:v>123.5664917</c:v>
                </c:pt>
                <c:pt idx="63492">
                  <c:v>123.6107233</c:v>
                </c:pt>
                <c:pt idx="63536">
                  <c:v>123.653165</c:v>
                </c:pt>
                <c:pt idx="63580">
                  <c:v>123.69646</c:v>
                </c:pt>
                <c:pt idx="63624">
                  <c:v>123.7371317</c:v>
                </c:pt>
                <c:pt idx="63668">
                  <c:v>123.78195</c:v>
                </c:pt>
                <c:pt idx="63712">
                  <c:v>123.829955</c:v>
                </c:pt>
                <c:pt idx="63756">
                  <c:v>123.86878</c:v>
                </c:pt>
                <c:pt idx="63800">
                  <c:v>123.9145917</c:v>
                </c:pt>
                <c:pt idx="63844">
                  <c:v>123.9573267</c:v>
                </c:pt>
                <c:pt idx="63888">
                  <c:v>124.001405</c:v>
                </c:pt>
                <c:pt idx="63932">
                  <c:v>124.0447383</c:v>
                </c:pt>
                <c:pt idx="63976">
                  <c:v>124.0825383</c:v>
                </c:pt>
                <c:pt idx="64020">
                  <c:v>124.1198583</c:v>
                </c:pt>
                <c:pt idx="64064">
                  <c:v>124.1666017</c:v>
                </c:pt>
                <c:pt idx="64108">
                  <c:v>124.206785</c:v>
                </c:pt>
                <c:pt idx="64152">
                  <c:v>124.2513483</c:v>
                </c:pt>
                <c:pt idx="64196">
                  <c:v>124.3023717</c:v>
                </c:pt>
                <c:pt idx="64240">
                  <c:v>124.35652</c:v>
                </c:pt>
                <c:pt idx="64284">
                  <c:v>124.4127283</c:v>
                </c:pt>
                <c:pt idx="64328">
                  <c:v>124.450335</c:v>
                </c:pt>
                <c:pt idx="64372">
                  <c:v>124.492175</c:v>
                </c:pt>
                <c:pt idx="64416">
                  <c:v>124.5282767</c:v>
                </c:pt>
                <c:pt idx="64460">
                  <c:v>124.5645267</c:v>
                </c:pt>
                <c:pt idx="64504">
                  <c:v>124.6106267</c:v>
                </c:pt>
                <c:pt idx="64548">
                  <c:v>124.655305</c:v>
                </c:pt>
                <c:pt idx="64592">
                  <c:v>124.6933917</c:v>
                </c:pt>
                <c:pt idx="64636">
                  <c:v>124.7371767</c:v>
                </c:pt>
                <c:pt idx="64680">
                  <c:v>124.7785783</c:v>
                </c:pt>
                <c:pt idx="64724">
                  <c:v>124.8266667</c:v>
                </c:pt>
                <c:pt idx="64768">
                  <c:v>124.8689083</c:v>
                </c:pt>
                <c:pt idx="64812">
                  <c:v>124.9110783</c:v>
                </c:pt>
                <c:pt idx="64856">
                  <c:v>124.96005</c:v>
                </c:pt>
                <c:pt idx="64900">
                  <c:v>125.0119433</c:v>
                </c:pt>
                <c:pt idx="64944">
                  <c:v>125.058855</c:v>
                </c:pt>
                <c:pt idx="64988">
                  <c:v>125.09719</c:v>
                </c:pt>
                <c:pt idx="65032">
                  <c:v>125.1358233</c:v>
                </c:pt>
                <c:pt idx="65076">
                  <c:v>125.17523</c:v>
                </c:pt>
                <c:pt idx="65120">
                  <c:v>125.225515</c:v>
                </c:pt>
                <c:pt idx="65164">
                  <c:v>125.26568</c:v>
                </c:pt>
                <c:pt idx="65208">
                  <c:v>125.3031817</c:v>
                </c:pt>
                <c:pt idx="65252">
                  <c:v>125.345765</c:v>
                </c:pt>
                <c:pt idx="65296">
                  <c:v>125.3924367</c:v>
                </c:pt>
                <c:pt idx="65340">
                  <c:v>125.4325967</c:v>
                </c:pt>
                <c:pt idx="65384">
                  <c:v>125.489095</c:v>
                </c:pt>
                <c:pt idx="65428">
                  <c:v>125.5433633</c:v>
                </c:pt>
                <c:pt idx="65472">
                  <c:v>125.5920083</c:v>
                </c:pt>
                <c:pt idx="65516">
                  <c:v>125.6363283</c:v>
                </c:pt>
                <c:pt idx="65560">
                  <c:v>125.6808867</c:v>
                </c:pt>
                <c:pt idx="65604">
                  <c:v>125.7252733</c:v>
                </c:pt>
                <c:pt idx="65648">
                  <c:v>125.7787283</c:v>
                </c:pt>
                <c:pt idx="65692">
                  <c:v>125.8248033</c:v>
                </c:pt>
                <c:pt idx="65736">
                  <c:v>125.8685433</c:v>
                </c:pt>
                <c:pt idx="65780">
                  <c:v>125.912885</c:v>
                </c:pt>
                <c:pt idx="65824">
                  <c:v>125.9542583</c:v>
                </c:pt>
                <c:pt idx="65868">
                  <c:v>126.0032083</c:v>
                </c:pt>
                <c:pt idx="65912">
                  <c:v>126.0417867</c:v>
                </c:pt>
                <c:pt idx="65956">
                  <c:v>126.08379</c:v>
                </c:pt>
                <c:pt idx="66000">
                  <c:v>126.1254367</c:v>
                </c:pt>
                <c:pt idx="66044">
                  <c:v>126.1585533</c:v>
                </c:pt>
                <c:pt idx="66088">
                  <c:v>126.1983933</c:v>
                </c:pt>
                <c:pt idx="66132">
                  <c:v>126.2393933</c:v>
                </c:pt>
                <c:pt idx="66176">
                  <c:v>126.289875</c:v>
                </c:pt>
                <c:pt idx="66220">
                  <c:v>126.3331283</c:v>
                </c:pt>
                <c:pt idx="66264">
                  <c:v>126.3679917</c:v>
                </c:pt>
                <c:pt idx="66308">
                  <c:v>126.41417</c:v>
                </c:pt>
                <c:pt idx="66352">
                  <c:v>126.464525</c:v>
                </c:pt>
                <c:pt idx="66396">
                  <c:v>126.5064583</c:v>
                </c:pt>
                <c:pt idx="66440">
                  <c:v>126.5486183</c:v>
                </c:pt>
                <c:pt idx="66484">
                  <c:v>126.5877567</c:v>
                </c:pt>
                <c:pt idx="66528">
                  <c:v>126.6397833</c:v>
                </c:pt>
                <c:pt idx="66572">
                  <c:v>126.68097</c:v>
                </c:pt>
                <c:pt idx="66616">
                  <c:v>126.7180067</c:v>
                </c:pt>
                <c:pt idx="66660">
                  <c:v>126.75403</c:v>
                </c:pt>
                <c:pt idx="66704">
                  <c:v>126.8010817</c:v>
                </c:pt>
                <c:pt idx="66748">
                  <c:v>126.850175</c:v>
                </c:pt>
                <c:pt idx="66792">
                  <c:v>126.9035017</c:v>
                </c:pt>
                <c:pt idx="66836">
                  <c:v>126.954545</c:v>
                </c:pt>
                <c:pt idx="66880">
                  <c:v>126.99791</c:v>
                </c:pt>
                <c:pt idx="66924">
                  <c:v>127.0378983</c:v>
                </c:pt>
                <c:pt idx="66968">
                  <c:v>127.0871217</c:v>
                </c:pt>
                <c:pt idx="67012">
                  <c:v>127.1377083</c:v>
                </c:pt>
                <c:pt idx="67056">
                  <c:v>127.1893667</c:v>
                </c:pt>
                <c:pt idx="67100">
                  <c:v>127.248775</c:v>
                </c:pt>
                <c:pt idx="67144">
                  <c:v>127.2917117</c:v>
                </c:pt>
                <c:pt idx="67188">
                  <c:v>127.336245</c:v>
                </c:pt>
                <c:pt idx="67232">
                  <c:v>127.3801917</c:v>
                </c:pt>
                <c:pt idx="67276">
                  <c:v>127.4195817</c:v>
                </c:pt>
                <c:pt idx="67320">
                  <c:v>127.4623183</c:v>
                </c:pt>
                <c:pt idx="67364">
                  <c:v>127.5063533</c:v>
                </c:pt>
                <c:pt idx="67408">
                  <c:v>127.557195</c:v>
                </c:pt>
                <c:pt idx="67452">
                  <c:v>127.59516</c:v>
                </c:pt>
                <c:pt idx="67496">
                  <c:v>127.64507</c:v>
                </c:pt>
                <c:pt idx="67540">
                  <c:v>127.6973533</c:v>
                </c:pt>
                <c:pt idx="67584">
                  <c:v>127.75361</c:v>
                </c:pt>
                <c:pt idx="67628">
                  <c:v>127.7962033</c:v>
                </c:pt>
                <c:pt idx="67672">
                  <c:v>127.8515917</c:v>
                </c:pt>
                <c:pt idx="67716">
                  <c:v>127.89817</c:v>
                </c:pt>
                <c:pt idx="67760">
                  <c:v>127.9429533</c:v>
                </c:pt>
                <c:pt idx="67804">
                  <c:v>127.9878717</c:v>
                </c:pt>
                <c:pt idx="67848">
                  <c:v>128.0330267</c:v>
                </c:pt>
                <c:pt idx="67892">
                  <c:v>128.0804317</c:v>
                </c:pt>
                <c:pt idx="67936">
                  <c:v>128.124295</c:v>
                </c:pt>
                <c:pt idx="67980">
                  <c:v>128.1731333</c:v>
                </c:pt>
                <c:pt idx="68024">
                  <c:v>128.22149</c:v>
                </c:pt>
                <c:pt idx="68068">
                  <c:v>128.2653567</c:v>
                </c:pt>
                <c:pt idx="68112">
                  <c:v>128.3058817</c:v>
                </c:pt>
                <c:pt idx="68156">
                  <c:v>128.3618683</c:v>
                </c:pt>
                <c:pt idx="68200">
                  <c:v>128.411905</c:v>
                </c:pt>
                <c:pt idx="68244">
                  <c:v>128.4650333</c:v>
                </c:pt>
                <c:pt idx="68288">
                  <c:v>128.508795</c:v>
                </c:pt>
                <c:pt idx="68332">
                  <c:v>128.5492117</c:v>
                </c:pt>
                <c:pt idx="68376">
                  <c:v>128.5916033</c:v>
                </c:pt>
                <c:pt idx="68420">
                  <c:v>128.6414167</c:v>
                </c:pt>
                <c:pt idx="68464">
                  <c:v>128.6851867</c:v>
                </c:pt>
                <c:pt idx="68508">
                  <c:v>128.733185</c:v>
                </c:pt>
                <c:pt idx="68552">
                  <c:v>128.7847983</c:v>
                </c:pt>
                <c:pt idx="68596">
                  <c:v>128.8398217</c:v>
                </c:pt>
                <c:pt idx="68640">
                  <c:v>128.8744533</c:v>
                </c:pt>
                <c:pt idx="68684">
                  <c:v>128.9287117</c:v>
                </c:pt>
                <c:pt idx="68728">
                  <c:v>128.9798717</c:v>
                </c:pt>
                <c:pt idx="68772">
                  <c:v>129.0304567</c:v>
                </c:pt>
                <c:pt idx="68816">
                  <c:v>129.08022</c:v>
                </c:pt>
                <c:pt idx="68860">
                  <c:v>129.1263183</c:v>
                </c:pt>
                <c:pt idx="68904">
                  <c:v>129.1796817</c:v>
                </c:pt>
                <c:pt idx="68948">
                  <c:v>129.2233217</c:v>
                </c:pt>
                <c:pt idx="68992">
                  <c:v>129.2787583</c:v>
                </c:pt>
                <c:pt idx="69036">
                  <c:v>129.3282817</c:v>
                </c:pt>
                <c:pt idx="69080">
                  <c:v>129.3704033</c:v>
                </c:pt>
                <c:pt idx="69124">
                  <c:v>129.41812</c:v>
                </c:pt>
                <c:pt idx="69168">
                  <c:v>129.4653733</c:v>
                </c:pt>
                <c:pt idx="69212">
                  <c:v>129.5152417</c:v>
                </c:pt>
                <c:pt idx="69256">
                  <c:v>129.5716017</c:v>
                </c:pt>
                <c:pt idx="69300">
                  <c:v>129.6142483</c:v>
                </c:pt>
                <c:pt idx="69344">
                  <c:v>129.65901</c:v>
                </c:pt>
                <c:pt idx="69388">
                  <c:v>129.7114533</c:v>
                </c:pt>
                <c:pt idx="69432">
                  <c:v>129.7523967</c:v>
                </c:pt>
                <c:pt idx="69476">
                  <c:v>129.7998517</c:v>
                </c:pt>
                <c:pt idx="69520">
                  <c:v>129.8555517</c:v>
                </c:pt>
                <c:pt idx="69564">
                  <c:v>129.9095233</c:v>
                </c:pt>
                <c:pt idx="69608">
                  <c:v>129.95512</c:v>
                </c:pt>
                <c:pt idx="69652">
                  <c:v>130.0041767</c:v>
                </c:pt>
                <c:pt idx="69696">
                  <c:v>130.0514583</c:v>
                </c:pt>
                <c:pt idx="69740">
                  <c:v>130.0971</c:v>
                </c:pt>
                <c:pt idx="69784">
                  <c:v>130.1420133</c:v>
                </c:pt>
                <c:pt idx="69828">
                  <c:v>130.18137</c:v>
                </c:pt>
                <c:pt idx="69872">
                  <c:v>130.2190683</c:v>
                </c:pt>
                <c:pt idx="69916">
                  <c:v>130.2661367</c:v>
                </c:pt>
                <c:pt idx="69960">
                  <c:v>130.31238</c:v>
                </c:pt>
                <c:pt idx="70004">
                  <c:v>130.3672083</c:v>
                </c:pt>
                <c:pt idx="70048">
                  <c:v>130.4154617</c:v>
                </c:pt>
                <c:pt idx="70092">
                  <c:v>130.4639883</c:v>
                </c:pt>
                <c:pt idx="70136">
                  <c:v>130.5190633</c:v>
                </c:pt>
                <c:pt idx="70180">
                  <c:v>130.56859</c:v>
                </c:pt>
                <c:pt idx="70224">
                  <c:v>130.624155</c:v>
                </c:pt>
                <c:pt idx="70268">
                  <c:v>130.6858567</c:v>
                </c:pt>
                <c:pt idx="70312">
                  <c:v>130.7359867</c:v>
                </c:pt>
                <c:pt idx="70356">
                  <c:v>130.7782533</c:v>
                </c:pt>
                <c:pt idx="70400">
                  <c:v>130.821495</c:v>
                </c:pt>
                <c:pt idx="70444">
                  <c:v>130.8624183</c:v>
                </c:pt>
                <c:pt idx="70488">
                  <c:v>130.9040367</c:v>
                </c:pt>
                <c:pt idx="70532">
                  <c:v>130.9413</c:v>
                </c:pt>
                <c:pt idx="70576">
                  <c:v>130.9779917</c:v>
                </c:pt>
                <c:pt idx="70620">
                  <c:v>131.0112967</c:v>
                </c:pt>
                <c:pt idx="70664">
                  <c:v>131.0503567</c:v>
                </c:pt>
                <c:pt idx="70708">
                  <c:v>131.0882667</c:v>
                </c:pt>
                <c:pt idx="70752">
                  <c:v>131.1465217</c:v>
                </c:pt>
                <c:pt idx="70796">
                  <c:v>131.202925</c:v>
                </c:pt>
                <c:pt idx="70840">
                  <c:v>131.2600983</c:v>
                </c:pt>
                <c:pt idx="70884">
                  <c:v>131.3038167</c:v>
                </c:pt>
                <c:pt idx="70928">
                  <c:v>131.3485417</c:v>
                </c:pt>
                <c:pt idx="70972">
                  <c:v>131.39548</c:v>
                </c:pt>
                <c:pt idx="71016">
                  <c:v>131.445325</c:v>
                </c:pt>
                <c:pt idx="71060">
                  <c:v>131.4888083</c:v>
                </c:pt>
                <c:pt idx="71104">
                  <c:v>131.5338217</c:v>
                </c:pt>
                <c:pt idx="71148">
                  <c:v>131.5822617</c:v>
                </c:pt>
                <c:pt idx="71192">
                  <c:v>131.6182917</c:v>
                </c:pt>
                <c:pt idx="71236">
                  <c:v>131.6654183</c:v>
                </c:pt>
                <c:pt idx="71280">
                  <c:v>131.7129367</c:v>
                </c:pt>
                <c:pt idx="71324">
                  <c:v>131.7595567</c:v>
                </c:pt>
                <c:pt idx="71368">
                  <c:v>131.80373</c:v>
                </c:pt>
                <c:pt idx="71412">
                  <c:v>131.841795</c:v>
                </c:pt>
                <c:pt idx="71456">
                  <c:v>131.8950633</c:v>
                </c:pt>
                <c:pt idx="71500">
                  <c:v>131.9525733</c:v>
                </c:pt>
                <c:pt idx="71544">
                  <c:v>132.0004967</c:v>
                </c:pt>
                <c:pt idx="71588">
                  <c:v>132.048585</c:v>
                </c:pt>
                <c:pt idx="71632">
                  <c:v>132.0904183</c:v>
                </c:pt>
                <c:pt idx="71676">
                  <c:v>132.1341717</c:v>
                </c:pt>
                <c:pt idx="71720">
                  <c:v>132.187505</c:v>
                </c:pt>
                <c:pt idx="71764">
                  <c:v>132.2326867</c:v>
                </c:pt>
                <c:pt idx="71808">
                  <c:v>132.2823533</c:v>
                </c:pt>
                <c:pt idx="71852">
                  <c:v>132.3335767</c:v>
                </c:pt>
                <c:pt idx="71896">
                  <c:v>132.388025</c:v>
                </c:pt>
                <c:pt idx="71940">
                  <c:v>132.445725</c:v>
                </c:pt>
                <c:pt idx="71984">
                  <c:v>132.484405</c:v>
                </c:pt>
                <c:pt idx="72028">
                  <c:v>132.5342217</c:v>
                </c:pt>
                <c:pt idx="72072">
                  <c:v>132.593615</c:v>
                </c:pt>
                <c:pt idx="72116">
                  <c:v>132.6266567</c:v>
                </c:pt>
                <c:pt idx="72160">
                  <c:v>132.6703617</c:v>
                </c:pt>
                <c:pt idx="72204">
                  <c:v>132.7075933</c:v>
                </c:pt>
                <c:pt idx="72248">
                  <c:v>132.7591767</c:v>
                </c:pt>
                <c:pt idx="72292">
                  <c:v>132.8114867</c:v>
                </c:pt>
                <c:pt idx="72336">
                  <c:v>132.8682517</c:v>
                </c:pt>
                <c:pt idx="72380">
                  <c:v>132.913035</c:v>
                </c:pt>
                <c:pt idx="72424">
                  <c:v>132.9763017</c:v>
                </c:pt>
                <c:pt idx="72468">
                  <c:v>133.03419</c:v>
                </c:pt>
                <c:pt idx="72512">
                  <c:v>133.0731583</c:v>
                </c:pt>
                <c:pt idx="72556">
                  <c:v>133.1231783</c:v>
                </c:pt>
                <c:pt idx="72600">
                  <c:v>133.167225</c:v>
                </c:pt>
                <c:pt idx="72644">
                  <c:v>133.21323</c:v>
                </c:pt>
                <c:pt idx="72688">
                  <c:v>133.2665017</c:v>
                </c:pt>
                <c:pt idx="72732">
                  <c:v>133.3080267</c:v>
                </c:pt>
                <c:pt idx="72776">
                  <c:v>133.3643167</c:v>
                </c:pt>
                <c:pt idx="72820">
                  <c:v>133.401095</c:v>
                </c:pt>
                <c:pt idx="72864">
                  <c:v>133.45332</c:v>
                </c:pt>
                <c:pt idx="72908">
                  <c:v>133.50727</c:v>
                </c:pt>
                <c:pt idx="72952">
                  <c:v>133.55332</c:v>
                </c:pt>
                <c:pt idx="72996">
                  <c:v>133.596755</c:v>
                </c:pt>
                <c:pt idx="73040">
                  <c:v>133.64682</c:v>
                </c:pt>
                <c:pt idx="73084">
                  <c:v>133.6936517</c:v>
                </c:pt>
                <c:pt idx="73128">
                  <c:v>133.7347483</c:v>
                </c:pt>
                <c:pt idx="73172">
                  <c:v>133.7838</c:v>
                </c:pt>
                <c:pt idx="73216">
                  <c:v>133.822075</c:v>
                </c:pt>
                <c:pt idx="73260">
                  <c:v>133.864455</c:v>
                </c:pt>
                <c:pt idx="73304">
                  <c:v>133.9061117</c:v>
                </c:pt>
                <c:pt idx="73348">
                  <c:v>133.950335</c:v>
                </c:pt>
                <c:pt idx="73392">
                  <c:v>134.0036967</c:v>
                </c:pt>
                <c:pt idx="73436">
                  <c:v>134.0677017</c:v>
                </c:pt>
                <c:pt idx="73480">
                  <c:v>134.1112233</c:v>
                </c:pt>
                <c:pt idx="73524">
                  <c:v>134.1597083</c:v>
                </c:pt>
                <c:pt idx="73568">
                  <c:v>134.19755</c:v>
                </c:pt>
                <c:pt idx="73612">
                  <c:v>134.242125</c:v>
                </c:pt>
                <c:pt idx="73656">
                  <c:v>134.285235</c:v>
                </c:pt>
                <c:pt idx="73700">
                  <c:v>134.3416383</c:v>
                </c:pt>
                <c:pt idx="73744">
                  <c:v>134.4017467</c:v>
                </c:pt>
                <c:pt idx="73788">
                  <c:v>134.45279</c:v>
                </c:pt>
                <c:pt idx="73832">
                  <c:v>134.5024617</c:v>
                </c:pt>
                <c:pt idx="73876">
                  <c:v>134.5441683</c:v>
                </c:pt>
                <c:pt idx="73920">
                  <c:v>134.5961417</c:v>
                </c:pt>
                <c:pt idx="73964">
                  <c:v>134.6350433</c:v>
                </c:pt>
                <c:pt idx="74008">
                  <c:v>134.6837317</c:v>
                </c:pt>
                <c:pt idx="74052">
                  <c:v>134.72621</c:v>
                </c:pt>
                <c:pt idx="74096">
                  <c:v>134.7649417</c:v>
                </c:pt>
                <c:pt idx="74140">
                  <c:v>134.8113683</c:v>
                </c:pt>
                <c:pt idx="74184">
                  <c:v>134.8657433</c:v>
                </c:pt>
                <c:pt idx="74228">
                  <c:v>134.9057383</c:v>
                </c:pt>
                <c:pt idx="74272">
                  <c:v>134.9464983</c:v>
                </c:pt>
                <c:pt idx="74316">
                  <c:v>134.9793967</c:v>
                </c:pt>
                <c:pt idx="74360">
                  <c:v>135.017195</c:v>
                </c:pt>
                <c:pt idx="74404">
                  <c:v>135.0589</c:v>
                </c:pt>
                <c:pt idx="74448">
                  <c:v>135.1061133</c:v>
                </c:pt>
                <c:pt idx="74492">
                  <c:v>135.15065</c:v>
                </c:pt>
                <c:pt idx="74536">
                  <c:v>135.2042083</c:v>
                </c:pt>
                <c:pt idx="74580">
                  <c:v>135.2520483</c:v>
                </c:pt>
                <c:pt idx="74624">
                  <c:v>135.300035</c:v>
                </c:pt>
                <c:pt idx="74668">
                  <c:v>135.36082</c:v>
                </c:pt>
                <c:pt idx="74712">
                  <c:v>135.400845</c:v>
                </c:pt>
                <c:pt idx="74756">
                  <c:v>135.4499067</c:v>
                </c:pt>
                <c:pt idx="74800">
                  <c:v>135.5147583</c:v>
                </c:pt>
                <c:pt idx="74844">
                  <c:v>135.5737233</c:v>
                </c:pt>
                <c:pt idx="74888">
                  <c:v>135.63257</c:v>
                </c:pt>
                <c:pt idx="74932">
                  <c:v>135.6801433</c:v>
                </c:pt>
                <c:pt idx="74976">
                  <c:v>135.7194683</c:v>
                </c:pt>
                <c:pt idx="75020">
                  <c:v>135.7683017</c:v>
                </c:pt>
                <c:pt idx="75064">
                  <c:v>135.8185517</c:v>
                </c:pt>
                <c:pt idx="75108">
                  <c:v>135.86342</c:v>
                </c:pt>
                <c:pt idx="75152">
                  <c:v>135.9086917</c:v>
                </c:pt>
                <c:pt idx="75196">
                  <c:v>135.96632</c:v>
                </c:pt>
                <c:pt idx="75240">
                  <c:v>136.0147317</c:v>
                </c:pt>
                <c:pt idx="75284">
                  <c:v>136.0650317</c:v>
                </c:pt>
                <c:pt idx="75328">
                  <c:v>136.1096533</c:v>
                </c:pt>
                <c:pt idx="75372">
                  <c:v>136.1594617</c:v>
                </c:pt>
                <c:pt idx="75416">
                  <c:v>136.2199633</c:v>
                </c:pt>
                <c:pt idx="75460">
                  <c:v>136.2679967</c:v>
                </c:pt>
                <c:pt idx="75504">
                  <c:v>136.3188583</c:v>
                </c:pt>
                <c:pt idx="75548">
                  <c:v>136.3593217</c:v>
                </c:pt>
                <c:pt idx="75592">
                  <c:v>136.416545</c:v>
                </c:pt>
                <c:pt idx="75636">
                  <c:v>136.4540783</c:v>
                </c:pt>
                <c:pt idx="75680">
                  <c:v>136.5043367</c:v>
                </c:pt>
                <c:pt idx="75724">
                  <c:v>136.55622</c:v>
                </c:pt>
                <c:pt idx="75768">
                  <c:v>136.60328</c:v>
                </c:pt>
                <c:pt idx="75812">
                  <c:v>136.6473217</c:v>
                </c:pt>
                <c:pt idx="75856">
                  <c:v>136.68334</c:v>
                </c:pt>
                <c:pt idx="75900">
                  <c:v>136.7240567</c:v>
                </c:pt>
                <c:pt idx="75944">
                  <c:v>136.77322</c:v>
                </c:pt>
                <c:pt idx="75988">
                  <c:v>136.816975</c:v>
                </c:pt>
                <c:pt idx="76032">
                  <c:v>136.864475</c:v>
                </c:pt>
                <c:pt idx="76076">
                  <c:v>136.921015</c:v>
                </c:pt>
                <c:pt idx="76120">
                  <c:v>136.9624817</c:v>
                </c:pt>
                <c:pt idx="76164">
                  <c:v>137.0014683</c:v>
                </c:pt>
                <c:pt idx="76208">
                  <c:v>137.0457733</c:v>
                </c:pt>
                <c:pt idx="76252">
                  <c:v>137.0941017</c:v>
                </c:pt>
                <c:pt idx="76296">
                  <c:v>137.1468083</c:v>
                </c:pt>
                <c:pt idx="76340">
                  <c:v>137.1983833</c:v>
                </c:pt>
                <c:pt idx="76384">
                  <c:v>137.2388667</c:v>
                </c:pt>
                <c:pt idx="76428">
                  <c:v>137.27995</c:v>
                </c:pt>
                <c:pt idx="76472">
                  <c:v>137.3297683</c:v>
                </c:pt>
                <c:pt idx="76516">
                  <c:v>137.3777333</c:v>
                </c:pt>
                <c:pt idx="76560">
                  <c:v>137.4267067</c:v>
                </c:pt>
                <c:pt idx="76604">
                  <c:v>137.4637367</c:v>
                </c:pt>
                <c:pt idx="76648">
                  <c:v>137.5201433</c:v>
                </c:pt>
                <c:pt idx="76692">
                  <c:v>137.5782317</c:v>
                </c:pt>
                <c:pt idx="76736">
                  <c:v>137.6259167</c:v>
                </c:pt>
                <c:pt idx="76780">
                  <c:v>137.670625</c:v>
                </c:pt>
                <c:pt idx="76824">
                  <c:v>137.71575</c:v>
                </c:pt>
                <c:pt idx="76868">
                  <c:v>137.7611967</c:v>
                </c:pt>
                <c:pt idx="76912">
                  <c:v>137.8056233</c:v>
                </c:pt>
                <c:pt idx="76956">
                  <c:v>137.8464233</c:v>
                </c:pt>
                <c:pt idx="77000">
                  <c:v>137.895495</c:v>
                </c:pt>
                <c:pt idx="77044">
                  <c:v>137.9545217</c:v>
                </c:pt>
                <c:pt idx="77088">
                  <c:v>137.997845</c:v>
                </c:pt>
                <c:pt idx="77132">
                  <c:v>138.046815</c:v>
                </c:pt>
                <c:pt idx="77176">
                  <c:v>138.08681</c:v>
                </c:pt>
                <c:pt idx="77220">
                  <c:v>138.1340767</c:v>
                </c:pt>
                <c:pt idx="77264">
                  <c:v>138.1767467</c:v>
                </c:pt>
                <c:pt idx="77308">
                  <c:v>138.22466</c:v>
                </c:pt>
                <c:pt idx="77352">
                  <c:v>138.26025</c:v>
                </c:pt>
                <c:pt idx="77396">
                  <c:v>138.2973233</c:v>
                </c:pt>
                <c:pt idx="77440">
                  <c:v>138.3372783</c:v>
                </c:pt>
                <c:pt idx="77484">
                  <c:v>138.3898633</c:v>
                </c:pt>
                <c:pt idx="77528">
                  <c:v>138.433545</c:v>
                </c:pt>
                <c:pt idx="77572">
                  <c:v>138.479935</c:v>
                </c:pt>
                <c:pt idx="77616">
                  <c:v>138.539585</c:v>
                </c:pt>
                <c:pt idx="77660">
                  <c:v>138.5888783</c:v>
                </c:pt>
                <c:pt idx="77704">
                  <c:v>138.6426667</c:v>
                </c:pt>
                <c:pt idx="77748">
                  <c:v>138.6899067</c:v>
                </c:pt>
                <c:pt idx="77792">
                  <c:v>138.730015</c:v>
                </c:pt>
                <c:pt idx="77836">
                  <c:v>138.783465</c:v>
                </c:pt>
                <c:pt idx="77880">
                  <c:v>138.8453883</c:v>
                </c:pt>
                <c:pt idx="77924">
                  <c:v>138.8958583</c:v>
                </c:pt>
                <c:pt idx="77968">
                  <c:v>138.9384233</c:v>
                </c:pt>
                <c:pt idx="78012">
                  <c:v>138.984245</c:v>
                </c:pt>
                <c:pt idx="78056">
                  <c:v>139.03022</c:v>
                </c:pt>
                <c:pt idx="78100">
                  <c:v>139.0779433</c:v>
                </c:pt>
                <c:pt idx="78144">
                  <c:v>139.1256867</c:v>
                </c:pt>
                <c:pt idx="78188">
                  <c:v>139.168085</c:v>
                </c:pt>
                <c:pt idx="78232">
                  <c:v>139.2121517</c:v>
                </c:pt>
                <c:pt idx="78276">
                  <c:v>139.2507733</c:v>
                </c:pt>
                <c:pt idx="78320">
                  <c:v>139.3018967</c:v>
                </c:pt>
                <c:pt idx="78364">
                  <c:v>139.3520417</c:v>
                </c:pt>
                <c:pt idx="78408">
                  <c:v>139.406705</c:v>
                </c:pt>
                <c:pt idx="78452">
                  <c:v>139.456095</c:v>
                </c:pt>
                <c:pt idx="78496">
                  <c:v>139.50942</c:v>
                </c:pt>
                <c:pt idx="78540">
                  <c:v>139.5666967</c:v>
                </c:pt>
                <c:pt idx="78584">
                  <c:v>139.621405</c:v>
                </c:pt>
                <c:pt idx="78628">
                  <c:v>139.67475</c:v>
                </c:pt>
                <c:pt idx="78672">
                  <c:v>139.7237767</c:v>
                </c:pt>
                <c:pt idx="78716">
                  <c:v>139.767245</c:v>
                </c:pt>
                <c:pt idx="78760">
                  <c:v>139.8114917</c:v>
                </c:pt>
                <c:pt idx="78804">
                  <c:v>139.86323</c:v>
                </c:pt>
                <c:pt idx="78848">
                  <c:v>139.9067617</c:v>
                </c:pt>
                <c:pt idx="78892">
                  <c:v>139.95209</c:v>
                </c:pt>
                <c:pt idx="78936">
                  <c:v>139.9998817</c:v>
                </c:pt>
                <c:pt idx="78980">
                  <c:v>140.0532867</c:v>
                </c:pt>
                <c:pt idx="79024">
                  <c:v>140.1027417</c:v>
                </c:pt>
                <c:pt idx="79068">
                  <c:v>140.16206</c:v>
                </c:pt>
                <c:pt idx="79112">
                  <c:v>140.2129367</c:v>
                </c:pt>
                <c:pt idx="79156">
                  <c:v>140.261275</c:v>
                </c:pt>
                <c:pt idx="79200">
                  <c:v>140.30414</c:v>
                </c:pt>
                <c:pt idx="79244">
                  <c:v>140.359005</c:v>
                </c:pt>
                <c:pt idx="79288">
                  <c:v>140.4144933</c:v>
                </c:pt>
                <c:pt idx="79332">
                  <c:v>140.46011</c:v>
                </c:pt>
                <c:pt idx="79376">
                  <c:v>140.5134483</c:v>
                </c:pt>
                <c:pt idx="79420">
                  <c:v>140.56235</c:v>
                </c:pt>
                <c:pt idx="79464">
                  <c:v>140.6172167</c:v>
                </c:pt>
                <c:pt idx="79508">
                  <c:v>140.6708433</c:v>
                </c:pt>
                <c:pt idx="79552">
                  <c:v>140.7212817</c:v>
                </c:pt>
                <c:pt idx="79596">
                  <c:v>140.7716417</c:v>
                </c:pt>
                <c:pt idx="79640">
                  <c:v>140.817625</c:v>
                </c:pt>
                <c:pt idx="79684">
                  <c:v>140.8831117</c:v>
                </c:pt>
                <c:pt idx="79728">
                  <c:v>140.9317533</c:v>
                </c:pt>
                <c:pt idx="79772">
                  <c:v>140.9734833</c:v>
                </c:pt>
                <c:pt idx="79816">
                  <c:v>141.0188133</c:v>
                </c:pt>
                <c:pt idx="79860">
                  <c:v>141.069735</c:v>
                </c:pt>
                <c:pt idx="79904">
                  <c:v>141.1138083</c:v>
                </c:pt>
                <c:pt idx="79948">
                  <c:v>141.1613333</c:v>
                </c:pt>
                <c:pt idx="79992">
                  <c:v>141.2062533</c:v>
                </c:pt>
                <c:pt idx="80036">
                  <c:v>141.240835</c:v>
                </c:pt>
                <c:pt idx="80080">
                  <c:v>141.28915</c:v>
                </c:pt>
                <c:pt idx="80124">
                  <c:v>141.336575</c:v>
                </c:pt>
                <c:pt idx="80168">
                  <c:v>141.3844167</c:v>
                </c:pt>
                <c:pt idx="80212">
                  <c:v>141.4257883</c:v>
                </c:pt>
                <c:pt idx="80256">
                  <c:v>141.4705883</c:v>
                </c:pt>
                <c:pt idx="80300">
                  <c:v>141.5182683</c:v>
                </c:pt>
                <c:pt idx="80344">
                  <c:v>141.55733</c:v>
                </c:pt>
                <c:pt idx="80388">
                  <c:v>141.606615</c:v>
                </c:pt>
                <c:pt idx="80432">
                  <c:v>141.653835</c:v>
                </c:pt>
                <c:pt idx="80476">
                  <c:v>141.7051217</c:v>
                </c:pt>
                <c:pt idx="80520">
                  <c:v>141.7620583</c:v>
                </c:pt>
                <c:pt idx="80564">
                  <c:v>141.8105083</c:v>
                </c:pt>
                <c:pt idx="80608">
                  <c:v>141.85924</c:v>
                </c:pt>
                <c:pt idx="80652">
                  <c:v>141.9078317</c:v>
                </c:pt>
                <c:pt idx="80696">
                  <c:v>141.9602</c:v>
                </c:pt>
                <c:pt idx="80740">
                  <c:v>142.0069933</c:v>
                </c:pt>
                <c:pt idx="80784">
                  <c:v>142.055485</c:v>
                </c:pt>
                <c:pt idx="80828">
                  <c:v>142.1074033</c:v>
                </c:pt>
                <c:pt idx="80872">
                  <c:v>142.1571217</c:v>
                </c:pt>
                <c:pt idx="80916">
                  <c:v>142.2153467</c:v>
                </c:pt>
                <c:pt idx="80960">
                  <c:v>142.274935</c:v>
                </c:pt>
                <c:pt idx="81004">
                  <c:v>142.3352267</c:v>
                </c:pt>
                <c:pt idx="81048">
                  <c:v>142.38302</c:v>
                </c:pt>
                <c:pt idx="81092">
                  <c:v>142.422485</c:v>
                </c:pt>
                <c:pt idx="81136">
                  <c:v>142.4676233</c:v>
                </c:pt>
                <c:pt idx="81180">
                  <c:v>142.5187433</c:v>
                </c:pt>
                <c:pt idx="81224">
                  <c:v>142.5830283</c:v>
                </c:pt>
                <c:pt idx="81268">
                  <c:v>142.63637</c:v>
                </c:pt>
                <c:pt idx="81312">
                  <c:v>142.694455</c:v>
                </c:pt>
                <c:pt idx="81356">
                  <c:v>142.759125</c:v>
                </c:pt>
                <c:pt idx="81400">
                  <c:v>142.807845</c:v>
                </c:pt>
                <c:pt idx="81444">
                  <c:v>142.8703333</c:v>
                </c:pt>
                <c:pt idx="81488">
                  <c:v>142.92799</c:v>
                </c:pt>
                <c:pt idx="81532">
                  <c:v>142.99739</c:v>
                </c:pt>
                <c:pt idx="81576">
                  <c:v>143.0412083</c:v>
                </c:pt>
                <c:pt idx="81620">
                  <c:v>143.09307</c:v>
                </c:pt>
                <c:pt idx="81664">
                  <c:v>143.15235</c:v>
                </c:pt>
                <c:pt idx="81708">
                  <c:v>143.2145967</c:v>
                </c:pt>
                <c:pt idx="81752">
                  <c:v>143.267635</c:v>
                </c:pt>
                <c:pt idx="81796">
                  <c:v>143.326955</c:v>
                </c:pt>
                <c:pt idx="81840">
                  <c:v>143.376035</c:v>
                </c:pt>
                <c:pt idx="81884">
                  <c:v>143.4495233</c:v>
                </c:pt>
                <c:pt idx="81928">
                  <c:v>143.5153333</c:v>
                </c:pt>
                <c:pt idx="81972">
                  <c:v>143.5770483</c:v>
                </c:pt>
                <c:pt idx="82016">
                  <c:v>143.6365383</c:v>
                </c:pt>
                <c:pt idx="82060">
                  <c:v>143.7092983</c:v>
                </c:pt>
                <c:pt idx="82104">
                  <c:v>143.75514</c:v>
                </c:pt>
                <c:pt idx="82148">
                  <c:v>143.807325</c:v>
                </c:pt>
                <c:pt idx="82192">
                  <c:v>143.8595333</c:v>
                </c:pt>
                <c:pt idx="82236">
                  <c:v>143.9267283</c:v>
                </c:pt>
                <c:pt idx="82280">
                  <c:v>143.9796033</c:v>
                </c:pt>
                <c:pt idx="82324">
                  <c:v>144.0377</c:v>
                </c:pt>
                <c:pt idx="82368">
                  <c:v>144.0937733</c:v>
                </c:pt>
                <c:pt idx="82412">
                  <c:v>144.1537733</c:v>
                </c:pt>
                <c:pt idx="82456">
                  <c:v>144.194815</c:v>
                </c:pt>
                <c:pt idx="82500">
                  <c:v>144.2359067</c:v>
                </c:pt>
                <c:pt idx="82544">
                  <c:v>144.28549</c:v>
                </c:pt>
                <c:pt idx="82588">
                  <c:v>144.3394617</c:v>
                </c:pt>
                <c:pt idx="82632">
                  <c:v>144.38593</c:v>
                </c:pt>
                <c:pt idx="82676">
                  <c:v>144.434095</c:v>
                </c:pt>
                <c:pt idx="82720">
                  <c:v>144.48329</c:v>
                </c:pt>
                <c:pt idx="82764">
                  <c:v>144.5203783</c:v>
                </c:pt>
                <c:pt idx="82808">
                  <c:v>144.56214</c:v>
                </c:pt>
                <c:pt idx="82852">
                  <c:v>144.61571</c:v>
                </c:pt>
                <c:pt idx="82896">
                  <c:v>144.6640117</c:v>
                </c:pt>
                <c:pt idx="82940">
                  <c:v>144.7114267</c:v>
                </c:pt>
                <c:pt idx="82984">
                  <c:v>144.7699917</c:v>
                </c:pt>
                <c:pt idx="83028">
                  <c:v>144.8299783</c:v>
                </c:pt>
                <c:pt idx="83072">
                  <c:v>144.8896683</c:v>
                </c:pt>
                <c:pt idx="83116">
                  <c:v>144.94169</c:v>
                </c:pt>
                <c:pt idx="83160">
                  <c:v>144.9987433</c:v>
                </c:pt>
                <c:pt idx="83204">
                  <c:v>145.0552767</c:v>
                </c:pt>
                <c:pt idx="83248">
                  <c:v>145.1060967</c:v>
                </c:pt>
                <c:pt idx="83292">
                  <c:v>145.1540833</c:v>
                </c:pt>
                <c:pt idx="83336">
                  <c:v>145.2015033</c:v>
                </c:pt>
                <c:pt idx="83380">
                  <c:v>145.2566867</c:v>
                </c:pt>
                <c:pt idx="83424">
                  <c:v>145.31503</c:v>
                </c:pt>
                <c:pt idx="83468">
                  <c:v>145.3640567</c:v>
                </c:pt>
                <c:pt idx="83512">
                  <c:v>145.4183567</c:v>
                </c:pt>
                <c:pt idx="83556">
                  <c:v>145.4796167</c:v>
                </c:pt>
                <c:pt idx="83600">
                  <c:v>145.5198583</c:v>
                </c:pt>
                <c:pt idx="83644">
                  <c:v>145.5741483</c:v>
                </c:pt>
                <c:pt idx="83688">
                  <c:v>145.6186917</c:v>
                </c:pt>
                <c:pt idx="83732">
                  <c:v>145.6668867</c:v>
                </c:pt>
                <c:pt idx="83776">
                  <c:v>145.71973</c:v>
                </c:pt>
                <c:pt idx="83820">
                  <c:v>145.76301</c:v>
                </c:pt>
                <c:pt idx="83864">
                  <c:v>145.8128067</c:v>
                </c:pt>
                <c:pt idx="83908">
                  <c:v>145.8625083</c:v>
                </c:pt>
                <c:pt idx="83952">
                  <c:v>145.9134383</c:v>
                </c:pt>
                <c:pt idx="83996">
                  <c:v>145.966975</c:v>
                </c:pt>
                <c:pt idx="84040">
                  <c:v>146.0228383</c:v>
                </c:pt>
                <c:pt idx="84084">
                  <c:v>146.0775367</c:v>
                </c:pt>
                <c:pt idx="84128">
                  <c:v>146.1207017</c:v>
                </c:pt>
                <c:pt idx="84172">
                  <c:v>146.18331</c:v>
                </c:pt>
                <c:pt idx="84216">
                  <c:v>146.2395983</c:v>
                </c:pt>
                <c:pt idx="84260">
                  <c:v>146.3014533</c:v>
                </c:pt>
                <c:pt idx="84304">
                  <c:v>146.3515167</c:v>
                </c:pt>
                <c:pt idx="84348">
                  <c:v>146.42763</c:v>
                </c:pt>
                <c:pt idx="84392">
                  <c:v>146.477805</c:v>
                </c:pt>
                <c:pt idx="84436">
                  <c:v>146.5223</c:v>
                </c:pt>
                <c:pt idx="84480">
                  <c:v>146.5720233</c:v>
                </c:pt>
                <c:pt idx="84524">
                  <c:v>146.6179317</c:v>
                </c:pt>
                <c:pt idx="84568">
                  <c:v>146.6682433</c:v>
                </c:pt>
                <c:pt idx="84612">
                  <c:v>146.717955</c:v>
                </c:pt>
                <c:pt idx="84656">
                  <c:v>146.76522</c:v>
                </c:pt>
                <c:pt idx="84700">
                  <c:v>146.81936</c:v>
                </c:pt>
                <c:pt idx="84744">
                  <c:v>146.8573383</c:v>
                </c:pt>
                <c:pt idx="84788">
                  <c:v>146.9075317</c:v>
                </c:pt>
                <c:pt idx="84832">
                  <c:v>146.958415</c:v>
                </c:pt>
                <c:pt idx="84876">
                  <c:v>147.0116333</c:v>
                </c:pt>
                <c:pt idx="84920">
                  <c:v>147.0624867</c:v>
                </c:pt>
                <c:pt idx="84964">
                  <c:v>147.1144533</c:v>
                </c:pt>
                <c:pt idx="85008">
                  <c:v>147.1629283</c:v>
                </c:pt>
                <c:pt idx="85052">
                  <c:v>147.209775</c:v>
                </c:pt>
                <c:pt idx="85096">
                  <c:v>147.2595467</c:v>
                </c:pt>
                <c:pt idx="85140">
                  <c:v>147.3174767</c:v>
                </c:pt>
                <c:pt idx="85184">
                  <c:v>147.3649483</c:v>
                </c:pt>
                <c:pt idx="85228">
                  <c:v>147.414835</c:v>
                </c:pt>
                <c:pt idx="85272">
                  <c:v>147.4694233</c:v>
                </c:pt>
                <c:pt idx="85316">
                  <c:v>147.5182917</c:v>
                </c:pt>
                <c:pt idx="85360">
                  <c:v>147.572945</c:v>
                </c:pt>
                <c:pt idx="85404">
                  <c:v>147.6250367</c:v>
                </c:pt>
                <c:pt idx="85448">
                  <c:v>147.689735</c:v>
                </c:pt>
                <c:pt idx="85492">
                  <c:v>147.73979</c:v>
                </c:pt>
                <c:pt idx="85536">
                  <c:v>147.805135</c:v>
                </c:pt>
                <c:pt idx="85580">
                  <c:v>147.859215</c:v>
                </c:pt>
                <c:pt idx="85624">
                  <c:v>147.9232683</c:v>
                </c:pt>
                <c:pt idx="85668">
                  <c:v>147.97187</c:v>
                </c:pt>
                <c:pt idx="85712">
                  <c:v>148.0154617</c:v>
                </c:pt>
                <c:pt idx="85756">
                  <c:v>148.07</c:v>
                </c:pt>
                <c:pt idx="85800">
                  <c:v>148.1217667</c:v>
                </c:pt>
                <c:pt idx="85844">
                  <c:v>148.165845</c:v>
                </c:pt>
                <c:pt idx="85888">
                  <c:v>148.21124</c:v>
                </c:pt>
                <c:pt idx="85932">
                  <c:v>148.2683967</c:v>
                </c:pt>
                <c:pt idx="85976">
                  <c:v>148.3366183</c:v>
                </c:pt>
                <c:pt idx="86020">
                  <c:v>148.3866183</c:v>
                </c:pt>
                <c:pt idx="86064">
                  <c:v>148.4417033</c:v>
                </c:pt>
                <c:pt idx="86108">
                  <c:v>148.488385</c:v>
                </c:pt>
                <c:pt idx="86152">
                  <c:v>148.5432767</c:v>
                </c:pt>
                <c:pt idx="86196">
                  <c:v>148.6021817</c:v>
                </c:pt>
                <c:pt idx="86240">
                  <c:v>148.6569417</c:v>
                </c:pt>
                <c:pt idx="86284">
                  <c:v>148.7125033</c:v>
                </c:pt>
                <c:pt idx="86328">
                  <c:v>148.758835</c:v>
                </c:pt>
                <c:pt idx="86372">
                  <c:v>148.8219967</c:v>
                </c:pt>
                <c:pt idx="86416">
                  <c:v>148.8840783</c:v>
                </c:pt>
                <c:pt idx="86460">
                  <c:v>148.9297167</c:v>
                </c:pt>
                <c:pt idx="86504">
                  <c:v>149.0008733</c:v>
                </c:pt>
                <c:pt idx="86548">
                  <c:v>149.0590817</c:v>
                </c:pt>
                <c:pt idx="86592">
                  <c:v>149.10923</c:v>
                </c:pt>
                <c:pt idx="86636">
                  <c:v>149.159945</c:v>
                </c:pt>
                <c:pt idx="86680">
                  <c:v>149.2065533</c:v>
                </c:pt>
                <c:pt idx="86724">
                  <c:v>149.2528317</c:v>
                </c:pt>
                <c:pt idx="86768">
                  <c:v>149.30897</c:v>
                </c:pt>
                <c:pt idx="86812">
                  <c:v>149.366115</c:v>
                </c:pt>
                <c:pt idx="86856">
                  <c:v>149.41434</c:v>
                </c:pt>
                <c:pt idx="86900">
                  <c:v>149.4611517</c:v>
                </c:pt>
                <c:pt idx="86944">
                  <c:v>149.52252</c:v>
                </c:pt>
                <c:pt idx="86988">
                  <c:v>149.5832617</c:v>
                </c:pt>
                <c:pt idx="87032">
                  <c:v>149.64205</c:v>
                </c:pt>
                <c:pt idx="87076">
                  <c:v>149.6986983</c:v>
                </c:pt>
                <c:pt idx="87120">
                  <c:v>149.7530783</c:v>
                </c:pt>
                <c:pt idx="87164">
                  <c:v>149.80744</c:v>
                </c:pt>
                <c:pt idx="87208">
                  <c:v>149.8598333</c:v>
                </c:pt>
                <c:pt idx="87252">
                  <c:v>149.9248517</c:v>
                </c:pt>
                <c:pt idx="87296">
                  <c:v>149.9769833</c:v>
                </c:pt>
                <c:pt idx="87340">
                  <c:v>150.0234633</c:v>
                </c:pt>
                <c:pt idx="87384">
                  <c:v>150.0629117</c:v>
                </c:pt>
                <c:pt idx="87428">
                  <c:v>150.10556</c:v>
                </c:pt>
                <c:pt idx="87472">
                  <c:v>150.1451967</c:v>
                </c:pt>
                <c:pt idx="87516">
                  <c:v>150.2028033</c:v>
                </c:pt>
                <c:pt idx="87560">
                  <c:v>150.253075</c:v>
                </c:pt>
                <c:pt idx="87604">
                  <c:v>150.3120017</c:v>
                </c:pt>
                <c:pt idx="87648">
                  <c:v>150.3670133</c:v>
                </c:pt>
                <c:pt idx="87692">
                  <c:v>150.4161017</c:v>
                </c:pt>
                <c:pt idx="87736">
                  <c:v>150.4628517</c:v>
                </c:pt>
                <c:pt idx="87780">
                  <c:v>150.5135267</c:v>
                </c:pt>
                <c:pt idx="87824">
                  <c:v>150.571385</c:v>
                </c:pt>
                <c:pt idx="87868">
                  <c:v>150.635305</c:v>
                </c:pt>
                <c:pt idx="87912">
                  <c:v>150.701575</c:v>
                </c:pt>
                <c:pt idx="87956">
                  <c:v>150.7658283</c:v>
                </c:pt>
                <c:pt idx="88000">
                  <c:v>150.8261483</c:v>
                </c:pt>
                <c:pt idx="88044">
                  <c:v>150.88851</c:v>
                </c:pt>
                <c:pt idx="88088">
                  <c:v>150.9398167</c:v>
                </c:pt>
                <c:pt idx="88132">
                  <c:v>150.9824467</c:v>
                </c:pt>
                <c:pt idx="88176">
                  <c:v>151.0359867</c:v>
                </c:pt>
                <c:pt idx="88220">
                  <c:v>151.0958067</c:v>
                </c:pt>
                <c:pt idx="88264">
                  <c:v>151.1464733</c:v>
                </c:pt>
                <c:pt idx="88308">
                  <c:v>151.2060483</c:v>
                </c:pt>
                <c:pt idx="88352">
                  <c:v>151.268355</c:v>
                </c:pt>
                <c:pt idx="88396">
                  <c:v>151.3238817</c:v>
                </c:pt>
                <c:pt idx="88440">
                  <c:v>151.3834383</c:v>
                </c:pt>
                <c:pt idx="88484">
                  <c:v>151.4399617</c:v>
                </c:pt>
                <c:pt idx="88528">
                  <c:v>151.5043433</c:v>
                </c:pt>
                <c:pt idx="88572">
                  <c:v>151.57262</c:v>
                </c:pt>
                <c:pt idx="88616">
                  <c:v>151.62495</c:v>
                </c:pt>
                <c:pt idx="88660">
                  <c:v>151.6885917</c:v>
                </c:pt>
                <c:pt idx="88704">
                  <c:v>151.743515</c:v>
                </c:pt>
                <c:pt idx="88748">
                  <c:v>151.8079167</c:v>
                </c:pt>
                <c:pt idx="88792">
                  <c:v>151.870215</c:v>
                </c:pt>
                <c:pt idx="88836">
                  <c:v>151.9220667</c:v>
                </c:pt>
                <c:pt idx="88880">
                  <c:v>151.9820933</c:v>
                </c:pt>
                <c:pt idx="88924">
                  <c:v>152.03829</c:v>
                </c:pt>
                <c:pt idx="88968">
                  <c:v>152.1008633</c:v>
                </c:pt>
                <c:pt idx="89012">
                  <c:v>152.1635483</c:v>
                </c:pt>
                <c:pt idx="89056">
                  <c:v>152.2068917</c:v>
                </c:pt>
                <c:pt idx="89100">
                  <c:v>152.25527</c:v>
                </c:pt>
                <c:pt idx="89144">
                  <c:v>152.3089783</c:v>
                </c:pt>
                <c:pt idx="89188">
                  <c:v>152.3529967</c:v>
                </c:pt>
                <c:pt idx="89232">
                  <c:v>152.40503</c:v>
                </c:pt>
                <c:pt idx="89276">
                  <c:v>152.4467383</c:v>
                </c:pt>
                <c:pt idx="89320">
                  <c:v>152.5035667</c:v>
                </c:pt>
                <c:pt idx="89364">
                  <c:v>152.5638233</c:v>
                </c:pt>
                <c:pt idx="89408">
                  <c:v>152.622365</c:v>
                </c:pt>
                <c:pt idx="89452">
                  <c:v>152.6833483</c:v>
                </c:pt>
                <c:pt idx="89496">
                  <c:v>152.7441533</c:v>
                </c:pt>
                <c:pt idx="89540">
                  <c:v>152.79492</c:v>
                </c:pt>
                <c:pt idx="89584">
                  <c:v>152.8461817</c:v>
                </c:pt>
                <c:pt idx="89628">
                  <c:v>152.898235</c:v>
                </c:pt>
                <c:pt idx="89672">
                  <c:v>152.960005</c:v>
                </c:pt>
                <c:pt idx="89716">
                  <c:v>153.016955</c:v>
                </c:pt>
                <c:pt idx="89760">
                  <c:v>153.06421</c:v>
                </c:pt>
                <c:pt idx="89804">
                  <c:v>153.1310267</c:v>
                </c:pt>
                <c:pt idx="89848">
                  <c:v>153.1866583</c:v>
                </c:pt>
                <c:pt idx="89892">
                  <c:v>153.2606417</c:v>
                </c:pt>
                <c:pt idx="89936">
                  <c:v>153.323885</c:v>
                </c:pt>
                <c:pt idx="89980">
                  <c:v>153.3829983</c:v>
                </c:pt>
                <c:pt idx="90024">
                  <c:v>153.424115</c:v>
                </c:pt>
                <c:pt idx="90068">
                  <c:v>153.4761983</c:v>
                </c:pt>
                <c:pt idx="90112">
                  <c:v>153.5304767</c:v>
                </c:pt>
                <c:pt idx="90156">
                  <c:v>153.582245</c:v>
                </c:pt>
                <c:pt idx="90200">
                  <c:v>153.6459167</c:v>
                </c:pt>
                <c:pt idx="90244">
                  <c:v>153.7021267</c:v>
                </c:pt>
                <c:pt idx="90288">
                  <c:v>153.739535</c:v>
                </c:pt>
                <c:pt idx="90332">
                  <c:v>153.7927733</c:v>
                </c:pt>
                <c:pt idx="90376">
                  <c:v>153.8537867</c:v>
                </c:pt>
                <c:pt idx="90420">
                  <c:v>153.907275</c:v>
                </c:pt>
                <c:pt idx="90464">
                  <c:v>153.9576833</c:v>
                </c:pt>
                <c:pt idx="90508">
                  <c:v>154.0056683</c:v>
                </c:pt>
                <c:pt idx="90552">
                  <c:v>154.0536067</c:v>
                </c:pt>
                <c:pt idx="90596">
                  <c:v>154.1067433</c:v>
                </c:pt>
                <c:pt idx="90640">
                  <c:v>154.17471</c:v>
                </c:pt>
                <c:pt idx="90684">
                  <c:v>154.233635</c:v>
                </c:pt>
                <c:pt idx="90728">
                  <c:v>154.2818817</c:v>
                </c:pt>
                <c:pt idx="90772">
                  <c:v>154.328685</c:v>
                </c:pt>
                <c:pt idx="90816">
                  <c:v>154.3782333</c:v>
                </c:pt>
                <c:pt idx="90860">
                  <c:v>154.414025</c:v>
                </c:pt>
                <c:pt idx="90904">
                  <c:v>154.4589883</c:v>
                </c:pt>
                <c:pt idx="90948">
                  <c:v>154.5058117</c:v>
                </c:pt>
                <c:pt idx="90992">
                  <c:v>154.56083</c:v>
                </c:pt>
                <c:pt idx="91036">
                  <c:v>154.5987733</c:v>
                </c:pt>
                <c:pt idx="91080">
                  <c:v>154.645925</c:v>
                </c:pt>
                <c:pt idx="91124">
                  <c:v>154.69523</c:v>
                </c:pt>
                <c:pt idx="91168">
                  <c:v>154.7385317</c:v>
                </c:pt>
                <c:pt idx="91212">
                  <c:v>154.7850933</c:v>
                </c:pt>
                <c:pt idx="91256">
                  <c:v>154.8379517</c:v>
                </c:pt>
                <c:pt idx="91300">
                  <c:v>154.8872517</c:v>
                </c:pt>
                <c:pt idx="91344">
                  <c:v>154.9459733</c:v>
                </c:pt>
                <c:pt idx="91388">
                  <c:v>154.9972333</c:v>
                </c:pt>
                <c:pt idx="91432">
                  <c:v>155.0650317</c:v>
                </c:pt>
                <c:pt idx="91476">
                  <c:v>155.1223733</c:v>
                </c:pt>
                <c:pt idx="91520">
                  <c:v>155.17648</c:v>
                </c:pt>
                <c:pt idx="91564">
                  <c:v>155.2183117</c:v>
                </c:pt>
                <c:pt idx="91608">
                  <c:v>155.2842683</c:v>
                </c:pt>
                <c:pt idx="91652">
                  <c:v>155.346965</c:v>
                </c:pt>
                <c:pt idx="91696">
                  <c:v>155.39505</c:v>
                </c:pt>
                <c:pt idx="91740">
                  <c:v>155.4660633</c:v>
                </c:pt>
                <c:pt idx="91784">
                  <c:v>155.5158017</c:v>
                </c:pt>
                <c:pt idx="91828">
                  <c:v>155.56081</c:v>
                </c:pt>
                <c:pt idx="91872">
                  <c:v>155.603145</c:v>
                </c:pt>
                <c:pt idx="91916">
                  <c:v>155.661285</c:v>
                </c:pt>
                <c:pt idx="91960">
                  <c:v>155.7135417</c:v>
                </c:pt>
                <c:pt idx="92004">
                  <c:v>155.761715</c:v>
                </c:pt>
                <c:pt idx="92048">
                  <c:v>155.8244617</c:v>
                </c:pt>
                <c:pt idx="92092">
                  <c:v>155.8805783</c:v>
                </c:pt>
                <c:pt idx="92136">
                  <c:v>155.9489933</c:v>
                </c:pt>
                <c:pt idx="92180">
                  <c:v>155.993955</c:v>
                </c:pt>
                <c:pt idx="92224">
                  <c:v>156.0521817</c:v>
                </c:pt>
                <c:pt idx="92268">
                  <c:v>156.1082583</c:v>
                </c:pt>
                <c:pt idx="92312">
                  <c:v>156.1542583</c:v>
                </c:pt>
                <c:pt idx="92356">
                  <c:v>156.2236233</c:v>
                </c:pt>
                <c:pt idx="92400">
                  <c:v>156.2779033</c:v>
                </c:pt>
                <c:pt idx="92444">
                  <c:v>156.3376117</c:v>
                </c:pt>
                <c:pt idx="92488">
                  <c:v>156.398945</c:v>
                </c:pt>
                <c:pt idx="92532">
                  <c:v>156.46699</c:v>
                </c:pt>
                <c:pt idx="92576">
                  <c:v>156.520695</c:v>
                </c:pt>
                <c:pt idx="92620">
                  <c:v>156.5812367</c:v>
                </c:pt>
                <c:pt idx="92664">
                  <c:v>156.6312167</c:v>
                </c:pt>
                <c:pt idx="92708">
                  <c:v>156.681505</c:v>
                </c:pt>
                <c:pt idx="92752">
                  <c:v>156.7536867</c:v>
                </c:pt>
                <c:pt idx="92796">
                  <c:v>156.827265</c:v>
                </c:pt>
                <c:pt idx="92840">
                  <c:v>156.8690583</c:v>
                </c:pt>
                <c:pt idx="92884">
                  <c:v>156.9207383</c:v>
                </c:pt>
                <c:pt idx="92928">
                  <c:v>156.9710233</c:v>
                </c:pt>
                <c:pt idx="92972">
                  <c:v>157.02356</c:v>
                </c:pt>
                <c:pt idx="93016">
                  <c:v>157.0784883</c:v>
                </c:pt>
                <c:pt idx="93060">
                  <c:v>157.1310267</c:v>
                </c:pt>
                <c:pt idx="93104">
                  <c:v>157.180195</c:v>
                </c:pt>
                <c:pt idx="93148">
                  <c:v>157.2362133</c:v>
                </c:pt>
                <c:pt idx="93192">
                  <c:v>157.2885417</c:v>
                </c:pt>
                <c:pt idx="93236">
                  <c:v>157.341665</c:v>
                </c:pt>
                <c:pt idx="93280">
                  <c:v>157.40382</c:v>
                </c:pt>
                <c:pt idx="93324">
                  <c:v>157.45476</c:v>
                </c:pt>
                <c:pt idx="93368">
                  <c:v>157.5101283</c:v>
                </c:pt>
                <c:pt idx="93412">
                  <c:v>157.5683583</c:v>
                </c:pt>
                <c:pt idx="93456">
                  <c:v>157.6272733</c:v>
                </c:pt>
                <c:pt idx="93500">
                  <c:v>157.678945</c:v>
                </c:pt>
                <c:pt idx="93544">
                  <c:v>157.7237583</c:v>
                </c:pt>
                <c:pt idx="93588">
                  <c:v>157.7755217</c:v>
                </c:pt>
                <c:pt idx="93632">
                  <c:v>157.8236817</c:v>
                </c:pt>
                <c:pt idx="93676">
                  <c:v>157.883485</c:v>
                </c:pt>
                <c:pt idx="93720">
                  <c:v>157.938125</c:v>
                </c:pt>
                <c:pt idx="93764">
                  <c:v>158.0033783</c:v>
                </c:pt>
                <c:pt idx="93808">
                  <c:v>158.0652117</c:v>
                </c:pt>
                <c:pt idx="93852">
                  <c:v>158.126085</c:v>
                </c:pt>
                <c:pt idx="93896">
                  <c:v>158.1815117</c:v>
                </c:pt>
                <c:pt idx="93940">
                  <c:v>158.2331833</c:v>
                </c:pt>
                <c:pt idx="93984">
                  <c:v>158.2892983</c:v>
                </c:pt>
                <c:pt idx="94028">
                  <c:v>158.3567117</c:v>
                </c:pt>
                <c:pt idx="94072">
                  <c:v>158.4230033</c:v>
                </c:pt>
                <c:pt idx="94116">
                  <c:v>158.485565</c:v>
                </c:pt>
                <c:pt idx="94160">
                  <c:v>158.5316017</c:v>
                </c:pt>
                <c:pt idx="94204">
                  <c:v>158.5971333</c:v>
                </c:pt>
                <c:pt idx="94248">
                  <c:v>158.6544067</c:v>
                </c:pt>
                <c:pt idx="94292">
                  <c:v>158.7119467</c:v>
                </c:pt>
                <c:pt idx="94336">
                  <c:v>158.78259</c:v>
                </c:pt>
                <c:pt idx="94380">
                  <c:v>158.832905</c:v>
                </c:pt>
                <c:pt idx="94424">
                  <c:v>158.881355</c:v>
                </c:pt>
                <c:pt idx="94468">
                  <c:v>158.9371217</c:v>
                </c:pt>
                <c:pt idx="94512">
                  <c:v>158.987995</c:v>
                </c:pt>
                <c:pt idx="94556">
                  <c:v>159.0472583</c:v>
                </c:pt>
                <c:pt idx="94600">
                  <c:v>159.10773</c:v>
                </c:pt>
                <c:pt idx="94644">
                  <c:v>159.1686267</c:v>
                </c:pt>
                <c:pt idx="94688">
                  <c:v>159.2210983</c:v>
                </c:pt>
                <c:pt idx="94732">
                  <c:v>159.2836383</c:v>
                </c:pt>
                <c:pt idx="94776">
                  <c:v>159.3307983</c:v>
                </c:pt>
                <c:pt idx="94820">
                  <c:v>159.3789183</c:v>
                </c:pt>
                <c:pt idx="94864">
                  <c:v>159.4380217</c:v>
                </c:pt>
                <c:pt idx="94908">
                  <c:v>159.5074117</c:v>
                </c:pt>
                <c:pt idx="94952">
                  <c:v>159.5626067</c:v>
                </c:pt>
                <c:pt idx="94996">
                  <c:v>159.619295</c:v>
                </c:pt>
                <c:pt idx="95040">
                  <c:v>159.6729133</c:v>
                </c:pt>
                <c:pt idx="95084">
                  <c:v>159.727655</c:v>
                </c:pt>
                <c:pt idx="95128">
                  <c:v>159.790815</c:v>
                </c:pt>
                <c:pt idx="95172">
                  <c:v>159.8523867</c:v>
                </c:pt>
                <c:pt idx="95216">
                  <c:v>159.91035</c:v>
                </c:pt>
                <c:pt idx="95260">
                  <c:v>159.972315</c:v>
                </c:pt>
                <c:pt idx="95304">
                  <c:v>160.0250617</c:v>
                </c:pt>
                <c:pt idx="95348">
                  <c:v>160.0783317</c:v>
                </c:pt>
                <c:pt idx="95392">
                  <c:v>160.128435</c:v>
                </c:pt>
                <c:pt idx="95436">
                  <c:v>160.185755</c:v>
                </c:pt>
                <c:pt idx="95480">
                  <c:v>160.243705</c:v>
                </c:pt>
                <c:pt idx="95524">
                  <c:v>160.2977267</c:v>
                </c:pt>
                <c:pt idx="95568">
                  <c:v>160.3555117</c:v>
                </c:pt>
                <c:pt idx="95612">
                  <c:v>160.4168283</c:v>
                </c:pt>
                <c:pt idx="95656">
                  <c:v>160.4672133</c:v>
                </c:pt>
                <c:pt idx="95700">
                  <c:v>160.5168767</c:v>
                </c:pt>
                <c:pt idx="95744">
                  <c:v>160.5650367</c:v>
                </c:pt>
                <c:pt idx="95788">
                  <c:v>160.6252983</c:v>
                </c:pt>
                <c:pt idx="95832">
                  <c:v>160.6919967</c:v>
                </c:pt>
                <c:pt idx="95876">
                  <c:v>160.7511933</c:v>
                </c:pt>
                <c:pt idx="95920">
                  <c:v>160.8146367</c:v>
                </c:pt>
                <c:pt idx="95964">
                  <c:v>160.8737767</c:v>
                </c:pt>
                <c:pt idx="96008">
                  <c:v>160.9490217</c:v>
                </c:pt>
                <c:pt idx="96052">
                  <c:v>161.0033633</c:v>
                </c:pt>
                <c:pt idx="96096">
                  <c:v>161.05479</c:v>
                </c:pt>
                <c:pt idx="96140">
                  <c:v>161.1282767</c:v>
                </c:pt>
                <c:pt idx="96184">
                  <c:v>161.2012767</c:v>
                </c:pt>
                <c:pt idx="96228">
                  <c:v>161.2736567</c:v>
                </c:pt>
                <c:pt idx="96272">
                  <c:v>161.3362517</c:v>
                </c:pt>
                <c:pt idx="96316">
                  <c:v>161.3946233</c:v>
                </c:pt>
                <c:pt idx="96360">
                  <c:v>161.4498783</c:v>
                </c:pt>
                <c:pt idx="96404">
                  <c:v>161.5038867</c:v>
                </c:pt>
                <c:pt idx="96448">
                  <c:v>161.5415717</c:v>
                </c:pt>
                <c:pt idx="96492">
                  <c:v>161.594655</c:v>
                </c:pt>
                <c:pt idx="96536">
                  <c:v>161.645975</c:v>
                </c:pt>
                <c:pt idx="96580">
                  <c:v>161.7003467</c:v>
                </c:pt>
                <c:pt idx="96624">
                  <c:v>161.7538167</c:v>
                </c:pt>
                <c:pt idx="96668">
                  <c:v>161.800985</c:v>
                </c:pt>
                <c:pt idx="96712">
                  <c:v>161.8510833</c:v>
                </c:pt>
                <c:pt idx="96756">
                  <c:v>161.9006233</c:v>
                </c:pt>
                <c:pt idx="96800">
                  <c:v>161.9454217</c:v>
                </c:pt>
                <c:pt idx="96844">
                  <c:v>161.9986767</c:v>
                </c:pt>
                <c:pt idx="96888">
                  <c:v>162.0398883</c:v>
                </c:pt>
                <c:pt idx="96932">
                  <c:v>162.0792417</c:v>
                </c:pt>
                <c:pt idx="96976">
                  <c:v>162.1336967</c:v>
                </c:pt>
                <c:pt idx="97020">
                  <c:v>162.1979867</c:v>
                </c:pt>
                <c:pt idx="97064">
                  <c:v>162.2685867</c:v>
                </c:pt>
                <c:pt idx="97108">
                  <c:v>162.3323133</c:v>
                </c:pt>
                <c:pt idx="97152">
                  <c:v>162.396285</c:v>
                </c:pt>
                <c:pt idx="97196">
                  <c:v>162.4580917</c:v>
                </c:pt>
                <c:pt idx="97240">
                  <c:v>162.507755</c:v>
                </c:pt>
                <c:pt idx="97284">
                  <c:v>162.5674367</c:v>
                </c:pt>
                <c:pt idx="97328">
                  <c:v>162.6111583</c:v>
                </c:pt>
                <c:pt idx="97372">
                  <c:v>162.6622283</c:v>
                </c:pt>
                <c:pt idx="97416">
                  <c:v>162.712125</c:v>
                </c:pt>
                <c:pt idx="97460">
                  <c:v>162.7699983</c:v>
                </c:pt>
                <c:pt idx="97504">
                  <c:v>162.8318433</c:v>
                </c:pt>
                <c:pt idx="97548">
                  <c:v>162.9092883</c:v>
                </c:pt>
                <c:pt idx="97592">
                  <c:v>162.9780683</c:v>
                </c:pt>
                <c:pt idx="97636">
                  <c:v>163.0350667</c:v>
                </c:pt>
                <c:pt idx="97680">
                  <c:v>163.102875</c:v>
                </c:pt>
                <c:pt idx="97724">
                  <c:v>163.1700217</c:v>
                </c:pt>
                <c:pt idx="97768">
                  <c:v>163.223185</c:v>
                </c:pt>
                <c:pt idx="97812">
                  <c:v>163.27769</c:v>
                </c:pt>
                <c:pt idx="97856">
                  <c:v>163.3351233</c:v>
                </c:pt>
                <c:pt idx="97900">
                  <c:v>163.3909067</c:v>
                </c:pt>
                <c:pt idx="97944">
                  <c:v>163.4585</c:v>
                </c:pt>
                <c:pt idx="97988">
                  <c:v>163.5140167</c:v>
                </c:pt>
                <c:pt idx="98032">
                  <c:v>163.5662</c:v>
                </c:pt>
                <c:pt idx="98076">
                  <c:v>163.6150033</c:v>
                </c:pt>
                <c:pt idx="98120">
                  <c:v>163.6649483</c:v>
                </c:pt>
                <c:pt idx="98164">
                  <c:v>163.7218867</c:v>
                </c:pt>
                <c:pt idx="98208">
                  <c:v>163.7922833</c:v>
                </c:pt>
                <c:pt idx="98252">
                  <c:v>163.8421183</c:v>
                </c:pt>
                <c:pt idx="98296">
                  <c:v>163.8936833</c:v>
                </c:pt>
                <c:pt idx="98340">
                  <c:v>163.94285</c:v>
                </c:pt>
                <c:pt idx="98384">
                  <c:v>163.9934983</c:v>
                </c:pt>
                <c:pt idx="98428">
                  <c:v>164.0376683</c:v>
                </c:pt>
                <c:pt idx="98472">
                  <c:v>164.0955783</c:v>
                </c:pt>
                <c:pt idx="98516">
                  <c:v>164.147995</c:v>
                </c:pt>
                <c:pt idx="98560">
                  <c:v>164.192815</c:v>
                </c:pt>
                <c:pt idx="98604">
                  <c:v>164.2548567</c:v>
                </c:pt>
                <c:pt idx="98648">
                  <c:v>164.3161</c:v>
                </c:pt>
                <c:pt idx="98692">
                  <c:v>164.3746767</c:v>
                </c:pt>
                <c:pt idx="98736">
                  <c:v>164.4236083</c:v>
                </c:pt>
                <c:pt idx="98780">
                  <c:v>164.4776983</c:v>
                </c:pt>
                <c:pt idx="98824">
                  <c:v>164.5342933</c:v>
                </c:pt>
                <c:pt idx="98868">
                  <c:v>164.5877917</c:v>
                </c:pt>
                <c:pt idx="98912">
                  <c:v>164.65017</c:v>
                </c:pt>
                <c:pt idx="98956">
                  <c:v>164.709055</c:v>
                </c:pt>
                <c:pt idx="99000">
                  <c:v>164.773865</c:v>
                </c:pt>
                <c:pt idx="99044">
                  <c:v>164.825045</c:v>
                </c:pt>
                <c:pt idx="99088">
                  <c:v>164.88065</c:v>
                </c:pt>
                <c:pt idx="99132">
                  <c:v>164.9351383</c:v>
                </c:pt>
                <c:pt idx="99176">
                  <c:v>164.990845</c:v>
                </c:pt>
                <c:pt idx="99220">
                  <c:v>165.0559417</c:v>
                </c:pt>
                <c:pt idx="99264">
                  <c:v>165.1286967</c:v>
                </c:pt>
                <c:pt idx="99308">
                  <c:v>165.2037717</c:v>
                </c:pt>
                <c:pt idx="99352">
                  <c:v>165.258855</c:v>
                </c:pt>
                <c:pt idx="99396">
                  <c:v>165.3102667</c:v>
                </c:pt>
                <c:pt idx="99440">
                  <c:v>165.364915</c:v>
                </c:pt>
                <c:pt idx="99484">
                  <c:v>165.4209167</c:v>
                </c:pt>
                <c:pt idx="99528">
                  <c:v>165.4779117</c:v>
                </c:pt>
                <c:pt idx="99572">
                  <c:v>165.53065</c:v>
                </c:pt>
                <c:pt idx="99616">
                  <c:v>165.5825467</c:v>
                </c:pt>
                <c:pt idx="99660">
                  <c:v>165.6434517</c:v>
                </c:pt>
                <c:pt idx="99704">
                  <c:v>165.7006033</c:v>
                </c:pt>
                <c:pt idx="99748">
                  <c:v>165.751785</c:v>
                </c:pt>
                <c:pt idx="99792">
                  <c:v>165.8006317</c:v>
                </c:pt>
                <c:pt idx="99836">
                  <c:v>165.8668333</c:v>
                </c:pt>
                <c:pt idx="99880">
                  <c:v>165.9284</c:v>
                </c:pt>
                <c:pt idx="99924">
                  <c:v>165.976785</c:v>
                </c:pt>
                <c:pt idx="99968">
                  <c:v>166.0223</c:v>
                </c:pt>
                <c:pt idx="100012">
                  <c:v>166.0792367</c:v>
                </c:pt>
                <c:pt idx="100056">
                  <c:v>166.1283833</c:v>
                </c:pt>
                <c:pt idx="100100">
                  <c:v>166.1805367</c:v>
                </c:pt>
                <c:pt idx="100144">
                  <c:v>166.236545</c:v>
                </c:pt>
                <c:pt idx="100188">
                  <c:v>166.2824683</c:v>
                </c:pt>
                <c:pt idx="100232">
                  <c:v>166.336315</c:v>
                </c:pt>
                <c:pt idx="100276">
                  <c:v>166.3888017</c:v>
                </c:pt>
                <c:pt idx="100320">
                  <c:v>166.442275</c:v>
                </c:pt>
                <c:pt idx="100364">
                  <c:v>166.493175</c:v>
                </c:pt>
                <c:pt idx="100408">
                  <c:v>166.5403433</c:v>
                </c:pt>
                <c:pt idx="100452">
                  <c:v>166.5873183</c:v>
                </c:pt>
                <c:pt idx="100496">
                  <c:v>166.6337167</c:v>
                </c:pt>
                <c:pt idx="100540">
                  <c:v>166.6903067</c:v>
                </c:pt>
                <c:pt idx="100584">
                  <c:v>166.75348</c:v>
                </c:pt>
                <c:pt idx="100628">
                  <c:v>166.8134433</c:v>
                </c:pt>
                <c:pt idx="100672">
                  <c:v>166.863805</c:v>
                </c:pt>
                <c:pt idx="100716">
                  <c:v>166.91468</c:v>
                </c:pt>
                <c:pt idx="100760">
                  <c:v>166.95847</c:v>
                </c:pt>
                <c:pt idx="100804">
                  <c:v>167.0045717</c:v>
                </c:pt>
                <c:pt idx="100848">
                  <c:v>167.058945</c:v>
                </c:pt>
                <c:pt idx="100892">
                  <c:v>167.112485</c:v>
                </c:pt>
                <c:pt idx="100936">
                  <c:v>167.1764767</c:v>
                </c:pt>
                <c:pt idx="100980">
                  <c:v>167.2347167</c:v>
                </c:pt>
                <c:pt idx="101024">
                  <c:v>167.2872783</c:v>
                </c:pt>
                <c:pt idx="101068">
                  <c:v>167.3356467</c:v>
                </c:pt>
                <c:pt idx="101112">
                  <c:v>167.3793683</c:v>
                </c:pt>
                <c:pt idx="101156">
                  <c:v>167.4349567</c:v>
                </c:pt>
                <c:pt idx="101200">
                  <c:v>167.4868983</c:v>
                </c:pt>
                <c:pt idx="101244">
                  <c:v>167.54499</c:v>
                </c:pt>
                <c:pt idx="101288">
                  <c:v>167.6001083</c:v>
                </c:pt>
                <c:pt idx="101332">
                  <c:v>167.6525267</c:v>
                </c:pt>
                <c:pt idx="101376">
                  <c:v>167.7012217</c:v>
                </c:pt>
                <c:pt idx="101420">
                  <c:v>167.7562667</c:v>
                </c:pt>
                <c:pt idx="101464">
                  <c:v>167.8010617</c:v>
                </c:pt>
                <c:pt idx="101508">
                  <c:v>167.8572317</c:v>
                </c:pt>
                <c:pt idx="101552">
                  <c:v>167.9144867</c:v>
                </c:pt>
                <c:pt idx="101596">
                  <c:v>167.9744683</c:v>
                </c:pt>
                <c:pt idx="101640">
                  <c:v>168.0243667</c:v>
                </c:pt>
                <c:pt idx="101684">
                  <c:v>168.0601383</c:v>
                </c:pt>
                <c:pt idx="101728">
                  <c:v>168.10805</c:v>
                </c:pt>
                <c:pt idx="101772">
                  <c:v>168.1597533</c:v>
                </c:pt>
                <c:pt idx="101816">
                  <c:v>168.19884</c:v>
                </c:pt>
                <c:pt idx="101860">
                  <c:v>168.2468067</c:v>
                </c:pt>
                <c:pt idx="101904">
                  <c:v>168.2904833</c:v>
                </c:pt>
                <c:pt idx="101948">
                  <c:v>168.34194</c:v>
                </c:pt>
                <c:pt idx="101992">
                  <c:v>168.39764</c:v>
                </c:pt>
                <c:pt idx="102036">
                  <c:v>168.44801</c:v>
                </c:pt>
                <c:pt idx="102080">
                  <c:v>168.4892167</c:v>
                </c:pt>
                <c:pt idx="102124">
                  <c:v>168.5325267</c:v>
                </c:pt>
                <c:pt idx="102168">
                  <c:v>168.5820983</c:v>
                </c:pt>
                <c:pt idx="102212">
                  <c:v>168.6310483</c:v>
                </c:pt>
                <c:pt idx="102256">
                  <c:v>168.67848</c:v>
                </c:pt>
                <c:pt idx="102300">
                  <c:v>168.73598</c:v>
                </c:pt>
                <c:pt idx="102344">
                  <c:v>168.78882</c:v>
                </c:pt>
                <c:pt idx="102388">
                  <c:v>168.8410467</c:v>
                </c:pt>
                <c:pt idx="102432">
                  <c:v>168.883045</c:v>
                </c:pt>
                <c:pt idx="102476">
                  <c:v>168.9304517</c:v>
                </c:pt>
                <c:pt idx="102520">
                  <c:v>168.9730933</c:v>
                </c:pt>
                <c:pt idx="102564">
                  <c:v>169.0123967</c:v>
                </c:pt>
                <c:pt idx="102608">
                  <c:v>169.0611933</c:v>
                </c:pt>
                <c:pt idx="102652">
                  <c:v>169.0991983</c:v>
                </c:pt>
                <c:pt idx="102696">
                  <c:v>169.1500233</c:v>
                </c:pt>
                <c:pt idx="102740">
                  <c:v>169.1933583</c:v>
                </c:pt>
                <c:pt idx="102784">
                  <c:v>169.2377533</c:v>
                </c:pt>
                <c:pt idx="102828">
                  <c:v>169.288155</c:v>
                </c:pt>
                <c:pt idx="102872">
                  <c:v>169.3397567</c:v>
                </c:pt>
                <c:pt idx="102916">
                  <c:v>169.387665</c:v>
                </c:pt>
                <c:pt idx="102960">
                  <c:v>169.4288717</c:v>
                </c:pt>
                <c:pt idx="103004">
                  <c:v>169.4653183</c:v>
                </c:pt>
                <c:pt idx="103048">
                  <c:v>169.49871</c:v>
                </c:pt>
                <c:pt idx="103092">
                  <c:v>169.53595</c:v>
                </c:pt>
                <c:pt idx="103136">
                  <c:v>169.567135</c:v>
                </c:pt>
                <c:pt idx="103180">
                  <c:v>169.6139633</c:v>
                </c:pt>
                <c:pt idx="103224">
                  <c:v>169.6498867</c:v>
                </c:pt>
                <c:pt idx="103268">
                  <c:v>169.6887117</c:v>
                </c:pt>
                <c:pt idx="103312">
                  <c:v>169.7218233</c:v>
                </c:pt>
                <c:pt idx="103356">
                  <c:v>169.7588633</c:v>
                </c:pt>
                <c:pt idx="103400">
                  <c:v>169.78843</c:v>
                </c:pt>
                <c:pt idx="103444">
                  <c:v>169.8207217</c:v>
                </c:pt>
                <c:pt idx="103488">
                  <c:v>169.8539233</c:v>
                </c:pt>
                <c:pt idx="103532">
                  <c:v>169.889035</c:v>
                </c:pt>
                <c:pt idx="103576">
                  <c:v>169.9206667</c:v>
                </c:pt>
                <c:pt idx="103620">
                  <c:v>169.9471217</c:v>
                </c:pt>
                <c:pt idx="103664">
                  <c:v>169.9780617</c:v>
                </c:pt>
                <c:pt idx="103708">
                  <c:v>170.0080817</c:v>
                </c:pt>
                <c:pt idx="103752">
                  <c:v>170.0439317</c:v>
                </c:pt>
                <c:pt idx="103796">
                  <c:v>170.0814583</c:v>
                </c:pt>
                <c:pt idx="103840">
                  <c:v>170.104515</c:v>
                </c:pt>
                <c:pt idx="103884">
                  <c:v>170.1424917</c:v>
                </c:pt>
                <c:pt idx="103928">
                  <c:v>170.181805</c:v>
                </c:pt>
                <c:pt idx="103972">
                  <c:v>170.216615</c:v>
                </c:pt>
                <c:pt idx="104016">
                  <c:v>170.25208</c:v>
                </c:pt>
                <c:pt idx="104060">
                  <c:v>170.2891583</c:v>
                </c:pt>
                <c:pt idx="104104">
                  <c:v>170.322145</c:v>
                </c:pt>
                <c:pt idx="104148">
                  <c:v>170.3589117</c:v>
                </c:pt>
                <c:pt idx="104192">
                  <c:v>170.397215</c:v>
                </c:pt>
                <c:pt idx="104236">
                  <c:v>170.4329583</c:v>
                </c:pt>
                <c:pt idx="104280">
                  <c:v>170.4687033</c:v>
                </c:pt>
                <c:pt idx="104324">
                  <c:v>170.5092783</c:v>
                </c:pt>
                <c:pt idx="104368">
                  <c:v>170.5501817</c:v>
                </c:pt>
                <c:pt idx="104412">
                  <c:v>170.5926883</c:v>
                </c:pt>
                <c:pt idx="104456">
                  <c:v>170.6345833</c:v>
                </c:pt>
                <c:pt idx="104500">
                  <c:v>170.6755917</c:v>
                </c:pt>
                <c:pt idx="104544">
                  <c:v>170.7154817</c:v>
                </c:pt>
                <c:pt idx="104588">
                  <c:v>170.7594183</c:v>
                </c:pt>
                <c:pt idx="104632">
                  <c:v>170.7941483</c:v>
                </c:pt>
                <c:pt idx="104676">
                  <c:v>170.83287</c:v>
                </c:pt>
                <c:pt idx="104720">
                  <c:v>170.8627583</c:v>
                </c:pt>
                <c:pt idx="104764">
                  <c:v>170.8984083</c:v>
                </c:pt>
                <c:pt idx="104808">
                  <c:v>170.942365</c:v>
                </c:pt>
                <c:pt idx="104852">
                  <c:v>170.9788917</c:v>
                </c:pt>
                <c:pt idx="104896">
                  <c:v>171.019055</c:v>
                </c:pt>
                <c:pt idx="104940">
                  <c:v>171.0590417</c:v>
                </c:pt>
                <c:pt idx="104984">
                  <c:v>171.082535</c:v>
                </c:pt>
                <c:pt idx="105028">
                  <c:v>171.1289283</c:v>
                </c:pt>
                <c:pt idx="105072">
                  <c:v>171.1657367</c:v>
                </c:pt>
                <c:pt idx="105116">
                  <c:v>171.2056183</c:v>
                </c:pt>
                <c:pt idx="105160">
                  <c:v>171.2451583</c:v>
                </c:pt>
                <c:pt idx="105204">
                  <c:v>171.2784917</c:v>
                </c:pt>
                <c:pt idx="105248">
                  <c:v>171.31691</c:v>
                </c:pt>
                <c:pt idx="105292">
                  <c:v>171.363215</c:v>
                </c:pt>
                <c:pt idx="105336">
                  <c:v>171.4093283</c:v>
                </c:pt>
                <c:pt idx="105380">
                  <c:v>171.4496683</c:v>
                </c:pt>
                <c:pt idx="105424">
                  <c:v>171.4898333</c:v>
                </c:pt>
                <c:pt idx="105468">
                  <c:v>171.53372</c:v>
                </c:pt>
                <c:pt idx="105512">
                  <c:v>171.5686167</c:v>
                </c:pt>
                <c:pt idx="105556">
                  <c:v>171.6049917</c:v>
                </c:pt>
                <c:pt idx="105600">
                  <c:v>171.64471</c:v>
                </c:pt>
                <c:pt idx="105644">
                  <c:v>171.69183</c:v>
                </c:pt>
                <c:pt idx="105688">
                  <c:v>171.7400517</c:v>
                </c:pt>
                <c:pt idx="105732">
                  <c:v>171.8052533</c:v>
                </c:pt>
                <c:pt idx="105776">
                  <c:v>171.845125</c:v>
                </c:pt>
                <c:pt idx="105820">
                  <c:v>171.88726</c:v>
                </c:pt>
                <c:pt idx="105864">
                  <c:v>171.9359767</c:v>
                </c:pt>
                <c:pt idx="105908">
                  <c:v>171.9782217</c:v>
                </c:pt>
                <c:pt idx="105952">
                  <c:v>172.0196583</c:v>
                </c:pt>
                <c:pt idx="105996">
                  <c:v>172.0650967</c:v>
                </c:pt>
                <c:pt idx="106040">
                  <c:v>172.1055583</c:v>
                </c:pt>
                <c:pt idx="106084">
                  <c:v>172.1467283</c:v>
                </c:pt>
                <c:pt idx="106128">
                  <c:v>172.2024533</c:v>
                </c:pt>
                <c:pt idx="106172">
                  <c:v>172.24888</c:v>
                </c:pt>
                <c:pt idx="106216">
                  <c:v>172.2944217</c:v>
                </c:pt>
                <c:pt idx="106260">
                  <c:v>172.3322583</c:v>
                </c:pt>
                <c:pt idx="106304">
                  <c:v>172.3684533</c:v>
                </c:pt>
                <c:pt idx="106348">
                  <c:v>172.40496</c:v>
                </c:pt>
                <c:pt idx="106392">
                  <c:v>172.4348283</c:v>
                </c:pt>
                <c:pt idx="106436">
                  <c:v>172.4809517</c:v>
                </c:pt>
                <c:pt idx="106480">
                  <c:v>172.527945</c:v>
                </c:pt>
                <c:pt idx="106524">
                  <c:v>172.574175</c:v>
                </c:pt>
                <c:pt idx="106568">
                  <c:v>172.60668</c:v>
                </c:pt>
                <c:pt idx="106612">
                  <c:v>172.65088</c:v>
                </c:pt>
                <c:pt idx="106656">
                  <c:v>172.6992167</c:v>
                </c:pt>
                <c:pt idx="106700">
                  <c:v>172.738035</c:v>
                </c:pt>
                <c:pt idx="106744">
                  <c:v>172.7773717</c:v>
                </c:pt>
                <c:pt idx="106788">
                  <c:v>172.8142083</c:v>
                </c:pt>
                <c:pt idx="106832">
                  <c:v>172.8539467</c:v>
                </c:pt>
                <c:pt idx="106876">
                  <c:v>172.9010067</c:v>
                </c:pt>
                <c:pt idx="106920">
                  <c:v>172.937465</c:v>
                </c:pt>
                <c:pt idx="106964">
                  <c:v>172.9822833</c:v>
                </c:pt>
                <c:pt idx="107008">
                  <c:v>173.0201583</c:v>
                </c:pt>
                <c:pt idx="107052">
                  <c:v>173.0648717</c:v>
                </c:pt>
                <c:pt idx="107096">
                  <c:v>173.1149433</c:v>
                </c:pt>
                <c:pt idx="107140">
                  <c:v>173.1626183</c:v>
                </c:pt>
                <c:pt idx="107184">
                  <c:v>173.2269633</c:v>
                </c:pt>
                <c:pt idx="107228">
                  <c:v>173.2826317</c:v>
                </c:pt>
                <c:pt idx="107272">
                  <c:v>173.325085</c:v>
                </c:pt>
                <c:pt idx="107316">
                  <c:v>173.3726467</c:v>
                </c:pt>
                <c:pt idx="107360">
                  <c:v>173.4171317</c:v>
                </c:pt>
                <c:pt idx="107404">
                  <c:v>173.464705</c:v>
                </c:pt>
                <c:pt idx="107448">
                  <c:v>173.5246167</c:v>
                </c:pt>
                <c:pt idx="107492">
                  <c:v>173.5758733</c:v>
                </c:pt>
                <c:pt idx="107536">
                  <c:v>173.616675</c:v>
                </c:pt>
                <c:pt idx="107580">
                  <c:v>173.6629683</c:v>
                </c:pt>
                <c:pt idx="107624">
                  <c:v>173.7280283</c:v>
                </c:pt>
                <c:pt idx="107668">
                  <c:v>173.7849583</c:v>
                </c:pt>
                <c:pt idx="107712">
                  <c:v>173.8597833</c:v>
                </c:pt>
                <c:pt idx="107756">
                  <c:v>173.9215683</c:v>
                </c:pt>
                <c:pt idx="107800">
                  <c:v>173.96379</c:v>
                </c:pt>
                <c:pt idx="107844">
                  <c:v>174.016025</c:v>
                </c:pt>
                <c:pt idx="107888">
                  <c:v>174.0662917</c:v>
                </c:pt>
                <c:pt idx="107932">
                  <c:v>174.11537</c:v>
                </c:pt>
                <c:pt idx="107976">
                  <c:v>174.164295</c:v>
                </c:pt>
                <c:pt idx="108020">
                  <c:v>174.2043767</c:v>
                </c:pt>
                <c:pt idx="108064">
                  <c:v>174.26363</c:v>
                </c:pt>
                <c:pt idx="108108">
                  <c:v>174.312715</c:v>
                </c:pt>
                <c:pt idx="108152">
                  <c:v>174.3607133</c:v>
                </c:pt>
                <c:pt idx="108196">
                  <c:v>174.4231783</c:v>
                </c:pt>
                <c:pt idx="108240">
                  <c:v>174.4795083</c:v>
                </c:pt>
                <c:pt idx="108284">
                  <c:v>174.5373083</c:v>
                </c:pt>
                <c:pt idx="108328">
                  <c:v>174.5962967</c:v>
                </c:pt>
                <c:pt idx="108372">
                  <c:v>174.6755017</c:v>
                </c:pt>
                <c:pt idx="108416">
                  <c:v>174.7305867</c:v>
                </c:pt>
                <c:pt idx="108460">
                  <c:v>174.7935667</c:v>
                </c:pt>
                <c:pt idx="108504">
                  <c:v>174.8613633</c:v>
                </c:pt>
                <c:pt idx="108548">
                  <c:v>174.912475</c:v>
                </c:pt>
                <c:pt idx="108592">
                  <c:v>174.9590083</c:v>
                </c:pt>
                <c:pt idx="108636">
                  <c:v>175.00758</c:v>
                </c:pt>
                <c:pt idx="108680">
                  <c:v>175.0607817</c:v>
                </c:pt>
                <c:pt idx="108724">
                  <c:v>175.126255</c:v>
                </c:pt>
                <c:pt idx="108768">
                  <c:v>175.1795167</c:v>
                </c:pt>
                <c:pt idx="108812">
                  <c:v>175.2391783</c:v>
                </c:pt>
                <c:pt idx="108856">
                  <c:v>175.3057333</c:v>
                </c:pt>
                <c:pt idx="108900">
                  <c:v>175.3712033</c:v>
                </c:pt>
                <c:pt idx="108944">
                  <c:v>175.4275</c:v>
                </c:pt>
                <c:pt idx="108988">
                  <c:v>175.4801433</c:v>
                </c:pt>
                <c:pt idx="109032">
                  <c:v>175.5361167</c:v>
                </c:pt>
                <c:pt idx="109076">
                  <c:v>175.5926183</c:v>
                </c:pt>
                <c:pt idx="109120">
                  <c:v>175.6723</c:v>
                </c:pt>
                <c:pt idx="109164">
                  <c:v>175.73726</c:v>
                </c:pt>
                <c:pt idx="109208">
                  <c:v>175.7972617</c:v>
                </c:pt>
                <c:pt idx="109252">
                  <c:v>175.8575583</c:v>
                </c:pt>
                <c:pt idx="109296">
                  <c:v>175.92635</c:v>
                </c:pt>
                <c:pt idx="109340">
                  <c:v>176.0032033</c:v>
                </c:pt>
                <c:pt idx="109384">
                  <c:v>176.0591033</c:v>
                </c:pt>
                <c:pt idx="109428">
                  <c:v>176.13168</c:v>
                </c:pt>
                <c:pt idx="109472">
                  <c:v>176.1887767</c:v>
                </c:pt>
                <c:pt idx="109516">
                  <c:v>176.23246</c:v>
                </c:pt>
                <c:pt idx="109560">
                  <c:v>176.293365</c:v>
                </c:pt>
                <c:pt idx="109604">
                  <c:v>176.3517867</c:v>
                </c:pt>
                <c:pt idx="109648">
                  <c:v>176.41416</c:v>
                </c:pt>
                <c:pt idx="109692">
                  <c:v>176.4678483</c:v>
                </c:pt>
                <c:pt idx="109736">
                  <c:v>176.5293933</c:v>
                </c:pt>
                <c:pt idx="109780">
                  <c:v>176.58203</c:v>
                </c:pt>
                <c:pt idx="109824">
                  <c:v>176.640975</c:v>
                </c:pt>
                <c:pt idx="109868">
                  <c:v>176.6964417</c:v>
                </c:pt>
                <c:pt idx="109912">
                  <c:v>176.7497183</c:v>
                </c:pt>
                <c:pt idx="109956">
                  <c:v>176.808045</c:v>
                </c:pt>
                <c:pt idx="110000">
                  <c:v>176.8789967</c:v>
                </c:pt>
                <c:pt idx="110044">
                  <c:v>176.9568717</c:v>
                </c:pt>
                <c:pt idx="110088">
                  <c:v>177.0085433</c:v>
                </c:pt>
                <c:pt idx="110132">
                  <c:v>177.0561833</c:v>
                </c:pt>
                <c:pt idx="110176">
                  <c:v>177.1022983</c:v>
                </c:pt>
                <c:pt idx="110220">
                  <c:v>177.1545683</c:v>
                </c:pt>
                <c:pt idx="110264">
                  <c:v>177.2106883</c:v>
                </c:pt>
                <c:pt idx="110308">
                  <c:v>177.2688417</c:v>
                </c:pt>
                <c:pt idx="110352">
                  <c:v>177.331235</c:v>
                </c:pt>
                <c:pt idx="110396">
                  <c:v>177.3886967</c:v>
                </c:pt>
                <c:pt idx="110440">
                  <c:v>177.46918</c:v>
                </c:pt>
                <c:pt idx="110484">
                  <c:v>177.5322667</c:v>
                </c:pt>
                <c:pt idx="110528">
                  <c:v>177.59809</c:v>
                </c:pt>
                <c:pt idx="110572">
                  <c:v>177.6595483</c:v>
                </c:pt>
                <c:pt idx="110616">
                  <c:v>177.7322867</c:v>
                </c:pt>
                <c:pt idx="110660">
                  <c:v>177.8042233</c:v>
                </c:pt>
                <c:pt idx="110704">
                  <c:v>177.8646567</c:v>
                </c:pt>
                <c:pt idx="110748">
                  <c:v>177.9459183</c:v>
                </c:pt>
                <c:pt idx="110792">
                  <c:v>178.0105583</c:v>
                </c:pt>
                <c:pt idx="110836">
                  <c:v>178.0794233</c:v>
                </c:pt>
                <c:pt idx="110880">
                  <c:v>178.151105</c:v>
                </c:pt>
                <c:pt idx="110924">
                  <c:v>178.2169033</c:v>
                </c:pt>
                <c:pt idx="110968">
                  <c:v>178.27089</c:v>
                </c:pt>
                <c:pt idx="111012">
                  <c:v>178.324865</c:v>
                </c:pt>
                <c:pt idx="111056">
                  <c:v>178.3922717</c:v>
                </c:pt>
                <c:pt idx="111100">
                  <c:v>178.45966</c:v>
                </c:pt>
                <c:pt idx="111144">
                  <c:v>178.5234633</c:v>
                </c:pt>
                <c:pt idx="111188">
                  <c:v>178.57526</c:v>
                </c:pt>
                <c:pt idx="111232">
                  <c:v>178.6462083</c:v>
                </c:pt>
                <c:pt idx="111276">
                  <c:v>178.7002683</c:v>
                </c:pt>
                <c:pt idx="111320">
                  <c:v>178.7679867</c:v>
                </c:pt>
                <c:pt idx="111364">
                  <c:v>178.8272383</c:v>
                </c:pt>
                <c:pt idx="111408">
                  <c:v>178.8966433</c:v>
                </c:pt>
                <c:pt idx="111452">
                  <c:v>178.9566217</c:v>
                </c:pt>
                <c:pt idx="111496">
                  <c:v>179.0121517</c:v>
                </c:pt>
                <c:pt idx="111540">
                  <c:v>179.0702233</c:v>
                </c:pt>
                <c:pt idx="111584">
                  <c:v>179.1306083</c:v>
                </c:pt>
                <c:pt idx="111628">
                  <c:v>179.1834</c:v>
                </c:pt>
                <c:pt idx="111672">
                  <c:v>179.235925</c:v>
                </c:pt>
                <c:pt idx="111716">
                  <c:v>179.3081617</c:v>
                </c:pt>
                <c:pt idx="111760">
                  <c:v>179.3708433</c:v>
                </c:pt>
                <c:pt idx="111804">
                  <c:v>179.4283833</c:v>
                </c:pt>
                <c:pt idx="111848">
                  <c:v>179.48612</c:v>
                </c:pt>
                <c:pt idx="111892">
                  <c:v>179.5690133</c:v>
                </c:pt>
                <c:pt idx="111936">
                  <c:v>179.6378217</c:v>
                </c:pt>
                <c:pt idx="111980">
                  <c:v>179.7030867</c:v>
                </c:pt>
                <c:pt idx="112024">
                  <c:v>179.7767567</c:v>
                </c:pt>
                <c:pt idx="112068">
                  <c:v>179.874525</c:v>
                </c:pt>
                <c:pt idx="112112">
                  <c:v>179.9381967</c:v>
                </c:pt>
                <c:pt idx="112156">
                  <c:v>180.0101783</c:v>
                </c:pt>
                <c:pt idx="112200">
                  <c:v>180.08567</c:v>
                </c:pt>
                <c:pt idx="112244">
                  <c:v>180.16932</c:v>
                </c:pt>
                <c:pt idx="112288">
                  <c:v>180.26297</c:v>
                </c:pt>
                <c:pt idx="112332">
                  <c:v>180.32531</c:v>
                </c:pt>
                <c:pt idx="112376">
                  <c:v>180.3883133</c:v>
                </c:pt>
                <c:pt idx="112420">
                  <c:v>180.4497583</c:v>
                </c:pt>
                <c:pt idx="112464">
                  <c:v>180.53072</c:v>
                </c:pt>
                <c:pt idx="112508">
                  <c:v>180.58624</c:v>
                </c:pt>
                <c:pt idx="112552">
                  <c:v>180.663595</c:v>
                </c:pt>
                <c:pt idx="112596">
                  <c:v>180.7337017</c:v>
                </c:pt>
                <c:pt idx="112640">
                  <c:v>180.8118483</c:v>
                </c:pt>
                <c:pt idx="112684">
                  <c:v>180.8877933</c:v>
                </c:pt>
                <c:pt idx="112728">
                  <c:v>180.9595233</c:v>
                </c:pt>
                <c:pt idx="112772">
                  <c:v>181.0406467</c:v>
                </c:pt>
                <c:pt idx="112816">
                  <c:v>181.0991083</c:v>
                </c:pt>
                <c:pt idx="112860">
                  <c:v>181.171675</c:v>
                </c:pt>
                <c:pt idx="112904">
                  <c:v>181.2318233</c:v>
                </c:pt>
                <c:pt idx="112948">
                  <c:v>181.2999317</c:v>
                </c:pt>
                <c:pt idx="112992">
                  <c:v>181.3473833</c:v>
                </c:pt>
                <c:pt idx="113036">
                  <c:v>181.4060517</c:v>
                </c:pt>
                <c:pt idx="113080">
                  <c:v>181.471825</c:v>
                </c:pt>
                <c:pt idx="113124">
                  <c:v>181.5291133</c:v>
                </c:pt>
                <c:pt idx="113168">
                  <c:v>181.58994</c:v>
                </c:pt>
                <c:pt idx="113212">
                  <c:v>181.66042</c:v>
                </c:pt>
                <c:pt idx="113256">
                  <c:v>181.7337733</c:v>
                </c:pt>
                <c:pt idx="113300">
                  <c:v>181.7990267</c:v>
                </c:pt>
                <c:pt idx="113344">
                  <c:v>181.8669083</c:v>
                </c:pt>
                <c:pt idx="113388">
                  <c:v>181.9745017</c:v>
                </c:pt>
                <c:pt idx="113432">
                  <c:v>182.0529433</c:v>
                </c:pt>
                <c:pt idx="113476">
                  <c:v>182.1273617</c:v>
                </c:pt>
                <c:pt idx="113520">
                  <c:v>182.2235817</c:v>
                </c:pt>
                <c:pt idx="113564">
                  <c:v>182.3152033</c:v>
                </c:pt>
                <c:pt idx="113608">
                  <c:v>182.3843767</c:v>
                </c:pt>
                <c:pt idx="113652">
                  <c:v>182.4551633</c:v>
                </c:pt>
                <c:pt idx="113696">
                  <c:v>182.50989</c:v>
                </c:pt>
                <c:pt idx="113740">
                  <c:v>182.58573</c:v>
                </c:pt>
                <c:pt idx="113784">
                  <c:v>182.666465</c:v>
                </c:pt>
                <c:pt idx="113828">
                  <c:v>182.7299517</c:v>
                </c:pt>
                <c:pt idx="113872">
                  <c:v>182.79658</c:v>
                </c:pt>
                <c:pt idx="113916">
                  <c:v>182.8587767</c:v>
                </c:pt>
                <c:pt idx="113960">
                  <c:v>182.9370067</c:v>
                </c:pt>
                <c:pt idx="114004">
                  <c:v>183.02002</c:v>
                </c:pt>
                <c:pt idx="114048">
                  <c:v>183.1088067</c:v>
                </c:pt>
                <c:pt idx="114092">
                  <c:v>183.2000383</c:v>
                </c:pt>
                <c:pt idx="114136">
                  <c:v>183.271345</c:v>
                </c:pt>
                <c:pt idx="114180">
                  <c:v>183.35077</c:v>
                </c:pt>
                <c:pt idx="114224">
                  <c:v>183.413275</c:v>
                </c:pt>
                <c:pt idx="114268">
                  <c:v>183.4737883</c:v>
                </c:pt>
                <c:pt idx="114312">
                  <c:v>183.5373367</c:v>
                </c:pt>
                <c:pt idx="114356">
                  <c:v>183.6089833</c:v>
                </c:pt>
                <c:pt idx="114400">
                  <c:v>183.6641267</c:v>
                </c:pt>
                <c:pt idx="114444">
                  <c:v>183.722725</c:v>
                </c:pt>
                <c:pt idx="114488">
                  <c:v>183.7803067</c:v>
                </c:pt>
                <c:pt idx="114532">
                  <c:v>183.852555</c:v>
                </c:pt>
                <c:pt idx="114576">
                  <c:v>183.9235717</c:v>
                </c:pt>
                <c:pt idx="114620">
                  <c:v>183.990905</c:v>
                </c:pt>
                <c:pt idx="114664">
                  <c:v>184.0849283</c:v>
                </c:pt>
                <c:pt idx="114708">
                  <c:v>184.149625</c:v>
                </c:pt>
                <c:pt idx="114752">
                  <c:v>184.2069767</c:v>
                </c:pt>
                <c:pt idx="114796">
                  <c:v>184.2756133</c:v>
                </c:pt>
                <c:pt idx="114840">
                  <c:v>184.3513933</c:v>
                </c:pt>
                <c:pt idx="114884">
                  <c:v>184.4116917</c:v>
                </c:pt>
                <c:pt idx="114928">
                  <c:v>184.49078</c:v>
                </c:pt>
                <c:pt idx="114972">
                  <c:v>184.5419817</c:v>
                </c:pt>
                <c:pt idx="115016">
                  <c:v>184.6028833</c:v>
                </c:pt>
                <c:pt idx="115060">
                  <c:v>184.6737617</c:v>
                </c:pt>
                <c:pt idx="115104">
                  <c:v>184.7466883</c:v>
                </c:pt>
                <c:pt idx="115148">
                  <c:v>184.8142417</c:v>
                </c:pt>
                <c:pt idx="115192">
                  <c:v>184.876565</c:v>
                </c:pt>
                <c:pt idx="115236">
                  <c:v>184.9431183</c:v>
                </c:pt>
                <c:pt idx="115280">
                  <c:v>185.0206567</c:v>
                </c:pt>
                <c:pt idx="115324">
                  <c:v>185.0769333</c:v>
                </c:pt>
                <c:pt idx="115368">
                  <c:v>185.1566883</c:v>
                </c:pt>
                <c:pt idx="115412">
                  <c:v>185.230115</c:v>
                </c:pt>
                <c:pt idx="115456">
                  <c:v>185.3000983</c:v>
                </c:pt>
                <c:pt idx="115500">
                  <c:v>185.3762633</c:v>
                </c:pt>
                <c:pt idx="115544">
                  <c:v>185.4502283</c:v>
                </c:pt>
                <c:pt idx="115588">
                  <c:v>185.5230183</c:v>
                </c:pt>
                <c:pt idx="115632">
                  <c:v>185.582985</c:v>
                </c:pt>
                <c:pt idx="115676">
                  <c:v>185.6553183</c:v>
                </c:pt>
                <c:pt idx="115720">
                  <c:v>185.73388</c:v>
                </c:pt>
                <c:pt idx="115764">
                  <c:v>185.8121183</c:v>
                </c:pt>
                <c:pt idx="115808">
                  <c:v>185.8820433</c:v>
                </c:pt>
                <c:pt idx="115852">
                  <c:v>185.95407</c:v>
                </c:pt>
                <c:pt idx="115896">
                  <c:v>186.02599</c:v>
                </c:pt>
                <c:pt idx="115940">
                  <c:v>186.111975</c:v>
                </c:pt>
                <c:pt idx="115984">
                  <c:v>186.2023633</c:v>
                </c:pt>
                <c:pt idx="116028">
                  <c:v>186.282795</c:v>
                </c:pt>
                <c:pt idx="116072">
                  <c:v>186.361745</c:v>
                </c:pt>
                <c:pt idx="116116">
                  <c:v>186.4518933</c:v>
                </c:pt>
                <c:pt idx="116160">
                  <c:v>186.5350317</c:v>
                </c:pt>
                <c:pt idx="116204">
                  <c:v>186.619995</c:v>
                </c:pt>
                <c:pt idx="116248">
                  <c:v>186.6982067</c:v>
                </c:pt>
                <c:pt idx="116292">
                  <c:v>186.7813517</c:v>
                </c:pt>
                <c:pt idx="116336">
                  <c:v>186.8788967</c:v>
                </c:pt>
                <c:pt idx="116380">
                  <c:v>186.98691</c:v>
                </c:pt>
                <c:pt idx="116424">
                  <c:v>187.07778</c:v>
                </c:pt>
                <c:pt idx="116468">
                  <c:v>187.1779733</c:v>
                </c:pt>
                <c:pt idx="116512">
                  <c:v>187.29367</c:v>
                </c:pt>
                <c:pt idx="116556">
                  <c:v>187.385875</c:v>
                </c:pt>
                <c:pt idx="116600">
                  <c:v>187.4837783</c:v>
                </c:pt>
                <c:pt idx="116644">
                  <c:v>187.6225033</c:v>
                </c:pt>
                <c:pt idx="116688">
                  <c:v>187.7615933</c:v>
                </c:pt>
                <c:pt idx="116732">
                  <c:v>187.9307133</c:v>
                </c:pt>
                <c:pt idx="116776">
                  <c:v>188.1415167</c:v>
                </c:pt>
                <c:pt idx="116820">
                  <c:v>188.38525</c:v>
                </c:pt>
                <c:pt idx="116864">
                  <c:v>188.598875</c:v>
                </c:pt>
                <c:pt idx="116908">
                  <c:v>189.0716233</c:v>
                </c:pt>
                <c:pt idx="116952">
                  <c:v>189.44279</c:v>
                </c:pt>
                <c:pt idx="116996">
                  <c:v>190.3087867</c:v>
                </c:pt>
                <c:pt idx="117040">
                  <c:v>193.5888383</c:v>
                </c:pt>
              </c:strCache>
            </c:strRef>
          </c:xVal>
          <c:yVal>
            <c:numRef>
              <c:f>'vs rt'!$D$24:$D$1048576</c:f>
              <c:numCache>
                <c:formatCode>General</c:formatCode>
                <c:ptCount val="1048553"/>
                <c:pt idx="0">
                  <c:v>-1.0327559027164821</c:v>
                </c:pt>
                <c:pt idx="44">
                  <c:v>-1.8249744571661199</c:v>
                </c:pt>
                <c:pt idx="88">
                  <c:v>-1.3801682422347661</c:v>
                </c:pt>
                <c:pt idx="132">
                  <c:v>-2.1221435640239941</c:v>
                </c:pt>
                <c:pt idx="176">
                  <c:v>-3.871987316833299</c:v>
                </c:pt>
                <c:pt idx="220">
                  <c:v>-3.666449938098713</c:v>
                </c:pt>
                <c:pt idx="264">
                  <c:v>-4.1168106671845832</c:v>
                </c:pt>
                <c:pt idx="308">
                  <c:v>-3.7373701824352832</c:v>
                </c:pt>
                <c:pt idx="352">
                  <c:v>-3.7090807307462259</c:v>
                </c:pt>
                <c:pt idx="396">
                  <c:v>-4.3170824148635276</c:v>
                </c:pt>
                <c:pt idx="440">
                  <c:v>-3.6268819574064022</c:v>
                </c:pt>
                <c:pt idx="484">
                  <c:v>-3.788589289716024</c:v>
                </c:pt>
                <c:pt idx="528">
                  <c:v>-3.3331234954924871</c:v>
                </c:pt>
                <c:pt idx="572">
                  <c:v>-2.49902477856127</c:v>
                </c:pt>
                <c:pt idx="616">
                  <c:v>-2.549416315250522</c:v>
                </c:pt>
                <c:pt idx="660">
                  <c:v>-2.9620939596400011</c:v>
                </c:pt>
                <c:pt idx="704">
                  <c:v>-2.894968235787339</c:v>
                </c:pt>
                <c:pt idx="748">
                  <c:v>-2.2573611720605959</c:v>
                </c:pt>
                <c:pt idx="792">
                  <c:v>-2.0711574577628342</c:v>
                </c:pt>
                <c:pt idx="836">
                  <c:v>-1.712970994570467</c:v>
                </c:pt>
                <c:pt idx="880">
                  <c:v>-1.7562869455705681</c:v>
                </c:pt>
                <c:pt idx="924">
                  <c:v>-2.4729496909003821</c:v>
                </c:pt>
                <c:pt idx="968">
                  <c:v>-1.85036508811828</c:v>
                </c:pt>
                <c:pt idx="1012">
                  <c:v>-2.0011174696068008</c:v>
                </c:pt>
                <c:pt idx="1056">
                  <c:v>-1.594823146489905</c:v>
                </c:pt>
                <c:pt idx="1100">
                  <c:v>-2.4834083739735862</c:v>
                </c:pt>
                <c:pt idx="1144">
                  <c:v>-2.5096551716432121</c:v>
                </c:pt>
                <c:pt idx="1188">
                  <c:v>-2.5346662582624799</c:v>
                </c:pt>
                <c:pt idx="1232">
                  <c:v>-1.8305588050230239</c:v>
                </c:pt>
                <c:pt idx="1276">
                  <c:v>-2.481414724040619</c:v>
                </c:pt>
                <c:pt idx="1320">
                  <c:v>-1.7107850591236811</c:v>
                </c:pt>
                <c:pt idx="1364">
                  <c:v>-1.978618948640664</c:v>
                </c:pt>
                <c:pt idx="1408">
                  <c:v>-1.909040889848407</c:v>
                </c:pt>
                <c:pt idx="1452">
                  <c:v>-2.346695747291101</c:v>
                </c:pt>
                <c:pt idx="1496">
                  <c:v>-2.3154350341552048</c:v>
                </c:pt>
                <c:pt idx="1540">
                  <c:v>-2.3598358762397269</c:v>
                </c:pt>
                <c:pt idx="1584">
                  <c:v>-2.6111863956787271</c:v>
                </c:pt>
                <c:pt idx="1628">
                  <c:v>-2.489745023309534</c:v>
                </c:pt>
                <c:pt idx="1672">
                  <c:v>-1.9227184224298279</c:v>
                </c:pt>
                <c:pt idx="1716">
                  <c:v>-2.6020789535848721</c:v>
                </c:pt>
                <c:pt idx="1760">
                  <c:v>-2.5025166404361778</c:v>
                </c:pt>
                <c:pt idx="1804">
                  <c:v>-2.1688030708720012</c:v>
                </c:pt>
                <c:pt idx="1848">
                  <c:v>-2.114390608264578</c:v>
                </c:pt>
                <c:pt idx="1892">
                  <c:v>-2.288155592937231</c:v>
                </c:pt>
                <c:pt idx="1936">
                  <c:v>-2.0557493830127789</c:v>
                </c:pt>
                <c:pt idx="1980">
                  <c:v>-2.2529788398542299</c:v>
                </c:pt>
                <c:pt idx="2024">
                  <c:v>-2.0326491900533332</c:v>
                </c:pt>
                <c:pt idx="2068">
                  <c:v>-2.1935250331004981</c:v>
                </c:pt>
                <c:pt idx="2112">
                  <c:v>-2.1364909674255821</c:v>
                </c:pt>
                <c:pt idx="2156">
                  <c:v>-2.0394001235961241</c:v>
                </c:pt>
                <c:pt idx="2200">
                  <c:v>-2.22704603431866</c:v>
                </c:pt>
                <c:pt idx="2244">
                  <c:v>-2.030827983018606</c:v>
                </c:pt>
                <c:pt idx="2288">
                  <c:v>-2.1229144736323939</c:v>
                </c:pt>
                <c:pt idx="2332">
                  <c:v>-2.1775363850790201</c:v>
                </c:pt>
                <c:pt idx="2376">
                  <c:v>-2.1069890390076011</c:v>
                </c:pt>
                <c:pt idx="2420">
                  <c:v>-2.1755481659964242</c:v>
                </c:pt>
                <c:pt idx="2464">
                  <c:v>-2.1694874493304228</c:v>
                </c:pt>
                <c:pt idx="2508">
                  <c:v>-2.3399230597118081</c:v>
                </c:pt>
                <c:pt idx="2552">
                  <c:v>-2.399975476849785</c:v>
                </c:pt>
                <c:pt idx="2596">
                  <c:v>-1.98604830330392</c:v>
                </c:pt>
                <c:pt idx="2640">
                  <c:v>-2.4055961301492421</c:v>
                </c:pt>
                <c:pt idx="2684">
                  <c:v>-2.100258593459738</c:v>
                </c:pt>
                <c:pt idx="2728">
                  <c:v>-1.8193168061957661</c:v>
                </c:pt>
                <c:pt idx="2772">
                  <c:v>-2.147314788279286</c:v>
                </c:pt>
                <c:pt idx="2816">
                  <c:v>-2.3113736493565402</c:v>
                </c:pt>
                <c:pt idx="2860">
                  <c:v>-2.6113789385706569</c:v>
                </c:pt>
                <c:pt idx="2904">
                  <c:v>-2.1066537561274861</c:v>
                </c:pt>
                <c:pt idx="2948">
                  <c:v>-2.2891876289767632</c:v>
                </c:pt>
                <c:pt idx="2992">
                  <c:v>-1.6061169051037021</c:v>
                </c:pt>
                <c:pt idx="3036">
                  <c:v>-1.6978706984613181</c:v>
                </c:pt>
                <c:pt idx="3080">
                  <c:v>-2.566907907339123</c:v>
                </c:pt>
                <c:pt idx="3124">
                  <c:v>-2.3939588328714341</c:v>
                </c:pt>
                <c:pt idx="3168">
                  <c:v>-2.4187628426841759</c:v>
                </c:pt>
                <c:pt idx="3212">
                  <c:v>-1.60083670924193</c:v>
                </c:pt>
                <c:pt idx="3256">
                  <c:v>-2.0606435301401742</c:v>
                </c:pt>
                <c:pt idx="3300">
                  <c:v>-1.711270135928272</c:v>
                </c:pt>
                <c:pt idx="3344">
                  <c:v>-2.479995035554277</c:v>
                </c:pt>
                <c:pt idx="3388">
                  <c:v>-2.5373349469539721</c:v>
                </c:pt>
                <c:pt idx="3432">
                  <c:v>-2.15118254175714</c:v>
                </c:pt>
                <c:pt idx="3476">
                  <c:v>-2.3391085884067611</c:v>
                </c:pt>
                <c:pt idx="3520">
                  <c:v>-2.0619614402598638</c:v>
                </c:pt>
                <c:pt idx="3564">
                  <c:v>-2.322998716430368</c:v>
                </c:pt>
                <c:pt idx="3608">
                  <c:v>-2.7015396382271799</c:v>
                </c:pt>
                <c:pt idx="3652">
                  <c:v>-2.6976294588146938</c:v>
                </c:pt>
                <c:pt idx="3696">
                  <c:v>-2.588180499068224</c:v>
                </c:pt>
                <c:pt idx="3740">
                  <c:v>-2.3865574880513161</c:v>
                </c:pt>
                <c:pt idx="3784">
                  <c:v>-2.4713756753709029</c:v>
                </c:pt>
                <c:pt idx="3828">
                  <c:v>-2.2227165542186009</c:v>
                </c:pt>
                <c:pt idx="3872">
                  <c:v>-2.4535598017637268</c:v>
                </c:pt>
                <c:pt idx="3916">
                  <c:v>-2.3301389792156701</c:v>
                </c:pt>
                <c:pt idx="3960">
                  <c:v>-2.0537745845043629</c:v>
                </c:pt>
                <c:pt idx="4004">
                  <c:v>-2.4034331753381881</c:v>
                </c:pt>
                <c:pt idx="4048">
                  <c:v>-2.294209988311402</c:v>
                </c:pt>
                <c:pt idx="4092">
                  <c:v>-2.041115043647916</c:v>
                </c:pt>
                <c:pt idx="4136">
                  <c:v>-2.0479933880550738</c:v>
                </c:pt>
                <c:pt idx="4180">
                  <c:v>-2.5074378118576668</c:v>
                </c:pt>
                <c:pt idx="4224">
                  <c:v>-2.1056330838483288</c:v>
                </c:pt>
                <c:pt idx="4268">
                  <c:v>-1.513933347666603</c:v>
                </c:pt>
                <c:pt idx="4312">
                  <c:v>-2.0970642753011601</c:v>
                </c:pt>
                <c:pt idx="4356">
                  <c:v>-2.6524416105853739</c:v>
                </c:pt>
                <c:pt idx="4400">
                  <c:v>-2.076886164576444</c:v>
                </c:pt>
                <c:pt idx="4444">
                  <c:v>-2.2095167131632092</c:v>
                </c:pt>
                <c:pt idx="4488">
                  <c:v>-2.623800046791692</c:v>
                </c:pt>
                <c:pt idx="4532">
                  <c:v>-1.6184183664951921</c:v>
                </c:pt>
                <c:pt idx="4576">
                  <c:v>-1.608661391527672</c:v>
                </c:pt>
                <c:pt idx="4620">
                  <c:v>-1.930187694690034</c:v>
                </c:pt>
                <c:pt idx="4664">
                  <c:v>-2.245456036097786</c:v>
                </c:pt>
                <c:pt idx="4708">
                  <c:v>-2.298802970178039</c:v>
                </c:pt>
                <c:pt idx="4752">
                  <c:v>-1.882496714921426</c:v>
                </c:pt>
                <c:pt idx="4796">
                  <c:v>-1.6512709828258341</c:v>
                </c:pt>
                <c:pt idx="4840">
                  <c:v>-1.8162199010391129</c:v>
                </c:pt>
                <c:pt idx="4884">
                  <c:v>-1.7217742952356161</c:v>
                </c:pt>
                <c:pt idx="4928">
                  <c:v>-1.9255237981125171</c:v>
                </c:pt>
                <c:pt idx="4972">
                  <c:v>-2.3710420386364128</c:v>
                </c:pt>
                <c:pt idx="5016">
                  <c:v>-2.6731223110739428</c:v>
                </c:pt>
                <c:pt idx="5060">
                  <c:v>-2.539324821023925</c:v>
                </c:pt>
                <c:pt idx="5104">
                  <c:v>-2.4546662212668231</c:v>
                </c:pt>
                <c:pt idx="5148">
                  <c:v>-2.0039289354124539</c:v>
                </c:pt>
                <c:pt idx="5192">
                  <c:v>-2.1606260606207242</c:v>
                </c:pt>
                <c:pt idx="5236">
                  <c:v>-2.4759478541512201</c:v>
                </c:pt>
                <c:pt idx="5280">
                  <c:v>-2.5279302474930132</c:v>
                </c:pt>
                <c:pt idx="5324">
                  <c:v>-2.1835586535573799</c:v>
                </c:pt>
                <c:pt idx="5368">
                  <c:v>-1.968452128066926</c:v>
                </c:pt>
                <c:pt idx="5412">
                  <c:v>-2.04234737326292</c:v>
                </c:pt>
                <c:pt idx="5456">
                  <c:v>-2.2017756600336611</c:v>
                </c:pt>
                <c:pt idx="5500">
                  <c:v>-2.0243791692442552</c:v>
                </c:pt>
                <c:pt idx="5544">
                  <c:v>-2.198294252951281</c:v>
                </c:pt>
                <c:pt idx="5588">
                  <c:v>-1.540991472113205</c:v>
                </c:pt>
                <c:pt idx="5632">
                  <c:v>-1.9383680218402799</c:v>
                </c:pt>
                <c:pt idx="5676">
                  <c:v>-1.1030730372251261</c:v>
                </c:pt>
                <c:pt idx="5720">
                  <c:v>-2.0990613483648151</c:v>
                </c:pt>
                <c:pt idx="5764">
                  <c:v>-2.43147069190106</c:v>
                </c:pt>
                <c:pt idx="5808">
                  <c:v>-2.738673283070518</c:v>
                </c:pt>
                <c:pt idx="5852">
                  <c:v>-1.6485496538395421</c:v>
                </c:pt>
                <c:pt idx="5896">
                  <c:v>-1.9313551566347971</c:v>
                </c:pt>
                <c:pt idx="5940">
                  <c:v>-2.0025051523672102</c:v>
                </c:pt>
                <c:pt idx="5984">
                  <c:v>-2.2217828701917521</c:v>
                </c:pt>
                <c:pt idx="6028">
                  <c:v>-2.1243443212835378</c:v>
                </c:pt>
                <c:pt idx="6072">
                  <c:v>-2.4069112981484402</c:v>
                </c:pt>
                <c:pt idx="6116">
                  <c:v>-2.514296005847835</c:v>
                </c:pt>
                <c:pt idx="6160">
                  <c:v>-2.3101630789745702</c:v>
                </c:pt>
                <c:pt idx="6204">
                  <c:v>-2.281901159930086</c:v>
                </c:pt>
                <c:pt idx="6248">
                  <c:v>-2.3825240925669999</c:v>
                </c:pt>
                <c:pt idx="6292">
                  <c:v>-2.474062529699252</c:v>
                </c:pt>
                <c:pt idx="6336">
                  <c:v>-1.74029430554054</c:v>
                </c:pt>
                <c:pt idx="6380">
                  <c:v>-2.3623370009602649</c:v>
                </c:pt>
                <c:pt idx="6424">
                  <c:v>-2.1044184100962</c:v>
                </c:pt>
                <c:pt idx="6468">
                  <c:v>-1.9820371380110571</c:v>
                </c:pt>
                <c:pt idx="6512">
                  <c:v>-2.295333210134356</c:v>
                </c:pt>
                <c:pt idx="6556">
                  <c:v>-2.193686334139902</c:v>
                </c:pt>
                <c:pt idx="6600">
                  <c:v>-2.0791481537456429</c:v>
                </c:pt>
                <c:pt idx="6644">
                  <c:v>-1.9913399132123191</c:v>
                </c:pt>
                <c:pt idx="6688">
                  <c:v>-1.700859331713662</c:v>
                </c:pt>
                <c:pt idx="6732">
                  <c:v>-1.6694838219822099</c:v>
                </c:pt>
                <c:pt idx="6776">
                  <c:v>-2.098140652166141</c:v>
                </c:pt>
                <c:pt idx="6820">
                  <c:v>-2.323033417386517</c:v>
                </c:pt>
                <c:pt idx="6864">
                  <c:v>-2.3940338902971381</c:v>
                </c:pt>
                <c:pt idx="6908">
                  <c:v>-2.57808014230576</c:v>
                </c:pt>
                <c:pt idx="6952">
                  <c:v>-2.1108304873220001</c:v>
                </c:pt>
                <c:pt idx="6996">
                  <c:v>-1.9351588424517709</c:v>
                </c:pt>
                <c:pt idx="7040">
                  <c:v>-2.029968029091112</c:v>
                </c:pt>
                <c:pt idx="7084">
                  <c:v>-2.0934635146549301</c:v>
                </c:pt>
                <c:pt idx="7128">
                  <c:v>-1.8945695743859881</c:v>
                </c:pt>
                <c:pt idx="7172">
                  <c:v>-2.2083318590326879</c:v>
                </c:pt>
                <c:pt idx="7216">
                  <c:v>-2.6545205700736352</c:v>
                </c:pt>
                <c:pt idx="7260">
                  <c:v>-2.4269528086126182</c:v>
                </c:pt>
                <c:pt idx="7304">
                  <c:v>-2.530422052140143</c:v>
                </c:pt>
                <c:pt idx="7348">
                  <c:v>-2.208531250906224</c:v>
                </c:pt>
                <c:pt idx="7392">
                  <c:v>-2.0685871414768102</c:v>
                </c:pt>
                <c:pt idx="7436">
                  <c:v>-1.920372614490037</c:v>
                </c:pt>
                <c:pt idx="7480">
                  <c:v>-2.4971039458957969</c:v>
                </c:pt>
                <c:pt idx="7524">
                  <c:v>-2.4628103835058002</c:v>
                </c:pt>
                <c:pt idx="7568">
                  <c:v>-2.3223846823142882</c:v>
                </c:pt>
                <c:pt idx="7612">
                  <c:v>-2.2980676488134022</c:v>
                </c:pt>
                <c:pt idx="7656">
                  <c:v>-2.4950728935150419</c:v>
                </c:pt>
                <c:pt idx="7700">
                  <c:v>-2.8724363800448862</c:v>
                </c:pt>
                <c:pt idx="7744">
                  <c:v>-3.0019722171941319</c:v>
                </c:pt>
                <c:pt idx="7788">
                  <c:v>-3.0953169919617811</c:v>
                </c:pt>
                <c:pt idx="7832">
                  <c:v>-2.7217689649147832</c:v>
                </c:pt>
                <c:pt idx="7876">
                  <c:v>-2.457047835076835</c:v>
                </c:pt>
                <c:pt idx="7920">
                  <c:v>-2.6288756591187572</c:v>
                </c:pt>
                <c:pt idx="7964">
                  <c:v>-2.9917206853851308</c:v>
                </c:pt>
                <c:pt idx="8008">
                  <c:v>-2.2957728016119971</c:v>
                </c:pt>
                <c:pt idx="8052">
                  <c:v>-3.149006316116771</c:v>
                </c:pt>
                <c:pt idx="8096">
                  <c:v>-2.217287198077913</c:v>
                </c:pt>
                <c:pt idx="8140">
                  <c:v>-2.4467997197063469</c:v>
                </c:pt>
                <c:pt idx="8184">
                  <c:v>-2.004849958163911</c:v>
                </c:pt>
                <c:pt idx="8228">
                  <c:v>-2.8782319942123569</c:v>
                </c:pt>
                <c:pt idx="8272">
                  <c:v>-1.826735237839697</c:v>
                </c:pt>
                <c:pt idx="8316">
                  <c:v>-2.1873577604232151</c:v>
                </c:pt>
                <c:pt idx="8360">
                  <c:v>-2.3282486105558222</c:v>
                </c:pt>
                <c:pt idx="8404">
                  <c:v>-1.651696566473305</c:v>
                </c:pt>
                <c:pt idx="8448">
                  <c:v>-2.2146580234386959</c:v>
                </c:pt>
                <c:pt idx="8492">
                  <c:v>-2.339445818680951</c:v>
                </c:pt>
                <c:pt idx="8536">
                  <c:v>-3.0530985605115371</c:v>
                </c:pt>
                <c:pt idx="8580">
                  <c:v>-2.4395822504677711</c:v>
                </c:pt>
                <c:pt idx="8624">
                  <c:v>-1.7075495904117901</c:v>
                </c:pt>
                <c:pt idx="8668">
                  <c:v>-1.858378977363482</c:v>
                </c:pt>
                <c:pt idx="8712">
                  <c:v>-2.382126579882363</c:v>
                </c:pt>
                <c:pt idx="8756">
                  <c:v>-2.3894628888264879</c:v>
                </c:pt>
                <c:pt idx="8800">
                  <c:v>-2.2191226029282038</c:v>
                </c:pt>
                <c:pt idx="8844">
                  <c:v>-2.0897391181772069</c:v>
                </c:pt>
                <c:pt idx="8888">
                  <c:v>-2.048476600871362</c:v>
                </c:pt>
                <c:pt idx="8932">
                  <c:v>-2.4728464653400319</c:v>
                </c:pt>
                <c:pt idx="8976">
                  <c:v>-2.4190873366692101</c:v>
                </c:pt>
                <c:pt idx="9020">
                  <c:v>-2.3350315122687149</c:v>
                </c:pt>
                <c:pt idx="9064">
                  <c:v>-2.1984875870055438</c:v>
                </c:pt>
                <c:pt idx="9108">
                  <c:v>-1.9580947036526439</c:v>
                </c:pt>
                <c:pt idx="9152">
                  <c:v>-2.1417745884317432</c:v>
                </c:pt>
                <c:pt idx="9196">
                  <c:v>-2.8610712032755301</c:v>
                </c:pt>
                <c:pt idx="9240">
                  <c:v>-2.7319907534010328</c:v>
                </c:pt>
                <c:pt idx="9284">
                  <c:v>-2.6929292869955339</c:v>
                </c:pt>
                <c:pt idx="9328">
                  <c:v>-2.4616450159206131</c:v>
                </c:pt>
                <c:pt idx="9372">
                  <c:v>-2.4280821462759432</c:v>
                </c:pt>
                <c:pt idx="9416">
                  <c:v>-2.4253995559428572</c:v>
                </c:pt>
                <c:pt idx="9460">
                  <c:v>-2.9535723020688738</c:v>
                </c:pt>
                <c:pt idx="9504">
                  <c:v>-2.3478215018796318</c:v>
                </c:pt>
                <c:pt idx="9548">
                  <c:v>-2.683292012094495</c:v>
                </c:pt>
                <c:pt idx="9592">
                  <c:v>-2.3325310438276272</c:v>
                </c:pt>
                <c:pt idx="9636">
                  <c:v>-2.2653608863935881</c:v>
                </c:pt>
                <c:pt idx="9680">
                  <c:v>-2.444580614987347</c:v>
                </c:pt>
                <c:pt idx="9724">
                  <c:v>-2.0092564370193622</c:v>
                </c:pt>
                <c:pt idx="9768">
                  <c:v>-2.472879239770486</c:v>
                </c:pt>
                <c:pt idx="9812">
                  <c:v>-2.193361337529768</c:v>
                </c:pt>
                <c:pt idx="9856">
                  <c:v>-2.1609432203371051</c:v>
                </c:pt>
                <c:pt idx="9900">
                  <c:v>-2.3684037748728839</c:v>
                </c:pt>
                <c:pt idx="9944">
                  <c:v>-1.9619515854075531</c:v>
                </c:pt>
                <c:pt idx="9988">
                  <c:v>-2.14038232494108</c:v>
                </c:pt>
                <c:pt idx="10032">
                  <c:v>-1.999762370301698</c:v>
                </c:pt>
                <c:pt idx="10076">
                  <c:v>-2.3650047725977821</c:v>
                </c:pt>
                <c:pt idx="10120">
                  <c:v>-1.732653092799169</c:v>
                </c:pt>
                <c:pt idx="10164">
                  <c:v>-2.232786502232055</c:v>
                </c:pt>
                <c:pt idx="10208">
                  <c:v>-2.11771586846108</c:v>
                </c:pt>
                <c:pt idx="10252">
                  <c:v>-2.1339644907391611</c:v>
                </c:pt>
                <c:pt idx="10296">
                  <c:v>-2.6328640763827762</c:v>
                </c:pt>
                <c:pt idx="10340">
                  <c:v>-2.2606390100240912</c:v>
                </c:pt>
                <c:pt idx="10384">
                  <c:v>-2.229935039196596</c:v>
                </c:pt>
                <c:pt idx="10428">
                  <c:v>-3.4851119963251209</c:v>
                </c:pt>
                <c:pt idx="10472">
                  <c:v>-2.4124490679199941</c:v>
                </c:pt>
                <c:pt idx="10516">
                  <c:v>-2.1119269638996232</c:v>
                </c:pt>
                <c:pt idx="10560">
                  <c:v>-2.1511949120862628</c:v>
                </c:pt>
                <c:pt idx="10604">
                  <c:v>-2.2629061357095579</c:v>
                </c:pt>
                <c:pt idx="10648">
                  <c:v>-2.2977760260642199</c:v>
                </c:pt>
                <c:pt idx="10692">
                  <c:v>-2.6561208719333469</c:v>
                </c:pt>
                <c:pt idx="10736">
                  <c:v>-2.7881182732193719</c:v>
                </c:pt>
                <c:pt idx="10780">
                  <c:v>-2.2387327319967412</c:v>
                </c:pt>
                <c:pt idx="10824">
                  <c:v>-2.1484406329585148</c:v>
                </c:pt>
                <c:pt idx="10868">
                  <c:v>-2.4309763953068391</c:v>
                </c:pt>
                <c:pt idx="10912">
                  <c:v>-2.2659780494638468</c:v>
                </c:pt>
                <c:pt idx="10956">
                  <c:v>-2.338212900509594</c:v>
                </c:pt>
                <c:pt idx="11000">
                  <c:v>-1.6851211058073829</c:v>
                </c:pt>
                <c:pt idx="11044">
                  <c:v>-1.9179558588180741</c:v>
                </c:pt>
                <c:pt idx="11088">
                  <c:v>-1.9480140072482659</c:v>
                </c:pt>
                <c:pt idx="11132">
                  <c:v>-2.079293433017658</c:v>
                </c:pt>
                <c:pt idx="11176">
                  <c:v>-2.38371281578282</c:v>
                </c:pt>
                <c:pt idx="11220">
                  <c:v>-2.2045996348364381</c:v>
                </c:pt>
                <c:pt idx="11264">
                  <c:v>-2.0572738536161022</c:v>
                </c:pt>
                <c:pt idx="11308">
                  <c:v>-2.1626364842774382</c:v>
                </c:pt>
                <c:pt idx="11352">
                  <c:v>-2.2815185658738129</c:v>
                </c:pt>
                <c:pt idx="11396">
                  <c:v>-2.3729089956711289</c:v>
                </c:pt>
                <c:pt idx="11440">
                  <c:v>-2.3872098489573021</c:v>
                </c:pt>
                <c:pt idx="11484">
                  <c:v>-2.3300648722631152</c:v>
                </c:pt>
                <c:pt idx="11528">
                  <c:v>-2.0531103639269639</c:v>
                </c:pt>
                <c:pt idx="11572">
                  <c:v>-2.0620934084070321</c:v>
                </c:pt>
                <c:pt idx="11616">
                  <c:v>-2.1758610257362911</c:v>
                </c:pt>
                <c:pt idx="11660">
                  <c:v>-2.409053498043515</c:v>
                </c:pt>
                <c:pt idx="11704">
                  <c:v>-2.2430670178489698</c:v>
                </c:pt>
                <c:pt idx="11748">
                  <c:v>-2.57439525913016</c:v>
                </c:pt>
                <c:pt idx="11792">
                  <c:v>-1.886667289664552</c:v>
                </c:pt>
                <c:pt idx="11836">
                  <c:v>-2.2656641392637229</c:v>
                </c:pt>
                <c:pt idx="11880">
                  <c:v>-2.1746390469797841</c:v>
                </c:pt>
                <c:pt idx="11924">
                  <c:v>-2.056406527208948</c:v>
                </c:pt>
                <c:pt idx="11968">
                  <c:v>-2.1601804423648079</c:v>
                </c:pt>
                <c:pt idx="12012">
                  <c:v>-1.638550963492545</c:v>
                </c:pt>
                <c:pt idx="12056">
                  <c:v>-2.2389858587592841</c:v>
                </c:pt>
                <c:pt idx="12100">
                  <c:v>-2.2600701226433642</c:v>
                </c:pt>
                <c:pt idx="12144">
                  <c:v>-1.8206521163643199</c:v>
                </c:pt>
                <c:pt idx="12188">
                  <c:v>-2.0630455253379711</c:v>
                </c:pt>
                <c:pt idx="12232">
                  <c:v>-2.2169666083304</c:v>
                </c:pt>
                <c:pt idx="12276">
                  <c:v>-2.6063590368194611</c:v>
                </c:pt>
                <c:pt idx="12320">
                  <c:v>-2.1513569927487932</c:v>
                </c:pt>
                <c:pt idx="12364">
                  <c:v>-1.9248836683325621</c:v>
                </c:pt>
                <c:pt idx="12408">
                  <c:v>-2.108833999269291</c:v>
                </c:pt>
                <c:pt idx="12452">
                  <c:v>-2.1704590012954932</c:v>
                </c:pt>
                <c:pt idx="12496">
                  <c:v>-2.5841837874134548</c:v>
                </c:pt>
                <c:pt idx="12540">
                  <c:v>-2.6170991999091311</c:v>
                </c:pt>
                <c:pt idx="12584">
                  <c:v>-2.5682003382977441</c:v>
                </c:pt>
                <c:pt idx="12628">
                  <c:v>-2.412256978523216</c:v>
                </c:pt>
                <c:pt idx="12672">
                  <c:v>-2.119523627033888</c:v>
                </c:pt>
                <c:pt idx="12716">
                  <c:v>-2.289449588242181</c:v>
                </c:pt>
                <c:pt idx="12760">
                  <c:v>-2.44714197743586</c:v>
                </c:pt>
                <c:pt idx="12804">
                  <c:v>-2.1786498182982079</c:v>
                </c:pt>
                <c:pt idx="12848">
                  <c:v>-2.4967907405511971</c:v>
                </c:pt>
                <c:pt idx="12892">
                  <c:v>-2.089481996892947</c:v>
                </c:pt>
                <c:pt idx="12936">
                  <c:v>-1.9851803086864681</c:v>
                </c:pt>
                <c:pt idx="12980">
                  <c:v>-2.0963170019276811</c:v>
                </c:pt>
                <c:pt idx="13024">
                  <c:v>-2.0179091665764211</c:v>
                </c:pt>
                <c:pt idx="13068">
                  <c:v>-2.0380812534035062</c:v>
                </c:pt>
                <c:pt idx="13112">
                  <c:v>-1.909713194050302</c:v>
                </c:pt>
                <c:pt idx="13156">
                  <c:v>-2.1368107376486321</c:v>
                </c:pt>
                <c:pt idx="13200">
                  <c:v>-2.4367577733080368</c:v>
                </c:pt>
                <c:pt idx="13244">
                  <c:v>-2.3165307519139682</c:v>
                </c:pt>
                <c:pt idx="13288">
                  <c:v>-2.7139289319363522</c:v>
                </c:pt>
                <c:pt idx="13332">
                  <c:v>-2.4227342012723549</c:v>
                </c:pt>
                <c:pt idx="13376">
                  <c:v>-2.3055646039489792</c:v>
                </c:pt>
                <c:pt idx="13420">
                  <c:v>-2.0023813797263008</c:v>
                </c:pt>
                <c:pt idx="13464">
                  <c:v>-1.7271716201369101</c:v>
                </c:pt>
                <c:pt idx="13508">
                  <c:v>-2.1933018339993029</c:v>
                </c:pt>
                <c:pt idx="13552">
                  <c:v>-2.3383245722032471</c:v>
                </c:pt>
                <c:pt idx="13596">
                  <c:v>-2.249495268680811</c:v>
                </c:pt>
                <c:pt idx="13640">
                  <c:v>-1.459421049531181</c:v>
                </c:pt>
                <c:pt idx="13684">
                  <c:v>-2.0039825803236342</c:v>
                </c:pt>
                <c:pt idx="13728">
                  <c:v>-1.9130069324092329</c:v>
                </c:pt>
                <c:pt idx="13772">
                  <c:v>-2.0425276358748272</c:v>
                </c:pt>
                <c:pt idx="13816">
                  <c:v>-2.5316063519903711</c:v>
                </c:pt>
                <c:pt idx="13860">
                  <c:v>-2.1411650936166611</c:v>
                </c:pt>
                <c:pt idx="13904">
                  <c:v>-2.183885031674345</c:v>
                </c:pt>
                <c:pt idx="13948">
                  <c:v>-2.3289945264442529</c:v>
                </c:pt>
                <c:pt idx="13992">
                  <c:v>-2.6657151899421891</c:v>
                </c:pt>
                <c:pt idx="14036">
                  <c:v>-2.50258166359417</c:v>
                </c:pt>
                <c:pt idx="14080">
                  <c:v>-2.3200327990802898</c:v>
                </c:pt>
                <c:pt idx="14124">
                  <c:v>-2.1130196910721231</c:v>
                </c:pt>
                <c:pt idx="14168">
                  <c:v>-1.94250278992921</c:v>
                </c:pt>
                <c:pt idx="14212">
                  <c:v>-2.2087803900737799</c:v>
                </c:pt>
                <c:pt idx="14256">
                  <c:v>-2.0453376310949252</c:v>
                </c:pt>
                <c:pt idx="14300">
                  <c:v>-2.3867442665922431</c:v>
                </c:pt>
                <c:pt idx="14344">
                  <c:v>-2.7423153540745782</c:v>
                </c:pt>
                <c:pt idx="14388">
                  <c:v>-2.7330804472595922</c:v>
                </c:pt>
                <c:pt idx="14432">
                  <c:v>-2.7484450707347712</c:v>
                </c:pt>
                <c:pt idx="14476">
                  <c:v>-2.0206148935259551</c:v>
                </c:pt>
                <c:pt idx="14520">
                  <c:v>-1.806324517606283</c:v>
                </c:pt>
                <c:pt idx="14564">
                  <c:v>-2.1803901838256778</c:v>
                </c:pt>
                <c:pt idx="14608">
                  <c:v>-2.3213555690220669</c:v>
                </c:pt>
                <c:pt idx="14652">
                  <c:v>-2.1887536300397832</c:v>
                </c:pt>
                <c:pt idx="14696">
                  <c:v>-1.9238863252782059</c:v>
                </c:pt>
                <c:pt idx="14740">
                  <c:v>-2.324941203048223</c:v>
                </c:pt>
                <c:pt idx="14784">
                  <c:v>-2.879464709416601</c:v>
                </c:pt>
                <c:pt idx="14828">
                  <c:v>-2.6494245047304998</c:v>
                </c:pt>
                <c:pt idx="14872">
                  <c:v>-3.2283582364292172</c:v>
                </c:pt>
                <c:pt idx="14916">
                  <c:v>-2.3827918347153751</c:v>
                </c:pt>
                <c:pt idx="14960">
                  <c:v>-2.7297928589175982</c:v>
                </c:pt>
                <c:pt idx="15004">
                  <c:v>-2.8276772754887181</c:v>
                </c:pt>
                <c:pt idx="15048">
                  <c:v>-2.519728631195818</c:v>
                </c:pt>
                <c:pt idx="15092">
                  <c:v>-2.645596498738473</c:v>
                </c:pt>
                <c:pt idx="15136">
                  <c:v>-2.3643425378493439</c:v>
                </c:pt>
                <c:pt idx="15180">
                  <c:v>-2.5546648770067222</c:v>
                </c:pt>
                <c:pt idx="15224">
                  <c:v>-2.6934599483775949</c:v>
                </c:pt>
                <c:pt idx="15268">
                  <c:v>-2.1226532236344671</c:v>
                </c:pt>
                <c:pt idx="15312">
                  <c:v>-2.314371173160914</c:v>
                </c:pt>
                <c:pt idx="15356">
                  <c:v>-2.7567221690561992</c:v>
                </c:pt>
                <c:pt idx="15400">
                  <c:v>-2.538540522876521</c:v>
                </c:pt>
                <c:pt idx="15444">
                  <c:v>-2.1721576861037102</c:v>
                </c:pt>
                <c:pt idx="15488">
                  <c:v>-1.975443341555666</c:v>
                </c:pt>
                <c:pt idx="15532">
                  <c:v>-2.6541090927649029</c:v>
                </c:pt>
                <c:pt idx="15576">
                  <c:v>-1.7896984168488721</c:v>
                </c:pt>
                <c:pt idx="15620">
                  <c:v>-2.5377217458580672</c:v>
                </c:pt>
                <c:pt idx="15664">
                  <c:v>-2.5604239265404711</c:v>
                </c:pt>
                <c:pt idx="15708">
                  <c:v>-2.1998100712434812</c:v>
                </c:pt>
                <c:pt idx="15752">
                  <c:v>-2.7237732493790729</c:v>
                </c:pt>
                <c:pt idx="15796">
                  <c:v>-2.03672905554492</c:v>
                </c:pt>
                <c:pt idx="15840">
                  <c:v>-1.9985230198042081</c:v>
                </c:pt>
                <c:pt idx="15884">
                  <c:v>-2.6654890916985732</c:v>
                </c:pt>
                <c:pt idx="15928">
                  <c:v>-2.2329220506579062</c:v>
                </c:pt>
                <c:pt idx="15972">
                  <c:v>-2.1278673664164258</c:v>
                </c:pt>
                <c:pt idx="16016">
                  <c:v>-2.4016472036736141</c:v>
                </c:pt>
                <c:pt idx="16060">
                  <c:v>-2.6003036403133701</c:v>
                </c:pt>
                <c:pt idx="16104">
                  <c:v>-3.016399928266118</c:v>
                </c:pt>
                <c:pt idx="16148">
                  <c:v>-2.6779602533183779</c:v>
                </c:pt>
                <c:pt idx="16192">
                  <c:v>-2.8041612464064141</c:v>
                </c:pt>
                <c:pt idx="16236">
                  <c:v>-2.4916694626168141</c:v>
                </c:pt>
                <c:pt idx="16280">
                  <c:v>-2.4749828694962281</c:v>
                </c:pt>
                <c:pt idx="16324">
                  <c:v>-2.3836933328755809</c:v>
                </c:pt>
                <c:pt idx="16368">
                  <c:v>-2.339806564036087</c:v>
                </c:pt>
                <c:pt idx="16412">
                  <c:v>-2.6606008332699891</c:v>
                </c:pt>
                <c:pt idx="16456">
                  <c:v>-2.7197488252286668</c:v>
                </c:pt>
                <c:pt idx="16500">
                  <c:v>-2.8441766298188882</c:v>
                </c:pt>
                <c:pt idx="16544">
                  <c:v>-2.3249091521141452</c:v>
                </c:pt>
                <c:pt idx="16588">
                  <c:v>-2.56068704159116</c:v>
                </c:pt>
                <c:pt idx="16632">
                  <c:v>-2.7077878405465001</c:v>
                </c:pt>
                <c:pt idx="16676">
                  <c:v>-2.2857834255775571</c:v>
                </c:pt>
                <c:pt idx="16720">
                  <c:v>-2.1395065251068188</c:v>
                </c:pt>
                <c:pt idx="16764">
                  <c:v>-1.836468088861744</c:v>
                </c:pt>
                <c:pt idx="16808">
                  <c:v>-2.3371185842845712</c:v>
                </c:pt>
                <c:pt idx="16852">
                  <c:v>-2.509757900099451</c:v>
                </c:pt>
                <c:pt idx="16896">
                  <c:v>-2.1831874259877129</c:v>
                </c:pt>
                <c:pt idx="16940">
                  <c:v>-2.5921737208585869</c:v>
                </c:pt>
                <c:pt idx="16984">
                  <c:v>-1.986264179657611</c:v>
                </c:pt>
                <c:pt idx="17028">
                  <c:v>-1.65216870829117</c:v>
                </c:pt>
                <c:pt idx="17072">
                  <c:v>-2.1088991637995051</c:v>
                </c:pt>
                <c:pt idx="17116">
                  <c:v>-2.04706108423759</c:v>
                </c:pt>
                <c:pt idx="17160">
                  <c:v>-2.3205277409515568</c:v>
                </c:pt>
                <c:pt idx="17204">
                  <c:v>-2.282590099615688</c:v>
                </c:pt>
                <c:pt idx="17248">
                  <c:v>-1.9834544319641421</c:v>
                </c:pt>
                <c:pt idx="17292">
                  <c:v>-2.6881107858835351</c:v>
                </c:pt>
                <c:pt idx="17336">
                  <c:v>-2.2732357419065168</c:v>
                </c:pt>
                <c:pt idx="17380">
                  <c:v>-2.2772722066016331</c:v>
                </c:pt>
                <c:pt idx="17424">
                  <c:v>-2.3488216541283782</c:v>
                </c:pt>
                <c:pt idx="17468">
                  <c:v>-2.4360235884995851</c:v>
                </c:pt>
                <c:pt idx="17512">
                  <c:v>-2.510866519954507</c:v>
                </c:pt>
                <c:pt idx="17556">
                  <c:v>-2.2813879878025412</c:v>
                </c:pt>
                <c:pt idx="17600">
                  <c:v>-2.2266171865690239</c:v>
                </c:pt>
                <c:pt idx="17644">
                  <c:v>-2.4952298489585578</c:v>
                </c:pt>
                <c:pt idx="17688">
                  <c:v>-2.4173863775575</c:v>
                </c:pt>
                <c:pt idx="17732">
                  <c:v>-2.3927868553483949</c:v>
                </c:pt>
                <c:pt idx="17776">
                  <c:v>-3.2159039327828212</c:v>
                </c:pt>
                <c:pt idx="17820">
                  <c:v>-2.838768375389447</c:v>
                </c:pt>
                <c:pt idx="17864">
                  <c:v>-2.848689605875494</c:v>
                </c:pt>
                <c:pt idx="17908">
                  <c:v>-2.8916940711190962</c:v>
                </c:pt>
                <c:pt idx="17952">
                  <c:v>-2.7854311155099438</c:v>
                </c:pt>
                <c:pt idx="17996">
                  <c:v>-2.6607939953391542</c:v>
                </c:pt>
                <c:pt idx="18040">
                  <c:v>-2.5379926853470298</c:v>
                </c:pt>
                <c:pt idx="18084">
                  <c:v>-2.567165249752537</c:v>
                </c:pt>
                <c:pt idx="18128">
                  <c:v>-1.83698059930711</c:v>
                </c:pt>
                <c:pt idx="18172">
                  <c:v>-2.7354166173124761</c:v>
                </c:pt>
                <c:pt idx="18216">
                  <c:v>-2.6327052546094611</c:v>
                </c:pt>
                <c:pt idx="18260">
                  <c:v>-2.5944277552891299</c:v>
                </c:pt>
                <c:pt idx="18304">
                  <c:v>-2.7004233031473368</c:v>
                </c:pt>
                <c:pt idx="18348">
                  <c:v>-2.5829612654058818</c:v>
                </c:pt>
                <c:pt idx="18392">
                  <c:v>-2.8494008000711868</c:v>
                </c:pt>
                <c:pt idx="18436">
                  <c:v>-2.6138969213176142</c:v>
                </c:pt>
                <c:pt idx="18480">
                  <c:v>-2.3721167645619121</c:v>
                </c:pt>
                <c:pt idx="18524">
                  <c:v>-2.2713925045222472</c:v>
                </c:pt>
                <c:pt idx="18568">
                  <c:v>-2.7589210729584761</c:v>
                </c:pt>
                <c:pt idx="18612">
                  <c:v>-2.6796034022889712</c:v>
                </c:pt>
                <c:pt idx="18656">
                  <c:v>-2.8651626498752671</c:v>
                </c:pt>
                <c:pt idx="18700">
                  <c:v>-2.6386942498575658</c:v>
                </c:pt>
                <c:pt idx="18744">
                  <c:v>-2.5011937693845279</c:v>
                </c:pt>
                <c:pt idx="18788">
                  <c:v>-2.5648682409614638</c:v>
                </c:pt>
                <c:pt idx="18832">
                  <c:v>-2.540882794753752</c:v>
                </c:pt>
                <c:pt idx="18876">
                  <c:v>-2.1312955604951558</c:v>
                </c:pt>
                <c:pt idx="18920">
                  <c:v>-2.5997277779784431</c:v>
                </c:pt>
                <c:pt idx="18964">
                  <c:v>-2.4683481357080401</c:v>
                </c:pt>
                <c:pt idx="19008">
                  <c:v>-2.1685095144803301</c:v>
                </c:pt>
                <c:pt idx="19052">
                  <c:v>-2.479261710048819</c:v>
                </c:pt>
                <c:pt idx="19096">
                  <c:v>-1.905008971721494</c:v>
                </c:pt>
                <c:pt idx="19140">
                  <c:v>-2.2606094453363221</c:v>
                </c:pt>
                <c:pt idx="19184">
                  <c:v>-1.9579487632080941</c:v>
                </c:pt>
                <c:pt idx="19228">
                  <c:v>-2.4738386049483578</c:v>
                </c:pt>
                <c:pt idx="19272">
                  <c:v>-2.0982978257685692</c:v>
                </c:pt>
                <c:pt idx="19316">
                  <c:v>-2.5881770703507532</c:v>
                </c:pt>
                <c:pt idx="19360">
                  <c:v>-2.3180557272492379</c:v>
                </c:pt>
                <c:pt idx="19404">
                  <c:v>-1.568351637587974</c:v>
                </c:pt>
                <c:pt idx="19448">
                  <c:v>-2.3974189066186482</c:v>
                </c:pt>
                <c:pt idx="19492">
                  <c:v>-1.9454198344493621</c:v>
                </c:pt>
                <c:pt idx="19536">
                  <c:v>-2.4008911751286082</c:v>
                </c:pt>
                <c:pt idx="19580">
                  <c:v>-1.7992680969669259</c:v>
                </c:pt>
                <c:pt idx="19624">
                  <c:v>-2.7627953624169939</c:v>
                </c:pt>
                <c:pt idx="19668">
                  <c:v>-2.2568926732208978</c:v>
                </c:pt>
                <c:pt idx="19712">
                  <c:v>-2.3506241285160061</c:v>
                </c:pt>
                <c:pt idx="19756">
                  <c:v>-2.2839229525192741</c:v>
                </c:pt>
                <c:pt idx="19800">
                  <c:v>-2.2608112185814648</c:v>
                </c:pt>
                <c:pt idx="19844">
                  <c:v>-2.4037803190623501</c:v>
                </c:pt>
                <c:pt idx="19888">
                  <c:v>-2.323288122716443</c:v>
                </c:pt>
                <c:pt idx="19932">
                  <c:v>-2.8152293782749571</c:v>
                </c:pt>
                <c:pt idx="19976">
                  <c:v>-2.9811375899275872</c:v>
                </c:pt>
                <c:pt idx="20020">
                  <c:v>-2.239889267879156</c:v>
                </c:pt>
                <c:pt idx="20064">
                  <c:v>-2.328842017177938</c:v>
                </c:pt>
                <c:pt idx="20108">
                  <c:v>-2.6948642643677578</c:v>
                </c:pt>
                <c:pt idx="20152">
                  <c:v>-2.5569560962081779</c:v>
                </c:pt>
                <c:pt idx="20196">
                  <c:v>-2.5164278412491279</c:v>
                </c:pt>
                <c:pt idx="20240">
                  <c:v>-2.86889246213926</c:v>
                </c:pt>
                <c:pt idx="20284">
                  <c:v>-2.4682619853835122</c:v>
                </c:pt>
                <c:pt idx="20328">
                  <c:v>-2.0066226473793751</c:v>
                </c:pt>
                <c:pt idx="20372">
                  <c:v>-2.263375172741156</c:v>
                </c:pt>
                <c:pt idx="20416">
                  <c:v>-2.0400641254356859</c:v>
                </c:pt>
                <c:pt idx="20460">
                  <c:v>-1.7008680012311601</c:v>
                </c:pt>
                <c:pt idx="20504">
                  <c:v>-2.274372389732588</c:v>
                </c:pt>
                <c:pt idx="20548">
                  <c:v>-2.6666851132094131</c:v>
                </c:pt>
                <c:pt idx="20592">
                  <c:v>-2.1757969176564922</c:v>
                </c:pt>
                <c:pt idx="20636">
                  <c:v>-1.8102062117203239</c:v>
                </c:pt>
                <c:pt idx="20680">
                  <c:v>-1.86295749598245</c:v>
                </c:pt>
                <c:pt idx="20724">
                  <c:v>-1.739799591931297</c:v>
                </c:pt>
                <c:pt idx="20768">
                  <c:v>-1.842600171644051</c:v>
                </c:pt>
                <c:pt idx="20812">
                  <c:v>-1.9845503555898589</c:v>
                </c:pt>
                <c:pt idx="20856">
                  <c:v>-2.288964611808356</c:v>
                </c:pt>
                <c:pt idx="20900">
                  <c:v>-2.3971420186282351</c:v>
                </c:pt>
                <c:pt idx="20944">
                  <c:v>-2.465179767119102</c:v>
                </c:pt>
                <c:pt idx="20988">
                  <c:v>-1.835240433019097</c:v>
                </c:pt>
                <c:pt idx="21032">
                  <c:v>-2.3791988644572331</c:v>
                </c:pt>
                <c:pt idx="21076">
                  <c:v>-2.524083666020331</c:v>
                </c:pt>
                <c:pt idx="21120">
                  <c:v>-1.7632771402169529</c:v>
                </c:pt>
                <c:pt idx="21164">
                  <c:v>-1.9630942072610971</c:v>
                </c:pt>
                <c:pt idx="21208">
                  <c:v>-2.4941487894484768</c:v>
                </c:pt>
                <c:pt idx="21252">
                  <c:v>-2.302628824922679</c:v>
                </c:pt>
                <c:pt idx="21296">
                  <c:v>-2.2911625213506621</c:v>
                </c:pt>
                <c:pt idx="21340">
                  <c:v>-2.447615677769023</c:v>
                </c:pt>
                <c:pt idx="21384">
                  <c:v>-2.3902983267513389</c:v>
                </c:pt>
                <c:pt idx="21428">
                  <c:v>-2.594544973350799</c:v>
                </c:pt>
                <c:pt idx="21472">
                  <c:v>-2.5578210931686569</c:v>
                </c:pt>
                <c:pt idx="21516">
                  <c:v>-2.7127938152154458</c:v>
                </c:pt>
                <c:pt idx="21560">
                  <c:v>-2.401216479964059</c:v>
                </c:pt>
                <c:pt idx="21604">
                  <c:v>-3.1453574493662062</c:v>
                </c:pt>
                <c:pt idx="21648">
                  <c:v>-2.0981049042836939</c:v>
                </c:pt>
                <c:pt idx="21692">
                  <c:v>-1.8029653535023831</c:v>
                </c:pt>
                <c:pt idx="21736">
                  <c:v>-1.544334742722852</c:v>
                </c:pt>
                <c:pt idx="21780">
                  <c:v>-1.834449180522175</c:v>
                </c:pt>
                <c:pt idx="21824">
                  <c:v>-1.9733261609175661</c:v>
                </c:pt>
                <c:pt idx="21868">
                  <c:v>-2.3434487286764081</c:v>
                </c:pt>
                <c:pt idx="21912">
                  <c:v>-2.6060033486403258</c:v>
                </c:pt>
                <c:pt idx="21956">
                  <c:v>-2.4591796999370179</c:v>
                </c:pt>
                <c:pt idx="22000">
                  <c:v>-2.122548296555173</c:v>
                </c:pt>
                <c:pt idx="22044">
                  <c:v>-2.5670040524481128</c:v>
                </c:pt>
                <c:pt idx="22088">
                  <c:v>-1.911840015149523</c:v>
                </c:pt>
                <c:pt idx="22132">
                  <c:v>-2.312580213366159</c:v>
                </c:pt>
                <c:pt idx="22176">
                  <c:v>-2.403150075309143</c:v>
                </c:pt>
                <c:pt idx="22220">
                  <c:v>-2.5580475689203142</c:v>
                </c:pt>
                <c:pt idx="22264">
                  <c:v>-2.1212080915030458</c:v>
                </c:pt>
                <c:pt idx="22308">
                  <c:v>-2.035652029467232</c:v>
                </c:pt>
                <c:pt idx="22352">
                  <c:v>-1.9665861590164979</c:v>
                </c:pt>
                <c:pt idx="22396">
                  <c:v>-2.467393761196182</c:v>
                </c:pt>
                <c:pt idx="22440">
                  <c:v>-2.6126197086038552</c:v>
                </c:pt>
                <c:pt idx="22484">
                  <c:v>-2.2484725435784849</c:v>
                </c:pt>
                <c:pt idx="22528">
                  <c:v>-2.300208758898358</c:v>
                </c:pt>
                <c:pt idx="22572">
                  <c:v>-1.9767013747975219</c:v>
                </c:pt>
                <c:pt idx="22616">
                  <c:v>-1.8410308166469851</c:v>
                </c:pt>
                <c:pt idx="22660">
                  <c:v>-1.911845274278537</c:v>
                </c:pt>
                <c:pt idx="22704">
                  <c:v>-2.012383660208088</c:v>
                </c:pt>
                <c:pt idx="22748">
                  <c:v>-2.8691446073772982</c:v>
                </c:pt>
                <c:pt idx="22792">
                  <c:v>-2.7447029392184561</c:v>
                </c:pt>
                <c:pt idx="22836">
                  <c:v>-2.41154194668092</c:v>
                </c:pt>
                <c:pt idx="22880">
                  <c:v>-2.3755510810670089</c:v>
                </c:pt>
                <c:pt idx="22924">
                  <c:v>-2.610928502554632</c:v>
                </c:pt>
                <c:pt idx="22968">
                  <c:v>-1.9416156655722201</c:v>
                </c:pt>
                <c:pt idx="23012">
                  <c:v>-1.872347492016494</c:v>
                </c:pt>
                <c:pt idx="23056">
                  <c:v>-1.9943633716541691</c:v>
                </c:pt>
                <c:pt idx="23100">
                  <c:v>-1.9283979763993411</c:v>
                </c:pt>
                <c:pt idx="23144">
                  <c:v>-2.2337989303066581</c:v>
                </c:pt>
                <c:pt idx="23188">
                  <c:v>-2.0645456664083262</c:v>
                </c:pt>
                <c:pt idx="23232">
                  <c:v>-2.0343916861037021</c:v>
                </c:pt>
                <c:pt idx="23276">
                  <c:v>-2.333431467768587</c:v>
                </c:pt>
                <c:pt idx="23320">
                  <c:v>-2.5514563331590412</c:v>
                </c:pt>
                <c:pt idx="23364">
                  <c:v>-2.5107344445728601</c:v>
                </c:pt>
                <c:pt idx="23408">
                  <c:v>-2.7942865129454169</c:v>
                </c:pt>
                <c:pt idx="23452">
                  <c:v>-2.7117067643565469</c:v>
                </c:pt>
                <c:pt idx="23496">
                  <c:v>-2.537279431456787</c:v>
                </c:pt>
                <c:pt idx="23540">
                  <c:v>-2.1636083646651372</c:v>
                </c:pt>
                <c:pt idx="23584">
                  <c:v>-2.402132895683021</c:v>
                </c:pt>
                <c:pt idx="23628">
                  <c:v>-2.5572215324189029</c:v>
                </c:pt>
                <c:pt idx="23672">
                  <c:v>-2.9139049759503148</c:v>
                </c:pt>
                <c:pt idx="23716">
                  <c:v>-2.0780823947681601</c:v>
                </c:pt>
                <c:pt idx="23760">
                  <c:v>-3.097097482053059</c:v>
                </c:pt>
                <c:pt idx="23804">
                  <c:v>-2.2593666851372851</c:v>
                </c:pt>
                <c:pt idx="23848">
                  <c:v>-2.3354860553979981</c:v>
                </c:pt>
                <c:pt idx="23892">
                  <c:v>-2.3047631690569248</c:v>
                </c:pt>
                <c:pt idx="23936">
                  <c:v>-2.690787445759915</c:v>
                </c:pt>
                <c:pt idx="23980">
                  <c:v>-2.5073728640313302</c:v>
                </c:pt>
                <c:pt idx="24024">
                  <c:v>-2.4568574989854439</c:v>
                </c:pt>
                <c:pt idx="24068">
                  <c:v>-1.51596747642664</c:v>
                </c:pt>
                <c:pt idx="24112">
                  <c:v>-2.095226481643639</c:v>
                </c:pt>
                <c:pt idx="24156">
                  <c:v>-2.0781264206625729</c:v>
                </c:pt>
                <c:pt idx="24200">
                  <c:v>-2.1078397830244651</c:v>
                </c:pt>
                <c:pt idx="24244">
                  <c:v>-2.321448226441627</c:v>
                </c:pt>
                <c:pt idx="24288">
                  <c:v>-2.061043704375042</c:v>
                </c:pt>
                <c:pt idx="24332">
                  <c:v>-2.524956835304164</c:v>
                </c:pt>
                <c:pt idx="24376">
                  <c:v>-2.6006537596581238</c:v>
                </c:pt>
                <c:pt idx="24420">
                  <c:v>-2.413534704782935</c:v>
                </c:pt>
                <c:pt idx="24464">
                  <c:v>-2.6795065677778682</c:v>
                </c:pt>
                <c:pt idx="24508">
                  <c:v>-2.4285817308738462</c:v>
                </c:pt>
                <c:pt idx="24552">
                  <c:v>-2.1805387129113201</c:v>
                </c:pt>
                <c:pt idx="24596">
                  <c:v>-2.253743752817575</c:v>
                </c:pt>
                <c:pt idx="24640">
                  <c:v>-2.509825800075657</c:v>
                </c:pt>
                <c:pt idx="24684">
                  <c:v>-1.9752551258423261</c:v>
                </c:pt>
                <c:pt idx="24728">
                  <c:v>-1.996111390045842</c:v>
                </c:pt>
                <c:pt idx="24772">
                  <c:v>-2.3509165570132571</c:v>
                </c:pt>
                <c:pt idx="24816">
                  <c:v>-2.6141681533377472</c:v>
                </c:pt>
                <c:pt idx="24860">
                  <c:v>-2.3425044964217339</c:v>
                </c:pt>
                <c:pt idx="24904">
                  <c:v>-2.6086405707506488</c:v>
                </c:pt>
                <c:pt idx="24948">
                  <c:v>-2.2614596364542261</c:v>
                </c:pt>
                <c:pt idx="24992">
                  <c:v>-2.2590383515914572</c:v>
                </c:pt>
                <c:pt idx="25036">
                  <c:v>-2.4808237836507061</c:v>
                </c:pt>
                <c:pt idx="25080">
                  <c:v>-1.931697233579122</c:v>
                </c:pt>
                <c:pt idx="25124">
                  <c:v>-1.3657706074275029</c:v>
                </c:pt>
                <c:pt idx="25168">
                  <c:v>-1.7118116927986291</c:v>
                </c:pt>
                <c:pt idx="25212">
                  <c:v>-2.0668578723837232</c:v>
                </c:pt>
                <c:pt idx="25256">
                  <c:v>-2.6511445234264461</c:v>
                </c:pt>
                <c:pt idx="25300">
                  <c:v>-2.7294005614525538</c:v>
                </c:pt>
                <c:pt idx="25344">
                  <c:v>-2.537299616630138</c:v>
                </c:pt>
                <c:pt idx="25388">
                  <c:v>-1.874586343469878</c:v>
                </c:pt>
                <c:pt idx="25432">
                  <c:v>-1.795534154183368</c:v>
                </c:pt>
                <c:pt idx="25476">
                  <c:v>-1.7994526077921431</c:v>
                </c:pt>
                <c:pt idx="25520">
                  <c:v>-2.192178600034167</c:v>
                </c:pt>
                <c:pt idx="25564">
                  <c:v>-2.3275769519515399</c:v>
                </c:pt>
                <c:pt idx="25608">
                  <c:v>-2.5984658444228752</c:v>
                </c:pt>
                <c:pt idx="25652">
                  <c:v>-2.4327678884686499</c:v>
                </c:pt>
                <c:pt idx="25696">
                  <c:v>-2.711350549392705</c:v>
                </c:pt>
                <c:pt idx="25740">
                  <c:v>-2.4893557686358831</c:v>
                </c:pt>
                <c:pt idx="25784">
                  <c:v>-2.1246673208411599</c:v>
                </c:pt>
                <c:pt idx="25828">
                  <c:v>-1.889998876157706</c:v>
                </c:pt>
                <c:pt idx="25872">
                  <c:v>-1.6985491784113269</c:v>
                </c:pt>
                <c:pt idx="25916">
                  <c:v>-2.265789192901857</c:v>
                </c:pt>
                <c:pt idx="25960">
                  <c:v>-2.1844450069747121</c:v>
                </c:pt>
                <c:pt idx="26004">
                  <c:v>-2.3744607428841178</c:v>
                </c:pt>
                <c:pt idx="26048">
                  <c:v>-2.6786555895205502</c:v>
                </c:pt>
                <c:pt idx="26092">
                  <c:v>-2.52920578020737</c:v>
                </c:pt>
                <c:pt idx="26136">
                  <c:v>-1.81684515676798</c:v>
                </c:pt>
                <c:pt idx="26180">
                  <c:v>-2.2162002452128848</c:v>
                </c:pt>
                <c:pt idx="26224">
                  <c:v>-2.0051691086589361</c:v>
                </c:pt>
                <c:pt idx="26268">
                  <c:v>-2.2547248647001621</c:v>
                </c:pt>
                <c:pt idx="26312">
                  <c:v>-2.0787474558286929</c:v>
                </c:pt>
                <c:pt idx="26356">
                  <c:v>-2.7142243181232488</c:v>
                </c:pt>
                <c:pt idx="26400">
                  <c:v>-2.6162208789132531</c:v>
                </c:pt>
                <c:pt idx="26444">
                  <c:v>-2.2258633208948391</c:v>
                </c:pt>
                <c:pt idx="26488">
                  <c:v>-2.12237692086984</c:v>
                </c:pt>
                <c:pt idx="26532">
                  <c:v>-2.0094074484472699</c:v>
                </c:pt>
                <c:pt idx="26576">
                  <c:v>-2.2445778348280379</c:v>
                </c:pt>
                <c:pt idx="26620">
                  <c:v>-2.4523628627697081</c:v>
                </c:pt>
                <c:pt idx="26664">
                  <c:v>-2.0069083653947861</c:v>
                </c:pt>
                <c:pt idx="26708">
                  <c:v>-2.3017524646752139</c:v>
                </c:pt>
                <c:pt idx="26752">
                  <c:v>-2.2625166449857601</c:v>
                </c:pt>
                <c:pt idx="26796">
                  <c:v>-2.3031484323533031</c:v>
                </c:pt>
                <c:pt idx="26840">
                  <c:v>-2.1756260800968521</c:v>
                </c:pt>
                <c:pt idx="26884">
                  <c:v>-2.0176128272828029</c:v>
                </c:pt>
                <c:pt idx="26928">
                  <c:v>-2.4579672971910411</c:v>
                </c:pt>
                <c:pt idx="26972">
                  <c:v>-2.1548414270933831</c:v>
                </c:pt>
                <c:pt idx="27016">
                  <c:v>-3.015783833154754</c:v>
                </c:pt>
                <c:pt idx="27060">
                  <c:v>-2.368773231923226</c:v>
                </c:pt>
                <c:pt idx="27104">
                  <c:v>-2.452989895953797</c:v>
                </c:pt>
                <c:pt idx="27148">
                  <c:v>-2.8818909446410661</c:v>
                </c:pt>
                <c:pt idx="27192">
                  <c:v>-2.8792910633138469</c:v>
                </c:pt>
                <c:pt idx="27236">
                  <c:v>-2.7286739781144269</c:v>
                </c:pt>
                <c:pt idx="27280">
                  <c:v>-2.4095061350401781</c:v>
                </c:pt>
                <c:pt idx="27324">
                  <c:v>-2.4269572046492041</c:v>
                </c:pt>
                <c:pt idx="27368">
                  <c:v>-2.3268950222235869</c:v>
                </c:pt>
                <c:pt idx="27412">
                  <c:v>-2.7562510528148381</c:v>
                </c:pt>
                <c:pt idx="27456">
                  <c:v>-2.4150391530449391</c:v>
                </c:pt>
                <c:pt idx="27500">
                  <c:v>-2.287622063994097</c:v>
                </c:pt>
                <c:pt idx="27544">
                  <c:v>-2.442596806867281</c:v>
                </c:pt>
                <c:pt idx="27588">
                  <c:v>-2.2219495547997168</c:v>
                </c:pt>
                <c:pt idx="27632">
                  <c:v>-2.967884228904877</c:v>
                </c:pt>
                <c:pt idx="27676">
                  <c:v>-2.171782628857124</c:v>
                </c:pt>
                <c:pt idx="27720">
                  <c:v>-2.403821109146985</c:v>
                </c:pt>
                <c:pt idx="27764">
                  <c:v>-2.6533844668486051</c:v>
                </c:pt>
                <c:pt idx="27808">
                  <c:v>-2.295045587841547</c:v>
                </c:pt>
                <c:pt idx="27852">
                  <c:v>-2.5946127226085149</c:v>
                </c:pt>
                <c:pt idx="27896">
                  <c:v>-2.5800665511926248</c:v>
                </c:pt>
                <c:pt idx="27940">
                  <c:v>-2.0753368720617629</c:v>
                </c:pt>
                <c:pt idx="27984">
                  <c:v>-2.2135156961027138</c:v>
                </c:pt>
                <c:pt idx="28028">
                  <c:v>-2.1518449672508262</c:v>
                </c:pt>
                <c:pt idx="28072">
                  <c:v>-2.5133438660883911</c:v>
                </c:pt>
                <c:pt idx="28116">
                  <c:v>-2.197881960000585</c:v>
                </c:pt>
                <c:pt idx="28160">
                  <c:v>-2.0206044926998081</c:v>
                </c:pt>
                <c:pt idx="28204">
                  <c:v>-2.3111700858529431</c:v>
                </c:pt>
                <c:pt idx="28248">
                  <c:v>-2.466124130798756</c:v>
                </c:pt>
                <c:pt idx="28292">
                  <c:v>-2.399720399639548</c:v>
                </c:pt>
                <c:pt idx="28336">
                  <c:v>-1.847735254079041</c:v>
                </c:pt>
                <c:pt idx="28380">
                  <c:v>-2.1317196533632079</c:v>
                </c:pt>
                <c:pt idx="28424">
                  <c:v>-2.1424783493178201</c:v>
                </c:pt>
                <c:pt idx="28468">
                  <c:v>-2.2087467788960979</c:v>
                </c:pt>
                <c:pt idx="28512">
                  <c:v>-2.4740671831665391</c:v>
                </c:pt>
                <c:pt idx="28556">
                  <c:v>-2.0720807835279298</c:v>
                </c:pt>
                <c:pt idx="28600">
                  <c:v>-2.3048583755581991</c:v>
                </c:pt>
                <c:pt idx="28644">
                  <c:v>-2.7399271206084221</c:v>
                </c:pt>
                <c:pt idx="28688">
                  <c:v>-1.8284882630066259</c:v>
                </c:pt>
                <c:pt idx="28732">
                  <c:v>-2.0072411153417069</c:v>
                </c:pt>
                <c:pt idx="28776">
                  <c:v>-1.9050087720717981</c:v>
                </c:pt>
                <c:pt idx="28820">
                  <c:v>-1.53390593881087</c:v>
                </c:pt>
                <c:pt idx="28864">
                  <c:v>-2.08323693061562</c:v>
                </c:pt>
                <c:pt idx="28908">
                  <c:v>-1.974590615179711</c:v>
                </c:pt>
                <c:pt idx="28952">
                  <c:v>-2.243116747662417</c:v>
                </c:pt>
                <c:pt idx="28996">
                  <c:v>-2.2644660637028</c:v>
                </c:pt>
                <c:pt idx="29040">
                  <c:v>-2.0707554254015972</c:v>
                </c:pt>
                <c:pt idx="29084">
                  <c:v>-2.4445625506643611</c:v>
                </c:pt>
                <c:pt idx="29128">
                  <c:v>-2.0426073916238789</c:v>
                </c:pt>
                <c:pt idx="29172">
                  <c:v>-2.2702157425133911</c:v>
                </c:pt>
                <c:pt idx="29216">
                  <c:v>-2.3656006632951501</c:v>
                </c:pt>
                <c:pt idx="29260">
                  <c:v>-2.161905004711044</c:v>
                </c:pt>
                <c:pt idx="29304">
                  <c:v>-2.0089816899454478</c:v>
                </c:pt>
                <c:pt idx="29348">
                  <c:v>-2.1600787615768362</c:v>
                </c:pt>
                <c:pt idx="29392">
                  <c:v>-1.757930325998424</c:v>
                </c:pt>
                <c:pt idx="29436">
                  <c:v>-1.890210820167544</c:v>
                </c:pt>
                <c:pt idx="29480">
                  <c:v>-1.7534319860683441</c:v>
                </c:pt>
                <c:pt idx="29524">
                  <c:v>-1.7915810610393661</c:v>
                </c:pt>
                <c:pt idx="29568">
                  <c:v>-2.0059411903200108</c:v>
                </c:pt>
                <c:pt idx="29612">
                  <c:v>-2.7938369179683962</c:v>
                </c:pt>
                <c:pt idx="29656">
                  <c:v>-2.3684502079104179</c:v>
                </c:pt>
                <c:pt idx="29700">
                  <c:v>-2.084660677813917</c:v>
                </c:pt>
                <c:pt idx="29744">
                  <c:v>-2.9932477790047041</c:v>
                </c:pt>
                <c:pt idx="29788">
                  <c:v>-2.2911669160487311</c:v>
                </c:pt>
                <c:pt idx="29832">
                  <c:v>-2.3036329269117992</c:v>
                </c:pt>
                <c:pt idx="29876">
                  <c:v>-2.042593423189341</c:v>
                </c:pt>
                <c:pt idx="29920">
                  <c:v>-2.3603688840327002</c:v>
                </c:pt>
                <c:pt idx="29964">
                  <c:v>-2.1387639371293079</c:v>
                </c:pt>
                <c:pt idx="30008">
                  <c:v>-2.427940239864931</c:v>
                </c:pt>
                <c:pt idx="30052">
                  <c:v>-2.27944038303148</c:v>
                </c:pt>
                <c:pt idx="30096">
                  <c:v>-2.410236177661631</c:v>
                </c:pt>
                <c:pt idx="30140">
                  <c:v>-2.5550644808688419</c:v>
                </c:pt>
                <c:pt idx="30184">
                  <c:v>-2.2798760760914818</c:v>
                </c:pt>
                <c:pt idx="30228">
                  <c:v>-1.6071188830669221</c:v>
                </c:pt>
                <c:pt idx="30272">
                  <c:v>-1.808031926629962</c:v>
                </c:pt>
                <c:pt idx="30316">
                  <c:v>-1.670850776967403</c:v>
                </c:pt>
                <c:pt idx="30360">
                  <c:v>-2.3772559452881392</c:v>
                </c:pt>
                <c:pt idx="30404">
                  <c:v>-2.335881553319711</c:v>
                </c:pt>
                <c:pt idx="30448">
                  <c:v>-2.5754686987075752</c:v>
                </c:pt>
                <c:pt idx="30492">
                  <c:v>-2.326865438051327</c:v>
                </c:pt>
                <c:pt idx="30536">
                  <c:v>-2.1597158378493151</c:v>
                </c:pt>
                <c:pt idx="30580">
                  <c:v>-2.1898099121775672</c:v>
                </c:pt>
                <c:pt idx="30624">
                  <c:v>-2.5542792955946778</c:v>
                </c:pt>
                <c:pt idx="30668">
                  <c:v>-2.4584039896165821</c:v>
                </c:pt>
                <c:pt idx="30712">
                  <c:v>-2.4904901855631572</c:v>
                </c:pt>
                <c:pt idx="30756">
                  <c:v>-2.2555295709420582</c:v>
                </c:pt>
                <c:pt idx="30800">
                  <c:v>-2.3967672665251252</c:v>
                </c:pt>
                <c:pt idx="30844">
                  <c:v>-1.773460568716382</c:v>
                </c:pt>
                <c:pt idx="30888">
                  <c:v>-2.3950586623857588</c:v>
                </c:pt>
                <c:pt idx="30932">
                  <c:v>-1.5732111333744121</c:v>
                </c:pt>
                <c:pt idx="30976">
                  <c:v>-2.0719650759141151</c:v>
                </c:pt>
                <c:pt idx="31020">
                  <c:v>-1.941864677832404</c:v>
                </c:pt>
                <c:pt idx="31064">
                  <c:v>-2.2383784438217318</c:v>
                </c:pt>
                <c:pt idx="31108">
                  <c:v>-2.4778158862501631</c:v>
                </c:pt>
                <c:pt idx="31152">
                  <c:v>-1.9960242342463239</c:v>
                </c:pt>
                <c:pt idx="31196">
                  <c:v>-2.6044497998699638</c:v>
                </c:pt>
                <c:pt idx="31240">
                  <c:v>-1.890521779279956</c:v>
                </c:pt>
                <c:pt idx="31284">
                  <c:v>-2.1923090685758679</c:v>
                </c:pt>
                <c:pt idx="31328">
                  <c:v>-2.4452691854519739</c:v>
                </c:pt>
                <c:pt idx="31372">
                  <c:v>-2.142337274701001</c:v>
                </c:pt>
                <c:pt idx="31416">
                  <c:v>-1.9802395155818859</c:v>
                </c:pt>
                <c:pt idx="31460">
                  <c:v>-2.0907722888779059</c:v>
                </c:pt>
                <c:pt idx="31504">
                  <c:v>-2.395544104118517</c:v>
                </c:pt>
                <c:pt idx="31548">
                  <c:v>-2.24722441062374</c:v>
                </c:pt>
                <c:pt idx="31592">
                  <c:v>-1.621170997438834</c:v>
                </c:pt>
                <c:pt idx="31636">
                  <c:v>-2.5060143802182</c:v>
                </c:pt>
                <c:pt idx="31680">
                  <c:v>-2.2425663952137911</c:v>
                </c:pt>
                <c:pt idx="31724">
                  <c:v>-2.2881383752118172</c:v>
                </c:pt>
                <c:pt idx="31768">
                  <c:v>-2.1589982106586079</c:v>
                </c:pt>
                <c:pt idx="31812">
                  <c:v>-2.3079418601399269</c:v>
                </c:pt>
                <c:pt idx="31856">
                  <c:v>-2.1078134503749122</c:v>
                </c:pt>
                <c:pt idx="31900">
                  <c:v>-2.8684047301312479</c:v>
                </c:pt>
                <c:pt idx="31944">
                  <c:v>-2.5082144740215422</c:v>
                </c:pt>
                <c:pt idx="31988">
                  <c:v>-1.992306281574272</c:v>
                </c:pt>
                <c:pt idx="32032">
                  <c:v>-2.1030906053987422</c:v>
                </c:pt>
                <c:pt idx="32076">
                  <c:v>-1.46762197917121</c:v>
                </c:pt>
                <c:pt idx="32120">
                  <c:v>-1.8209701560259099</c:v>
                </c:pt>
                <c:pt idx="32164">
                  <c:v>-1.582918087771821</c:v>
                </c:pt>
                <c:pt idx="32208">
                  <c:v>-2.0655719566134998</c:v>
                </c:pt>
                <c:pt idx="32252">
                  <c:v>-2.474329365753511</c:v>
                </c:pt>
                <c:pt idx="32296">
                  <c:v>-1.585079279654116</c:v>
                </c:pt>
                <c:pt idx="32340">
                  <c:v>-2.559327898905821</c:v>
                </c:pt>
                <c:pt idx="32384">
                  <c:v>-2.2805061758885161</c:v>
                </c:pt>
                <c:pt idx="32428">
                  <c:v>-1.8918759859699521</c:v>
                </c:pt>
                <c:pt idx="32472">
                  <c:v>-2.3774156164574292</c:v>
                </c:pt>
                <c:pt idx="32516">
                  <c:v>-2.1130017009837498</c:v>
                </c:pt>
                <c:pt idx="32560">
                  <c:v>-2.0097072095168178</c:v>
                </c:pt>
                <c:pt idx="32604">
                  <c:v>-2.7122290370595721</c:v>
                </c:pt>
                <c:pt idx="32648">
                  <c:v>-2.163030247924258</c:v>
                </c:pt>
                <c:pt idx="32692">
                  <c:v>-2.2953520277806598</c:v>
                </c:pt>
                <c:pt idx="32736">
                  <c:v>-2.416894638847118</c:v>
                </c:pt>
                <c:pt idx="32780">
                  <c:v>-2.5445632813704222</c:v>
                </c:pt>
                <c:pt idx="32824">
                  <c:v>-1.8069063682561339</c:v>
                </c:pt>
                <c:pt idx="32868">
                  <c:v>-2.1293054733359291</c:v>
                </c:pt>
                <c:pt idx="32912">
                  <c:v>-2.2404901307483942</c:v>
                </c:pt>
                <c:pt idx="32956">
                  <c:v>-1.803135726242437</c:v>
                </c:pt>
                <c:pt idx="33000">
                  <c:v>-2.3111094590618229</c:v>
                </c:pt>
                <c:pt idx="33044">
                  <c:v>-2.3328703233843391</c:v>
                </c:pt>
                <c:pt idx="33088">
                  <c:v>-2.2817646904745499</c:v>
                </c:pt>
                <c:pt idx="33132">
                  <c:v>-1.7136816846644261</c:v>
                </c:pt>
                <c:pt idx="33176">
                  <c:v>-1.90031208554113</c:v>
                </c:pt>
                <c:pt idx="33220">
                  <c:v>-2.3349073620938161</c:v>
                </c:pt>
                <c:pt idx="33264">
                  <c:v>-1.943433453316632</c:v>
                </c:pt>
                <c:pt idx="33308">
                  <c:v>-1.987631112565351</c:v>
                </c:pt>
                <c:pt idx="33352">
                  <c:v>-2.3369815005365222</c:v>
                </c:pt>
                <c:pt idx="33396">
                  <c:v>-2.5781531426108542</c:v>
                </c:pt>
                <c:pt idx="33440">
                  <c:v>-2.842643786095012</c:v>
                </c:pt>
                <c:pt idx="33484">
                  <c:v>-2.1273651320978368</c:v>
                </c:pt>
                <c:pt idx="33528">
                  <c:v>-1.511284325361103</c:v>
                </c:pt>
                <c:pt idx="33572">
                  <c:v>-1.729924795399933</c:v>
                </c:pt>
                <c:pt idx="33616">
                  <c:v>-2.0608030692506598</c:v>
                </c:pt>
                <c:pt idx="33660">
                  <c:v>-2.015222162771015</c:v>
                </c:pt>
                <c:pt idx="33704">
                  <c:v>-2.8884516303969332</c:v>
                </c:pt>
                <c:pt idx="33748">
                  <c:v>-2.458997557134333</c:v>
                </c:pt>
                <c:pt idx="33792">
                  <c:v>-2.0291437055944601</c:v>
                </c:pt>
                <c:pt idx="33836">
                  <c:v>-2.6327550069508021</c:v>
                </c:pt>
                <c:pt idx="33880">
                  <c:v>-2.1787484788467428</c:v>
                </c:pt>
                <c:pt idx="33924">
                  <c:v>-2.5760438314961869</c:v>
                </c:pt>
                <c:pt idx="33968">
                  <c:v>-1.8574359680874639</c:v>
                </c:pt>
                <c:pt idx="34012">
                  <c:v>-2.2844300079753102</c:v>
                </c:pt>
                <c:pt idx="34056">
                  <c:v>-2.1228627174202588</c:v>
                </c:pt>
                <c:pt idx="34100">
                  <c:v>-1.6687979592164881</c:v>
                </c:pt>
                <c:pt idx="34144">
                  <c:v>-2.390227089021026</c:v>
                </c:pt>
                <c:pt idx="34188">
                  <c:v>-2.722350179664601</c:v>
                </c:pt>
                <c:pt idx="34232">
                  <c:v>-2.52176718589237</c:v>
                </c:pt>
                <c:pt idx="34276">
                  <c:v>-2.100237009851571</c:v>
                </c:pt>
                <c:pt idx="34320">
                  <c:v>-2.212365574428889</c:v>
                </c:pt>
                <c:pt idx="34364">
                  <c:v>-2.0341746872125479</c:v>
                </c:pt>
                <c:pt idx="34408">
                  <c:v>-1.8564536035538519</c:v>
                </c:pt>
                <c:pt idx="34452">
                  <c:v>-2.377426251408961</c:v>
                </c:pt>
                <c:pt idx="34496">
                  <c:v>-2.189979942091703</c:v>
                </c:pt>
                <c:pt idx="34540">
                  <c:v>-2.067015600308165</c:v>
                </c:pt>
                <c:pt idx="34584">
                  <c:v>-1.8346037542744691</c:v>
                </c:pt>
                <c:pt idx="34628">
                  <c:v>-1.7638489443591321</c:v>
                </c:pt>
                <c:pt idx="34672">
                  <c:v>-1.851522769968126</c:v>
                </c:pt>
                <c:pt idx="34716">
                  <c:v>-2.1158523183748801</c:v>
                </c:pt>
                <c:pt idx="34760">
                  <c:v>-1.4390482134629019</c:v>
                </c:pt>
                <c:pt idx="34804">
                  <c:v>-1.7334404620541859</c:v>
                </c:pt>
                <c:pt idx="34848">
                  <c:v>-2.0738721561153768</c:v>
                </c:pt>
                <c:pt idx="34892">
                  <c:v>-1.939365663424208</c:v>
                </c:pt>
                <c:pt idx="34936">
                  <c:v>-1.7723612787581571</c:v>
                </c:pt>
                <c:pt idx="34980">
                  <c:v>-2.4135130777699039</c:v>
                </c:pt>
                <c:pt idx="35024">
                  <c:v>-1.6805525990742829</c:v>
                </c:pt>
                <c:pt idx="35068">
                  <c:v>-2.475065873417543</c:v>
                </c:pt>
                <c:pt idx="35112">
                  <c:v>-1.908325535862613</c:v>
                </c:pt>
                <c:pt idx="35156">
                  <c:v>-1.796505272634612</c:v>
                </c:pt>
                <c:pt idx="35200">
                  <c:v>-1.594980436965443</c:v>
                </c:pt>
                <c:pt idx="35244">
                  <c:v>-1.188620771561963</c:v>
                </c:pt>
                <c:pt idx="35288">
                  <c:v>-1.5738896590179869</c:v>
                </c:pt>
                <c:pt idx="35332">
                  <c:v>-2.1020291532531719</c:v>
                </c:pt>
                <c:pt idx="35376">
                  <c:v>-2.097781831684554</c:v>
                </c:pt>
                <c:pt idx="35420">
                  <c:v>-2.073947281666082</c:v>
                </c:pt>
                <c:pt idx="35464">
                  <c:v>-2.216564431494449</c:v>
                </c:pt>
                <c:pt idx="35508">
                  <c:v>-2.6017332530762478</c:v>
                </c:pt>
                <c:pt idx="35552">
                  <c:v>-1.7807016087473071</c:v>
                </c:pt>
                <c:pt idx="35596">
                  <c:v>-2.3116214836081821</c:v>
                </c:pt>
                <c:pt idx="35640">
                  <c:v>-2.8286386111071322</c:v>
                </c:pt>
                <c:pt idx="35684">
                  <c:v>-2.1965721307153201</c:v>
                </c:pt>
                <c:pt idx="35728">
                  <c:v>-2.1988749174582631</c:v>
                </c:pt>
                <c:pt idx="35772">
                  <c:v>-2.331434566723837</c:v>
                </c:pt>
                <c:pt idx="35816">
                  <c:v>-1.9737541804521661</c:v>
                </c:pt>
                <c:pt idx="35860">
                  <c:v>-2.1716596522958369</c:v>
                </c:pt>
                <c:pt idx="35904">
                  <c:v>-2.48527643081581</c:v>
                </c:pt>
                <c:pt idx="35948">
                  <c:v>-2.63277190566266</c:v>
                </c:pt>
                <c:pt idx="35992">
                  <c:v>-2.9303185256292901</c:v>
                </c:pt>
                <c:pt idx="36036">
                  <c:v>-2.653096461481153</c:v>
                </c:pt>
                <c:pt idx="36080">
                  <c:v>-2.1145508524254231</c:v>
                </c:pt>
                <c:pt idx="36124">
                  <c:v>-2.3703786346110518</c:v>
                </c:pt>
                <c:pt idx="36168">
                  <c:v>-1.744215744095613</c:v>
                </c:pt>
                <c:pt idx="36212">
                  <c:v>-2.006146144890407</c:v>
                </c:pt>
                <c:pt idx="36256">
                  <c:v>-2.0751323786344371</c:v>
                </c:pt>
                <c:pt idx="36300">
                  <c:v>-2.1574264671088539</c:v>
                </c:pt>
                <c:pt idx="36344">
                  <c:v>-2.3713584799308149</c:v>
                </c:pt>
                <c:pt idx="36388">
                  <c:v>-1.9536437759989931</c:v>
                </c:pt>
                <c:pt idx="36432">
                  <c:v>-1.9345200171300549</c:v>
                </c:pt>
                <c:pt idx="36476">
                  <c:v>-2.021083054792657</c:v>
                </c:pt>
                <c:pt idx="36520">
                  <c:v>-1.5789145998476211</c:v>
                </c:pt>
                <c:pt idx="36564">
                  <c:v>-1.91707416294936</c:v>
                </c:pt>
                <c:pt idx="36608">
                  <c:v>-2.5078438591003649</c:v>
                </c:pt>
                <c:pt idx="36652">
                  <c:v>-1.65610264882071</c:v>
                </c:pt>
                <c:pt idx="36696">
                  <c:v>-1.60886385929611</c:v>
                </c:pt>
                <c:pt idx="36740">
                  <c:v>-2.028754572163229</c:v>
                </c:pt>
                <c:pt idx="36784">
                  <c:v>-2.03051345793294</c:v>
                </c:pt>
                <c:pt idx="36828">
                  <c:v>-1.829224880295808</c:v>
                </c:pt>
                <c:pt idx="36872">
                  <c:v>-2.425922572881194</c:v>
                </c:pt>
                <c:pt idx="36916">
                  <c:v>-1.87252979366009</c:v>
                </c:pt>
                <c:pt idx="36960">
                  <c:v>-1.8804951260316001</c:v>
                </c:pt>
                <c:pt idx="37004">
                  <c:v>-1.842821978095702</c:v>
                </c:pt>
                <c:pt idx="37048">
                  <c:v>-1.5439088709586959</c:v>
                </c:pt>
                <c:pt idx="37092">
                  <c:v>-1.771164180690544</c:v>
                </c:pt>
                <c:pt idx="37136">
                  <c:v>-2.1793836836609701</c:v>
                </c:pt>
                <c:pt idx="37180">
                  <c:v>-2.4011609876024012</c:v>
                </c:pt>
                <c:pt idx="37224">
                  <c:v>-2.191175364469538</c:v>
                </c:pt>
                <c:pt idx="37268">
                  <c:v>-2.5214925220196429</c:v>
                </c:pt>
                <c:pt idx="37312">
                  <c:v>-2.1440403902024352</c:v>
                </c:pt>
                <c:pt idx="37356">
                  <c:v>-1.96397435614535</c:v>
                </c:pt>
                <c:pt idx="37400">
                  <c:v>-2.2156550408988069</c:v>
                </c:pt>
                <c:pt idx="37444">
                  <c:v>-1.9445265927641571</c:v>
                </c:pt>
                <c:pt idx="37488">
                  <c:v>-1.9686895894415519</c:v>
                </c:pt>
                <c:pt idx="37532">
                  <c:v>-2.1626360497963799</c:v>
                </c:pt>
                <c:pt idx="37576">
                  <c:v>-1.7626493639826131</c:v>
                </c:pt>
                <c:pt idx="37620">
                  <c:v>-1.6422118612717269</c:v>
                </c:pt>
                <c:pt idx="37664">
                  <c:v>-2.189869377867478</c:v>
                </c:pt>
                <c:pt idx="37708">
                  <c:v>-2.400998520628792</c:v>
                </c:pt>
                <c:pt idx="37752">
                  <c:v>-2.4717295568685831</c:v>
                </c:pt>
                <c:pt idx="37796">
                  <c:v>-2.4307310288516741</c:v>
                </c:pt>
                <c:pt idx="37840">
                  <c:v>-1.853068112534688</c:v>
                </c:pt>
                <c:pt idx="37884">
                  <c:v>-1.862995064080722</c:v>
                </c:pt>
                <c:pt idx="37928">
                  <c:v>-1.9326606458182021</c:v>
                </c:pt>
                <c:pt idx="37972">
                  <c:v>-2.1677956211491578</c:v>
                </c:pt>
                <c:pt idx="38016">
                  <c:v>-2.4217134851937772</c:v>
                </c:pt>
                <c:pt idx="38060">
                  <c:v>-1.958574221219834</c:v>
                </c:pt>
                <c:pt idx="38104">
                  <c:v>-1.790330448894631</c:v>
                </c:pt>
                <c:pt idx="38148">
                  <c:v>-1.8392388405380879</c:v>
                </c:pt>
                <c:pt idx="38192">
                  <c:v>-2.5094729329552941</c:v>
                </c:pt>
                <c:pt idx="38236">
                  <c:v>-2.0929651362239809</c:v>
                </c:pt>
                <c:pt idx="38280">
                  <c:v>-1.9726394643632481</c:v>
                </c:pt>
                <c:pt idx="38324">
                  <c:v>-2.9532671694353452</c:v>
                </c:pt>
                <c:pt idx="38368">
                  <c:v>-1.888410784650856</c:v>
                </c:pt>
                <c:pt idx="38412">
                  <c:v>-1.7100689746930571</c:v>
                </c:pt>
                <c:pt idx="38456">
                  <c:v>-2.543520598889113</c:v>
                </c:pt>
                <c:pt idx="38500">
                  <c:v>-1.678964573860604</c:v>
                </c:pt>
                <c:pt idx="38544">
                  <c:v>-2.2685565666204259</c:v>
                </c:pt>
                <c:pt idx="38588">
                  <c:v>-1.7718107839380719</c:v>
                </c:pt>
                <c:pt idx="38632">
                  <c:v>-1.911799931448835</c:v>
                </c:pt>
                <c:pt idx="38676">
                  <c:v>-1.7768079086219399</c:v>
                </c:pt>
                <c:pt idx="38720">
                  <c:v>-2.1071916684985941</c:v>
                </c:pt>
                <c:pt idx="38764">
                  <c:v>-1.8439670473258289</c:v>
                </c:pt>
                <c:pt idx="38808">
                  <c:v>-1.72489138712892</c:v>
                </c:pt>
                <c:pt idx="38852">
                  <c:v>-2.7175203978072831</c:v>
                </c:pt>
                <c:pt idx="38896">
                  <c:v>-2.179666960585275</c:v>
                </c:pt>
                <c:pt idx="38940">
                  <c:v>-2.4351115117478721</c:v>
                </c:pt>
                <c:pt idx="38984">
                  <c:v>-2.8718156829215151</c:v>
                </c:pt>
                <c:pt idx="39028">
                  <c:v>-2.4003183707945559</c:v>
                </c:pt>
                <c:pt idx="39072">
                  <c:v>-2.1852508089966252</c:v>
                </c:pt>
                <c:pt idx="39116">
                  <c:v>-2.3690743153334921</c:v>
                </c:pt>
                <c:pt idx="39160">
                  <c:v>-2.7639717900585699</c:v>
                </c:pt>
                <c:pt idx="39204">
                  <c:v>-2.6692856935475309</c:v>
                </c:pt>
                <c:pt idx="39248">
                  <c:v>-2.2051520284471602</c:v>
                </c:pt>
                <c:pt idx="39292">
                  <c:v>-1.8376902849716079</c:v>
                </c:pt>
                <c:pt idx="39336">
                  <c:v>-2.0128841480535451</c:v>
                </c:pt>
                <c:pt idx="39380">
                  <c:v>-1.993440417861148</c:v>
                </c:pt>
                <c:pt idx="39424">
                  <c:v>-1.4259425512906909</c:v>
                </c:pt>
                <c:pt idx="39468">
                  <c:v>-2.6024692982389341</c:v>
                </c:pt>
                <c:pt idx="39512">
                  <c:v>-2.1747571359617002</c:v>
                </c:pt>
                <c:pt idx="39556">
                  <c:v>-2.26862079432349</c:v>
                </c:pt>
                <c:pt idx="39600">
                  <c:v>-2.3351957084535808</c:v>
                </c:pt>
                <c:pt idx="39644">
                  <c:v>-2.456129907531003</c:v>
                </c:pt>
                <c:pt idx="39688">
                  <c:v>-1.942030133977096</c:v>
                </c:pt>
                <c:pt idx="39732">
                  <c:v>-2.5763490453133859</c:v>
                </c:pt>
                <c:pt idx="39776">
                  <c:v>-1.866783208061797</c:v>
                </c:pt>
                <c:pt idx="39820">
                  <c:v>-1.579555947458168</c:v>
                </c:pt>
                <c:pt idx="39864">
                  <c:v>-2.2953269523581459</c:v>
                </c:pt>
                <c:pt idx="39908">
                  <c:v>-1.703179329920542</c:v>
                </c:pt>
                <c:pt idx="39952">
                  <c:v>-2.228200323930011</c:v>
                </c:pt>
                <c:pt idx="39996">
                  <c:v>-1.5737596255494739</c:v>
                </c:pt>
                <c:pt idx="40040">
                  <c:v>-2.4502254009276201</c:v>
                </c:pt>
                <c:pt idx="40084">
                  <c:v>-1.8930829710442161</c:v>
                </c:pt>
                <c:pt idx="40128">
                  <c:v>-2.207050397563092</c:v>
                </c:pt>
                <c:pt idx="40172">
                  <c:v>-2.0091814296765982</c:v>
                </c:pt>
                <c:pt idx="40216">
                  <c:v>-2.2749139181889042</c:v>
                </c:pt>
                <c:pt idx="40260">
                  <c:v>-2.106486895032226</c:v>
                </c:pt>
                <c:pt idx="40304">
                  <c:v>-1.9594731584831471</c:v>
                </c:pt>
                <c:pt idx="40348">
                  <c:v>-2.2867612630961749</c:v>
                </c:pt>
                <c:pt idx="40392">
                  <c:v>-3.150584223313428</c:v>
                </c:pt>
                <c:pt idx="40436">
                  <c:v>-2.3383177396793839</c:v>
                </c:pt>
                <c:pt idx="40480">
                  <c:v>-1.958554324591276</c:v>
                </c:pt>
                <c:pt idx="40524">
                  <c:v>-1.887870075433026</c:v>
                </c:pt>
                <c:pt idx="40568">
                  <c:v>-2.1801975731742709</c:v>
                </c:pt>
                <c:pt idx="40612">
                  <c:v>-2.7909894956612531</c:v>
                </c:pt>
                <c:pt idx="40656">
                  <c:v>-2.234803253186759</c:v>
                </c:pt>
                <c:pt idx="40700">
                  <c:v>-1.9655341186249149</c:v>
                </c:pt>
                <c:pt idx="40744">
                  <c:v>-1.6511486900843999</c:v>
                </c:pt>
                <c:pt idx="40788">
                  <c:v>-1.8753558024544561</c:v>
                </c:pt>
                <c:pt idx="40832">
                  <c:v>-1.9440119500112609</c:v>
                </c:pt>
                <c:pt idx="40876">
                  <c:v>-1.5659387269576051</c:v>
                </c:pt>
                <c:pt idx="40920">
                  <c:v>-1.2590500418152299</c:v>
                </c:pt>
                <c:pt idx="40964">
                  <c:v>-1.704791235620585</c:v>
                </c:pt>
                <c:pt idx="41008">
                  <c:v>-2.2580602252008881</c:v>
                </c:pt>
                <c:pt idx="41052">
                  <c:v>-2.311447742033927</c:v>
                </c:pt>
                <c:pt idx="41096">
                  <c:v>-2.9068199862293729</c:v>
                </c:pt>
                <c:pt idx="41140">
                  <c:v>-2.4769904031102028</c:v>
                </c:pt>
                <c:pt idx="41184">
                  <c:v>-2.2456017798863201</c:v>
                </c:pt>
                <c:pt idx="41228">
                  <c:v>-2.2980112686609981</c:v>
                </c:pt>
                <c:pt idx="41272">
                  <c:v>-2.7387879026725468</c:v>
                </c:pt>
                <c:pt idx="41316">
                  <c:v>-2.6099460936916681</c:v>
                </c:pt>
                <c:pt idx="41360">
                  <c:v>-2.1978511837842261</c:v>
                </c:pt>
                <c:pt idx="41404">
                  <c:v>-2.2717744229407688</c:v>
                </c:pt>
                <c:pt idx="41448">
                  <c:v>-2.0429854045379212</c:v>
                </c:pt>
                <c:pt idx="41492">
                  <c:v>-1.7730769263668631</c:v>
                </c:pt>
                <c:pt idx="41536">
                  <c:v>-2.0151613537451531</c:v>
                </c:pt>
                <c:pt idx="41580">
                  <c:v>-1.9100305045160859</c:v>
                </c:pt>
                <c:pt idx="41624">
                  <c:v>-2.1095675450537379</c:v>
                </c:pt>
                <c:pt idx="41668">
                  <c:v>-2.0039308598201941</c:v>
                </c:pt>
                <c:pt idx="41712">
                  <c:v>-2.0824938756939728</c:v>
                </c:pt>
                <c:pt idx="41756">
                  <c:v>-2.1193949348885601</c:v>
                </c:pt>
                <c:pt idx="41800">
                  <c:v>-2.322570918862501</c:v>
                </c:pt>
                <c:pt idx="41844">
                  <c:v>-1.823256822144131</c:v>
                </c:pt>
                <c:pt idx="41888">
                  <c:v>-1.818070930557212</c:v>
                </c:pt>
                <c:pt idx="41932">
                  <c:v>-2.0089159987258749</c:v>
                </c:pt>
                <c:pt idx="41976">
                  <c:v>-2.4757901293316928</c:v>
                </c:pt>
                <c:pt idx="42020">
                  <c:v>-2.2271620747246712</c:v>
                </c:pt>
                <c:pt idx="42064">
                  <c:v>-2.6380587906364759</c:v>
                </c:pt>
                <c:pt idx="42108">
                  <c:v>-2.4462915196636472</c:v>
                </c:pt>
                <c:pt idx="42152">
                  <c:v>-2.7154296928697739</c:v>
                </c:pt>
                <c:pt idx="42196">
                  <c:v>-2.8197915597491412</c:v>
                </c:pt>
                <c:pt idx="42240">
                  <c:v>-2.4947765469354541</c:v>
                </c:pt>
                <c:pt idx="42284">
                  <c:v>-2.2904433871364418</c:v>
                </c:pt>
                <c:pt idx="42328">
                  <c:v>-2.5296097333541021</c:v>
                </c:pt>
                <c:pt idx="42372">
                  <c:v>-2.6848385830439851</c:v>
                </c:pt>
                <c:pt idx="42416">
                  <c:v>-2.3930416003427339</c:v>
                </c:pt>
                <c:pt idx="42460">
                  <c:v>-2.4569807128100161</c:v>
                </c:pt>
                <c:pt idx="42504">
                  <c:v>-2.6658011201533371</c:v>
                </c:pt>
                <c:pt idx="42548">
                  <c:v>-2.159399389412799</c:v>
                </c:pt>
                <c:pt idx="42592">
                  <c:v>-2.7361720079149201</c:v>
                </c:pt>
                <c:pt idx="42636">
                  <c:v>-2.76334861537214</c:v>
                </c:pt>
                <c:pt idx="42680">
                  <c:v>-2.5953131870849511</c:v>
                </c:pt>
                <c:pt idx="42724">
                  <c:v>-2.3251157999636871</c:v>
                </c:pt>
                <c:pt idx="42768">
                  <c:v>-3.2430604725529801</c:v>
                </c:pt>
                <c:pt idx="42812">
                  <c:v>-3.170057469876931</c:v>
                </c:pt>
                <c:pt idx="42856">
                  <c:v>-2.5404510301009209</c:v>
                </c:pt>
                <c:pt idx="42900">
                  <c:v>-2.5461078028253299</c:v>
                </c:pt>
                <c:pt idx="42944">
                  <c:v>-2.43597645696389</c:v>
                </c:pt>
                <c:pt idx="42988">
                  <c:v>-2.7234752202927219</c:v>
                </c:pt>
                <c:pt idx="43032">
                  <c:v>-1.971859434033735</c:v>
                </c:pt>
                <c:pt idx="43076">
                  <c:v>-2.6503073816344029</c:v>
                </c:pt>
                <c:pt idx="43120">
                  <c:v>-2.3418825229068192</c:v>
                </c:pt>
                <c:pt idx="43164">
                  <c:v>-2.4807198728748241</c:v>
                </c:pt>
                <c:pt idx="43208">
                  <c:v>-2.444105549650462</c:v>
                </c:pt>
                <c:pt idx="43252">
                  <c:v>-2.365597044519085</c:v>
                </c:pt>
                <c:pt idx="43296">
                  <c:v>-2.7724715388216081</c:v>
                </c:pt>
                <c:pt idx="43340">
                  <c:v>-2.506395625561963</c:v>
                </c:pt>
                <c:pt idx="43384">
                  <c:v>-2.3433313811511862</c:v>
                </c:pt>
                <c:pt idx="43428">
                  <c:v>-2.2250783154127411</c:v>
                </c:pt>
                <c:pt idx="43472">
                  <c:v>-2.4946276258647941</c:v>
                </c:pt>
                <c:pt idx="43516">
                  <c:v>-1.933534025770504</c:v>
                </c:pt>
                <c:pt idx="43560">
                  <c:v>-2.2642323112316118</c:v>
                </c:pt>
                <c:pt idx="43604">
                  <c:v>-2.2131316219639769</c:v>
                </c:pt>
                <c:pt idx="43648">
                  <c:v>-1.933853516448041</c:v>
                </c:pt>
                <c:pt idx="43692">
                  <c:v>-1.9821308665823429</c:v>
                </c:pt>
                <c:pt idx="43736">
                  <c:v>-1.8543713138344331</c:v>
                </c:pt>
                <c:pt idx="43780">
                  <c:v>-2.078076144572603</c:v>
                </c:pt>
                <c:pt idx="43824">
                  <c:v>-1.8536977680333171</c:v>
                </c:pt>
                <c:pt idx="43868">
                  <c:v>-2.2791688892920732</c:v>
                </c:pt>
                <c:pt idx="43912">
                  <c:v>-2.4753791426354459</c:v>
                </c:pt>
                <c:pt idx="43956">
                  <c:v>-2.47327467706454</c:v>
                </c:pt>
                <c:pt idx="44000">
                  <c:v>-2.496925989238413</c:v>
                </c:pt>
                <c:pt idx="44044">
                  <c:v>-1.6578261158947849</c:v>
                </c:pt>
                <c:pt idx="44088">
                  <c:v>-2.2881139728074</c:v>
                </c:pt>
                <c:pt idx="44132">
                  <c:v>-3.273145222010772</c:v>
                </c:pt>
                <c:pt idx="44176">
                  <c:v>-2.7324358131335371</c:v>
                </c:pt>
                <c:pt idx="44220">
                  <c:v>-2.9184596571263279</c:v>
                </c:pt>
                <c:pt idx="44264">
                  <c:v>-2.290055614840127</c:v>
                </c:pt>
                <c:pt idx="44308">
                  <c:v>-2.0684678538497669</c:v>
                </c:pt>
                <c:pt idx="44352">
                  <c:v>-1.7904932701975771</c:v>
                </c:pt>
                <c:pt idx="44396">
                  <c:v>-2.4609828371470841</c:v>
                </c:pt>
                <c:pt idx="44440">
                  <c:v>-2.631901745518578</c:v>
                </c:pt>
                <c:pt idx="44484">
                  <c:v>-2.123442773879018</c:v>
                </c:pt>
                <c:pt idx="44528">
                  <c:v>-1.7772568917184841</c:v>
                </c:pt>
                <c:pt idx="44572">
                  <c:v>-2.1115545036671621</c:v>
                </c:pt>
                <c:pt idx="44616">
                  <c:v>-2.1714185830886881</c:v>
                </c:pt>
                <c:pt idx="44660">
                  <c:v>-1.6872073673521271</c:v>
                </c:pt>
                <c:pt idx="44704">
                  <c:v>-2.329191213713163</c:v>
                </c:pt>
                <c:pt idx="44748">
                  <c:v>-2.2544267425638038</c:v>
                </c:pt>
                <c:pt idx="44792">
                  <c:v>-3.1124570010062671</c:v>
                </c:pt>
                <c:pt idx="44836">
                  <c:v>-2.203465192528228</c:v>
                </c:pt>
                <c:pt idx="44880">
                  <c:v>-2.2037841254385482</c:v>
                </c:pt>
                <c:pt idx="44924">
                  <c:v>-2.26307222617696</c:v>
                </c:pt>
                <c:pt idx="44968">
                  <c:v>-2.0467702544939002</c:v>
                </c:pt>
                <c:pt idx="45012">
                  <c:v>-1.7605284300781561</c:v>
                </c:pt>
                <c:pt idx="45056">
                  <c:v>-2.371812353428322</c:v>
                </c:pt>
                <c:pt idx="45100">
                  <c:v>-2.4021271421597472</c:v>
                </c:pt>
                <c:pt idx="45144">
                  <c:v>-2.7164716222888572</c:v>
                </c:pt>
                <c:pt idx="45188">
                  <c:v>-2.5776206447587078</c:v>
                </c:pt>
                <c:pt idx="45232">
                  <c:v>-2.6420814437072431</c:v>
                </c:pt>
                <c:pt idx="45276">
                  <c:v>-2.1694776396522242</c:v>
                </c:pt>
                <c:pt idx="45320">
                  <c:v>-1.442598368997102</c:v>
                </c:pt>
                <c:pt idx="45364">
                  <c:v>-1.680465647346342</c:v>
                </c:pt>
                <c:pt idx="45408">
                  <c:v>-1.82799042573324</c:v>
                </c:pt>
                <c:pt idx="45452">
                  <c:v>-2.4897747533177701</c:v>
                </c:pt>
                <c:pt idx="45496">
                  <c:v>-2.2082382640569231</c:v>
                </c:pt>
                <c:pt idx="45540">
                  <c:v>-2.4104783422759</c:v>
                </c:pt>
                <c:pt idx="45584">
                  <c:v>-2.171404478142255</c:v>
                </c:pt>
                <c:pt idx="45628">
                  <c:v>-2.4042474826594029</c:v>
                </c:pt>
                <c:pt idx="45672">
                  <c:v>-2.1842433201193452</c:v>
                </c:pt>
                <c:pt idx="45716">
                  <c:v>-3.056310839084746</c:v>
                </c:pt>
                <c:pt idx="45760">
                  <c:v>-2.837043721743747</c:v>
                </c:pt>
                <c:pt idx="45804">
                  <c:v>-2.3556338221529258</c:v>
                </c:pt>
                <c:pt idx="45848">
                  <c:v>-2.2345235522542128</c:v>
                </c:pt>
                <c:pt idx="45892">
                  <c:v>-2.69052814195387</c:v>
                </c:pt>
                <c:pt idx="45936">
                  <c:v>-2.3241546276556231</c:v>
                </c:pt>
                <c:pt idx="45980">
                  <c:v>-2.603784539877243</c:v>
                </c:pt>
                <c:pt idx="46024">
                  <c:v>-2.1745808109083269</c:v>
                </c:pt>
                <c:pt idx="46068">
                  <c:v>-2.3028394677589672</c:v>
                </c:pt>
                <c:pt idx="46112">
                  <c:v>-2.058966651976863</c:v>
                </c:pt>
                <c:pt idx="46156">
                  <c:v>-2.4464467967840831</c:v>
                </c:pt>
                <c:pt idx="46200">
                  <c:v>-2.1089885818026142</c:v>
                </c:pt>
                <c:pt idx="46244">
                  <c:v>-2.0850849306638151</c:v>
                </c:pt>
                <c:pt idx="46288">
                  <c:v>-1.96422295843433</c:v>
                </c:pt>
                <c:pt idx="46332">
                  <c:v>-2.5018585443123742</c:v>
                </c:pt>
                <c:pt idx="46376">
                  <c:v>-2.047014200170441</c:v>
                </c:pt>
                <c:pt idx="46420">
                  <c:v>-1.3891426220948859</c:v>
                </c:pt>
                <c:pt idx="46464">
                  <c:v>-1.9513617523180189</c:v>
                </c:pt>
                <c:pt idx="46508">
                  <c:v>-2.2246056052329441</c:v>
                </c:pt>
                <c:pt idx="46552">
                  <c:v>-2.229452801244908</c:v>
                </c:pt>
                <c:pt idx="46596">
                  <c:v>-1.8236873787685131</c:v>
                </c:pt>
                <c:pt idx="46640">
                  <c:v>-1.842999263226696</c:v>
                </c:pt>
                <c:pt idx="46684">
                  <c:v>-1.931757797089861</c:v>
                </c:pt>
                <c:pt idx="46728">
                  <c:v>-1.9994026200972821</c:v>
                </c:pt>
                <c:pt idx="46772">
                  <c:v>-2.7026823844569909</c:v>
                </c:pt>
                <c:pt idx="46816">
                  <c:v>-2.0175008733129882</c:v>
                </c:pt>
                <c:pt idx="46860">
                  <c:v>-1.9549203304938201</c:v>
                </c:pt>
                <c:pt idx="46904">
                  <c:v>-2.2051791152769278</c:v>
                </c:pt>
                <c:pt idx="46948">
                  <c:v>-2.2191914932284171</c:v>
                </c:pt>
                <c:pt idx="46992">
                  <c:v>-2.183303755703625</c:v>
                </c:pt>
                <c:pt idx="47036">
                  <c:v>-2.6625657132560279</c:v>
                </c:pt>
                <c:pt idx="47080">
                  <c:v>-2.0524581025896791</c:v>
                </c:pt>
                <c:pt idx="47124">
                  <c:v>-1.8605272590581019</c:v>
                </c:pt>
                <c:pt idx="47168">
                  <c:v>-2.133393793374935</c:v>
                </c:pt>
                <c:pt idx="47212">
                  <c:v>-2.3231932102581312</c:v>
                </c:pt>
                <c:pt idx="47256">
                  <c:v>-2.1908490098956031</c:v>
                </c:pt>
                <c:pt idx="47300">
                  <c:v>-2.595914194157833</c:v>
                </c:pt>
                <c:pt idx="47344">
                  <c:v>-2.2803588436945019</c:v>
                </c:pt>
                <c:pt idx="47388">
                  <c:v>-2.7294502445267468</c:v>
                </c:pt>
                <c:pt idx="47432">
                  <c:v>-2.5789985316999711</c:v>
                </c:pt>
                <c:pt idx="47476">
                  <c:v>-2.2137191426782961</c:v>
                </c:pt>
                <c:pt idx="47520">
                  <c:v>-2.4316892637793588</c:v>
                </c:pt>
                <c:pt idx="47564">
                  <c:v>-2.5199036693274839</c:v>
                </c:pt>
                <c:pt idx="47608">
                  <c:v>-1.8761503213977699</c:v>
                </c:pt>
                <c:pt idx="47652">
                  <c:v>-2.5342916530863482</c:v>
                </c:pt>
                <c:pt idx="47696">
                  <c:v>-2.6438168599323411</c:v>
                </c:pt>
                <c:pt idx="47740">
                  <c:v>-2.7333715341714462</c:v>
                </c:pt>
                <c:pt idx="47784">
                  <c:v>-2.36360171645235</c:v>
                </c:pt>
                <c:pt idx="47828">
                  <c:v>-2.71610747125193</c:v>
                </c:pt>
                <c:pt idx="47872">
                  <c:v>-2.5221357643861899</c:v>
                </c:pt>
                <c:pt idx="47916">
                  <c:v>-2.33598386605534</c:v>
                </c:pt>
                <c:pt idx="47960">
                  <c:v>-2.3464703895694572</c:v>
                </c:pt>
                <c:pt idx="48004">
                  <c:v>-2.5344639918541421</c:v>
                </c:pt>
                <c:pt idx="48048">
                  <c:v>-2.7454963074431751</c:v>
                </c:pt>
                <c:pt idx="48092">
                  <c:v>-2.2712366347603679</c:v>
                </c:pt>
                <c:pt idx="48136">
                  <c:v>-2.142318394871932</c:v>
                </c:pt>
                <c:pt idx="48180">
                  <c:v>-2.6759509224173148</c:v>
                </c:pt>
                <c:pt idx="48224">
                  <c:v>-2.2643228007596252</c:v>
                </c:pt>
                <c:pt idx="48268">
                  <c:v>-2.8593691070539271</c:v>
                </c:pt>
                <c:pt idx="48312">
                  <c:v>-2.270861283335381</c:v>
                </c:pt>
                <c:pt idx="48356">
                  <c:v>-2.7347815248926541</c:v>
                </c:pt>
                <c:pt idx="48400">
                  <c:v>-2.4455209422551838</c:v>
                </c:pt>
                <c:pt idx="48444">
                  <c:v>-2.6946087849175608</c:v>
                </c:pt>
                <c:pt idx="48488">
                  <c:v>-1.7193972729301761</c:v>
                </c:pt>
                <c:pt idx="48532">
                  <c:v>-2.3060807423676</c:v>
                </c:pt>
                <c:pt idx="48576">
                  <c:v>-2.8980837493309162</c:v>
                </c:pt>
                <c:pt idx="48620">
                  <c:v>-2.8205821298534959</c:v>
                </c:pt>
                <c:pt idx="48664">
                  <c:v>-2.3552783741832899</c:v>
                </c:pt>
                <c:pt idx="48708">
                  <c:v>-2.3486936861680929</c:v>
                </c:pt>
                <c:pt idx="48752">
                  <c:v>-2.1691470608377519</c:v>
                </c:pt>
                <c:pt idx="48796">
                  <c:v>-1.812624891901774</c:v>
                </c:pt>
                <c:pt idx="48840">
                  <c:v>-1.5199529634508</c:v>
                </c:pt>
                <c:pt idx="48884">
                  <c:v>-1.996185020307998</c:v>
                </c:pt>
                <c:pt idx="48928">
                  <c:v>-2.3480538073642832</c:v>
                </c:pt>
                <c:pt idx="48972">
                  <c:v>-2.32125776565299</c:v>
                </c:pt>
                <c:pt idx="49016">
                  <c:v>-2.064785413823635</c:v>
                </c:pt>
                <c:pt idx="49060">
                  <c:v>-1.864299393229087</c:v>
                </c:pt>
                <c:pt idx="49104">
                  <c:v>-2.276422133608849</c:v>
                </c:pt>
                <c:pt idx="49148">
                  <c:v>-2.218376243469109</c:v>
                </c:pt>
                <c:pt idx="49192">
                  <c:v>-2.0807650323996021</c:v>
                </c:pt>
                <c:pt idx="49236">
                  <c:v>-2.6942927059993269</c:v>
                </c:pt>
                <c:pt idx="49280">
                  <c:v>-2.3280479616172971</c:v>
                </c:pt>
                <c:pt idx="49324">
                  <c:v>-2.2880733331140379</c:v>
                </c:pt>
                <c:pt idx="49368">
                  <c:v>-2.3776236032186331</c:v>
                </c:pt>
                <c:pt idx="49412">
                  <c:v>-1.8823538197454639</c:v>
                </c:pt>
                <c:pt idx="49456">
                  <c:v>-2.4813158455544029</c:v>
                </c:pt>
                <c:pt idx="49500">
                  <c:v>-2.3487235005907401</c:v>
                </c:pt>
                <c:pt idx="49544">
                  <c:v>-2.9004061313162932</c:v>
                </c:pt>
                <c:pt idx="49588">
                  <c:v>-2.0656592482931062</c:v>
                </c:pt>
                <c:pt idx="49632">
                  <c:v>-2.53866726974594</c:v>
                </c:pt>
                <c:pt idx="49676">
                  <c:v>-1.814644769075942</c:v>
                </c:pt>
                <c:pt idx="49720">
                  <c:v>-2.0549796168394932</c:v>
                </c:pt>
                <c:pt idx="49764">
                  <c:v>-2.850158544846185</c:v>
                </c:pt>
                <c:pt idx="49808">
                  <c:v>-2.3956269537498711</c:v>
                </c:pt>
                <c:pt idx="49852">
                  <c:v>-2.0501249148064931</c:v>
                </c:pt>
                <c:pt idx="49896">
                  <c:v>-2.467261821351141</c:v>
                </c:pt>
                <c:pt idx="49940">
                  <c:v>-2.459807850049077</c:v>
                </c:pt>
                <c:pt idx="49984">
                  <c:v>-1.9884339644937841</c:v>
                </c:pt>
                <c:pt idx="50028">
                  <c:v>-2.64488587131404</c:v>
                </c:pt>
                <c:pt idx="50072">
                  <c:v>-1.865210332272792</c:v>
                </c:pt>
                <c:pt idx="50116">
                  <c:v>-1.5568545612852021</c:v>
                </c:pt>
                <c:pt idx="50160">
                  <c:v>-2.3642292042168118</c:v>
                </c:pt>
                <c:pt idx="50204">
                  <c:v>-2.3608080390500961</c:v>
                </c:pt>
                <c:pt idx="50248">
                  <c:v>-2.2147953677265342</c:v>
                </c:pt>
                <c:pt idx="50292">
                  <c:v>-1.7880164114215269</c:v>
                </c:pt>
                <c:pt idx="50336">
                  <c:v>-2.2191435672209101</c:v>
                </c:pt>
                <c:pt idx="50380">
                  <c:v>-2.3400422337482092</c:v>
                </c:pt>
                <c:pt idx="50424">
                  <c:v>-2.1886547540965182</c:v>
                </c:pt>
                <c:pt idx="50468">
                  <c:v>-1.928907400531525</c:v>
                </c:pt>
                <c:pt idx="50512">
                  <c:v>-2.5484502016953701</c:v>
                </c:pt>
                <c:pt idx="50556">
                  <c:v>-2.7136676188666882</c:v>
                </c:pt>
                <c:pt idx="50600">
                  <c:v>-2.291270039584</c:v>
                </c:pt>
                <c:pt idx="50644">
                  <c:v>-2.257257435799418</c:v>
                </c:pt>
                <c:pt idx="50688">
                  <c:v>-2.1828796492298381</c:v>
                </c:pt>
                <c:pt idx="50732">
                  <c:v>-1.765058301703005</c:v>
                </c:pt>
                <c:pt idx="50776">
                  <c:v>-1.9535376343398629</c:v>
                </c:pt>
                <c:pt idx="50820">
                  <c:v>-2.210345827859284</c:v>
                </c:pt>
                <c:pt idx="50864">
                  <c:v>-2.0618656621175</c:v>
                </c:pt>
                <c:pt idx="50908">
                  <c:v>-1.71474735814128</c:v>
                </c:pt>
                <c:pt idx="50952">
                  <c:v>-2.2520200364566492</c:v>
                </c:pt>
                <c:pt idx="50996">
                  <c:v>-2.191478101259833</c:v>
                </c:pt>
                <c:pt idx="51040">
                  <c:v>-1.927999409675732</c:v>
                </c:pt>
                <c:pt idx="51084">
                  <c:v>-1.9131718292456039</c:v>
                </c:pt>
                <c:pt idx="51128">
                  <c:v>-2.538814651025906</c:v>
                </c:pt>
                <c:pt idx="51172">
                  <c:v>-1.836252327132454</c:v>
                </c:pt>
                <c:pt idx="51216">
                  <c:v>-1.813474180942044</c:v>
                </c:pt>
                <c:pt idx="51260">
                  <c:v>-2.038443566001729</c:v>
                </c:pt>
                <c:pt idx="51304">
                  <c:v>-1.9448711728773851</c:v>
                </c:pt>
                <c:pt idx="51348">
                  <c:v>-1.768260625804966</c:v>
                </c:pt>
                <c:pt idx="51392">
                  <c:v>-1.9063180714127199</c:v>
                </c:pt>
                <c:pt idx="51436">
                  <c:v>-1.6212439903882101</c:v>
                </c:pt>
                <c:pt idx="51480">
                  <c:v>-1.914365447854832</c:v>
                </c:pt>
                <c:pt idx="51524">
                  <c:v>-2.0930055963009688</c:v>
                </c:pt>
                <c:pt idx="51568">
                  <c:v>-1.629272682105612</c:v>
                </c:pt>
                <c:pt idx="51612">
                  <c:v>-1.445998988336362</c:v>
                </c:pt>
                <c:pt idx="51656">
                  <c:v>-1.723402169219576</c:v>
                </c:pt>
                <c:pt idx="51700">
                  <c:v>-2.0324704208021078</c:v>
                </c:pt>
                <c:pt idx="51744">
                  <c:v>-1.479118221473338</c:v>
                </c:pt>
                <c:pt idx="51788">
                  <c:v>-2.5368127190508569</c:v>
                </c:pt>
                <c:pt idx="51832">
                  <c:v>-1.6191563744299331</c:v>
                </c:pt>
                <c:pt idx="51876">
                  <c:v>-2.1506926488343341</c:v>
                </c:pt>
                <c:pt idx="51920">
                  <c:v>-2.4544666581333061</c:v>
                </c:pt>
                <c:pt idx="51964">
                  <c:v>-2.7363479478455242</c:v>
                </c:pt>
                <c:pt idx="52008">
                  <c:v>-2.471865088551445</c:v>
                </c:pt>
                <c:pt idx="52052">
                  <c:v>-2.1615475681771601</c:v>
                </c:pt>
                <c:pt idx="52096">
                  <c:v>-2.2350746879335559</c:v>
                </c:pt>
                <c:pt idx="52140">
                  <c:v>-1.559916984816514</c:v>
                </c:pt>
                <c:pt idx="52184">
                  <c:v>-1.8397670979913501</c:v>
                </c:pt>
                <c:pt idx="52228">
                  <c:v>-1.531192542763554</c:v>
                </c:pt>
                <c:pt idx="52272">
                  <c:v>-1.817636378761295</c:v>
                </c:pt>
                <c:pt idx="52316">
                  <c:v>-1.927771259081162</c:v>
                </c:pt>
                <c:pt idx="52360">
                  <c:v>-1.880474533640085</c:v>
                </c:pt>
                <c:pt idx="52404">
                  <c:v>-1.5249469047751441</c:v>
                </c:pt>
                <c:pt idx="52448">
                  <c:v>-1.491454357022963</c:v>
                </c:pt>
                <c:pt idx="52492">
                  <c:v>-2.0918004546301221</c:v>
                </c:pt>
                <c:pt idx="52536">
                  <c:v>-2.7085717151599171</c:v>
                </c:pt>
                <c:pt idx="52580">
                  <c:v>-1.9567586716840599</c:v>
                </c:pt>
                <c:pt idx="52624">
                  <c:v>-2.1329794800243902</c:v>
                </c:pt>
                <c:pt idx="52668">
                  <c:v>-2.0287389137456731</c:v>
                </c:pt>
                <c:pt idx="52712">
                  <c:v>-1.709592281129263</c:v>
                </c:pt>
                <c:pt idx="52756">
                  <c:v>-2.8235425866852109</c:v>
                </c:pt>
                <c:pt idx="52800">
                  <c:v>-2.1205848700235679</c:v>
                </c:pt>
                <c:pt idx="52844">
                  <c:v>-2.4376787052038398</c:v>
                </c:pt>
                <c:pt idx="52888">
                  <c:v>-2.5589313341994568</c:v>
                </c:pt>
                <c:pt idx="52932">
                  <c:v>-2.1468889257499431</c:v>
                </c:pt>
                <c:pt idx="52976">
                  <c:v>-2.3453840872828309</c:v>
                </c:pt>
                <c:pt idx="53020">
                  <c:v>-2.7321470338334151</c:v>
                </c:pt>
                <c:pt idx="53064">
                  <c:v>-2.2224133710108922</c:v>
                </c:pt>
                <c:pt idx="53108">
                  <c:v>-2.8136206668723509</c:v>
                </c:pt>
                <c:pt idx="53152">
                  <c:v>-2.3445213686561299</c:v>
                </c:pt>
                <c:pt idx="53196">
                  <c:v>-2.2132730406402912</c:v>
                </c:pt>
                <c:pt idx="53240">
                  <c:v>-2.2574146142359748</c:v>
                </c:pt>
                <c:pt idx="53284">
                  <c:v>-1.9140021986679741</c:v>
                </c:pt>
                <c:pt idx="53328">
                  <c:v>-2.1722542502699498</c:v>
                </c:pt>
                <c:pt idx="53372">
                  <c:v>-2.439614983085542</c:v>
                </c:pt>
                <c:pt idx="53416">
                  <c:v>-1.9868983178428641</c:v>
                </c:pt>
                <c:pt idx="53460">
                  <c:v>-2.3597074037449079</c:v>
                </c:pt>
                <c:pt idx="53504">
                  <c:v>-2.8628958622957472</c:v>
                </c:pt>
                <c:pt idx="53548">
                  <c:v>-2.8256818566775062</c:v>
                </c:pt>
                <c:pt idx="53592">
                  <c:v>-2.868418845006047</c:v>
                </c:pt>
                <c:pt idx="53636">
                  <c:v>-1.8562000590489629</c:v>
                </c:pt>
                <c:pt idx="53680">
                  <c:v>-2.0125120957327112</c:v>
                </c:pt>
                <c:pt idx="53724">
                  <c:v>-2.1551191453506182</c:v>
                </c:pt>
                <c:pt idx="53768">
                  <c:v>-2.296862468679008</c:v>
                </c:pt>
                <c:pt idx="53812">
                  <c:v>-2.1988527593778868</c:v>
                </c:pt>
                <c:pt idx="53856">
                  <c:v>-2.1896176304453911</c:v>
                </c:pt>
                <c:pt idx="53900">
                  <c:v>-2.5746753162908069</c:v>
                </c:pt>
                <c:pt idx="53944">
                  <c:v>-1.9633166888251239</c:v>
                </c:pt>
                <c:pt idx="53988">
                  <c:v>-3.086939014470353</c:v>
                </c:pt>
                <c:pt idx="54032">
                  <c:v>-2.461114819344925</c:v>
                </c:pt>
                <c:pt idx="54076">
                  <c:v>-2.7249931690315208</c:v>
                </c:pt>
                <c:pt idx="54120">
                  <c:v>-1.9040279921146881</c:v>
                </c:pt>
                <c:pt idx="54164">
                  <c:v>-2.269656504103843</c:v>
                </c:pt>
                <c:pt idx="54208">
                  <c:v>-2.1778279499105482</c:v>
                </c:pt>
                <c:pt idx="54252">
                  <c:v>-2.672187494908203</c:v>
                </c:pt>
                <c:pt idx="54296">
                  <c:v>-1.930474229606677</c:v>
                </c:pt>
                <c:pt idx="54340">
                  <c:v>-2.0146975219202878</c:v>
                </c:pt>
                <c:pt idx="54384">
                  <c:v>-2.236852971560646</c:v>
                </c:pt>
                <c:pt idx="54428">
                  <c:v>-1.950944631501865</c:v>
                </c:pt>
                <c:pt idx="54472">
                  <c:v>-2.068205436259718</c:v>
                </c:pt>
                <c:pt idx="54516">
                  <c:v>-2.5538957528700368</c:v>
                </c:pt>
                <c:pt idx="54560">
                  <c:v>-1.5520274905229849</c:v>
                </c:pt>
                <c:pt idx="54604">
                  <c:v>-2.0632340969457359</c:v>
                </c:pt>
                <c:pt idx="54648">
                  <c:v>-2.1278380996694128</c:v>
                </c:pt>
                <c:pt idx="54692">
                  <c:v>-2.1296740256900781</c:v>
                </c:pt>
                <c:pt idx="54736">
                  <c:v>-2.8973001620789089</c:v>
                </c:pt>
                <c:pt idx="54780">
                  <c:v>-2.118638437628102</c:v>
                </c:pt>
                <c:pt idx="54824">
                  <c:v>-2.3375221432096969</c:v>
                </c:pt>
                <c:pt idx="54868">
                  <c:v>-2.2215806222989318</c:v>
                </c:pt>
                <c:pt idx="54912">
                  <c:v>-2.216163663813949</c:v>
                </c:pt>
                <c:pt idx="54956">
                  <c:v>-2.1873490895669319</c:v>
                </c:pt>
                <c:pt idx="55000">
                  <c:v>-2.5461073163656311</c:v>
                </c:pt>
                <c:pt idx="55044">
                  <c:v>-2.2931076513716819</c:v>
                </c:pt>
                <c:pt idx="55088">
                  <c:v>-2.906735444374124</c:v>
                </c:pt>
                <c:pt idx="55132">
                  <c:v>-2.98130206503604</c:v>
                </c:pt>
                <c:pt idx="55176">
                  <c:v>-1.801128018363229</c:v>
                </c:pt>
                <c:pt idx="55220">
                  <c:v>-2.5348510862167841</c:v>
                </c:pt>
                <c:pt idx="55264">
                  <c:v>-2.13805729009403</c:v>
                </c:pt>
                <c:pt idx="55308">
                  <c:v>-2.4327674187622188</c:v>
                </c:pt>
                <c:pt idx="55352">
                  <c:v>-2.2228117234263429</c:v>
                </c:pt>
                <c:pt idx="55396">
                  <c:v>-2.171638014581851</c:v>
                </c:pt>
                <c:pt idx="55440">
                  <c:v>-2.1534044313360692</c:v>
                </c:pt>
                <c:pt idx="55484">
                  <c:v>-2.2346241137902152</c:v>
                </c:pt>
                <c:pt idx="55528">
                  <c:v>-2.653759296704465</c:v>
                </c:pt>
                <c:pt idx="55572">
                  <c:v>-2.668532377709508</c:v>
                </c:pt>
                <c:pt idx="55616">
                  <c:v>-1.999999465420089</c:v>
                </c:pt>
                <c:pt idx="55660">
                  <c:v>-1.965934978345889</c:v>
                </c:pt>
                <c:pt idx="55704">
                  <c:v>-2.4823160270428</c:v>
                </c:pt>
                <c:pt idx="55748">
                  <c:v>-2.6219156993149402</c:v>
                </c:pt>
                <c:pt idx="55792">
                  <c:v>-2.7064203013201311</c:v>
                </c:pt>
                <c:pt idx="55836">
                  <c:v>-2.0396526721056429</c:v>
                </c:pt>
                <c:pt idx="55880">
                  <c:v>-2.2573784574178148</c:v>
                </c:pt>
                <c:pt idx="55924">
                  <c:v>-2.7295408926901308</c:v>
                </c:pt>
                <c:pt idx="55968">
                  <c:v>-1.682827007679301</c:v>
                </c:pt>
                <c:pt idx="56012">
                  <c:v>-2.4221406585101928</c:v>
                </c:pt>
                <c:pt idx="56056">
                  <c:v>-2.6747180243953892</c:v>
                </c:pt>
                <c:pt idx="56100">
                  <c:v>-1.7143583198081169</c:v>
                </c:pt>
                <c:pt idx="56144">
                  <c:v>-2.566250998191228</c:v>
                </c:pt>
                <c:pt idx="56188">
                  <c:v>-2.0329202421917119</c:v>
                </c:pt>
                <c:pt idx="56232">
                  <c:v>-2.5432128577646251</c:v>
                </c:pt>
                <c:pt idx="56276">
                  <c:v>-2.2733830309394998</c:v>
                </c:pt>
                <c:pt idx="56320">
                  <c:v>-2.433051313174984</c:v>
                </c:pt>
                <c:pt idx="56364">
                  <c:v>-2.0343608316105488</c:v>
                </c:pt>
                <c:pt idx="56408">
                  <c:v>-1.8367543964345461</c:v>
                </c:pt>
                <c:pt idx="56452">
                  <c:v>-1.5680926027569271</c:v>
                </c:pt>
                <c:pt idx="56496">
                  <c:v>-2.1957978086273009</c:v>
                </c:pt>
                <c:pt idx="56540">
                  <c:v>-3.067561281615633</c:v>
                </c:pt>
                <c:pt idx="56584">
                  <c:v>-2.3511638636642931</c:v>
                </c:pt>
                <c:pt idx="56628">
                  <c:v>-1.9361818148873999</c:v>
                </c:pt>
                <c:pt idx="56672">
                  <c:v>-2.1543325322130138</c:v>
                </c:pt>
                <c:pt idx="56716">
                  <c:v>-1.6144986629317939</c:v>
                </c:pt>
                <c:pt idx="56760">
                  <c:v>-1.4731128452143141</c:v>
                </c:pt>
                <c:pt idx="56804">
                  <c:v>-1.7774547628158399</c:v>
                </c:pt>
                <c:pt idx="56848">
                  <c:v>-2.10634948136238</c:v>
                </c:pt>
                <c:pt idx="56892">
                  <c:v>-2.2733721442978321</c:v>
                </c:pt>
                <c:pt idx="56936">
                  <c:v>-2.278850496796788</c:v>
                </c:pt>
                <c:pt idx="56980">
                  <c:v>-2.48692898884432</c:v>
                </c:pt>
                <c:pt idx="57024">
                  <c:v>-2.1736692308272438</c:v>
                </c:pt>
                <c:pt idx="57068">
                  <c:v>-2.2592168557599801</c:v>
                </c:pt>
                <c:pt idx="57112">
                  <c:v>-2.292221109199994</c:v>
                </c:pt>
                <c:pt idx="57156">
                  <c:v>-2.9280919632198419</c:v>
                </c:pt>
                <c:pt idx="57200">
                  <c:v>-2.8064198068918831</c:v>
                </c:pt>
                <c:pt idx="57244">
                  <c:v>-2.3838550400287031</c:v>
                </c:pt>
                <c:pt idx="57288">
                  <c:v>-2.3779149221303499</c:v>
                </c:pt>
                <c:pt idx="57332">
                  <c:v>-2.4334633469728</c:v>
                </c:pt>
                <c:pt idx="57376">
                  <c:v>-1.8150432236460881</c:v>
                </c:pt>
                <c:pt idx="57420">
                  <c:v>-2.4810131293558801</c:v>
                </c:pt>
                <c:pt idx="57464">
                  <c:v>-1.9779164914163561</c:v>
                </c:pt>
                <c:pt idx="57508">
                  <c:v>-1.3595585958435039</c:v>
                </c:pt>
                <c:pt idx="57552">
                  <c:v>-2.447656436132386</c:v>
                </c:pt>
                <c:pt idx="57596">
                  <c:v>-1.8632171053431561</c:v>
                </c:pt>
                <c:pt idx="57640">
                  <c:v>-2.4665657575353461</c:v>
                </c:pt>
                <c:pt idx="57684">
                  <c:v>-2.3984775101017162</c:v>
                </c:pt>
                <c:pt idx="57728">
                  <c:v>-2.2632217011555902</c:v>
                </c:pt>
                <c:pt idx="57772">
                  <c:v>-2.1710559687096338</c:v>
                </c:pt>
                <c:pt idx="57816">
                  <c:v>-2.6268183184110252</c:v>
                </c:pt>
                <c:pt idx="57860">
                  <c:v>-2.2386589606192269</c:v>
                </c:pt>
                <c:pt idx="57904">
                  <c:v>-2.41252041607865</c:v>
                </c:pt>
                <c:pt idx="57948">
                  <c:v>-2.3351606013724489</c:v>
                </c:pt>
                <c:pt idx="57992">
                  <c:v>-2.017774687443517</c:v>
                </c:pt>
                <c:pt idx="58036">
                  <c:v>-2.2581239557522061</c:v>
                </c:pt>
                <c:pt idx="58080">
                  <c:v>-2.3580742890342559</c:v>
                </c:pt>
                <c:pt idx="58124">
                  <c:v>-3.138869287513661</c:v>
                </c:pt>
                <c:pt idx="58168">
                  <c:v>-2.622678227561305</c:v>
                </c:pt>
                <c:pt idx="58212">
                  <c:v>-2.515834095903053</c:v>
                </c:pt>
                <c:pt idx="58256">
                  <c:v>-2.3776239597853772</c:v>
                </c:pt>
                <c:pt idx="58300">
                  <c:v>-2.3311572131044591</c:v>
                </c:pt>
                <c:pt idx="58344">
                  <c:v>-2.5207205182894952</c:v>
                </c:pt>
                <c:pt idx="58388">
                  <c:v>-1.8248277303365961</c:v>
                </c:pt>
                <c:pt idx="58432">
                  <c:v>-2.32866523525992</c:v>
                </c:pt>
                <c:pt idx="58476">
                  <c:v>-2.0675190578215532</c:v>
                </c:pt>
                <c:pt idx="58520">
                  <c:v>-2.5867933589338481</c:v>
                </c:pt>
                <c:pt idx="58564">
                  <c:v>-2.6849424731882858</c:v>
                </c:pt>
                <c:pt idx="58608">
                  <c:v>-2.0281018680150811</c:v>
                </c:pt>
                <c:pt idx="58652">
                  <c:v>-1.9530041971385761</c:v>
                </c:pt>
                <c:pt idx="58696">
                  <c:v>-1.7873673559129739</c:v>
                </c:pt>
                <c:pt idx="58740">
                  <c:v>-2.0283873240737011</c:v>
                </c:pt>
                <c:pt idx="58784">
                  <c:v>-2.1846667751755708</c:v>
                </c:pt>
                <c:pt idx="58828">
                  <c:v>-2.287011237501424</c:v>
                </c:pt>
                <c:pt idx="58872">
                  <c:v>-1.914409533652387</c:v>
                </c:pt>
                <c:pt idx="58916">
                  <c:v>-2.6226523981566001</c:v>
                </c:pt>
                <c:pt idx="58960">
                  <c:v>-2.3413106096626009</c:v>
                </c:pt>
                <c:pt idx="59004">
                  <c:v>-1.8807711519005259</c:v>
                </c:pt>
                <c:pt idx="59048">
                  <c:v>-1.8578419647607549</c:v>
                </c:pt>
                <c:pt idx="59092">
                  <c:v>-1.7177891530279641</c:v>
                </c:pt>
                <c:pt idx="59136">
                  <c:v>-1.8165326214461459</c:v>
                </c:pt>
                <c:pt idx="59180">
                  <c:v>-3.0093746622271098</c:v>
                </c:pt>
                <c:pt idx="59224">
                  <c:v>-2.3679883188179871</c:v>
                </c:pt>
                <c:pt idx="59268">
                  <c:v>-2.7341622893844879</c:v>
                </c:pt>
                <c:pt idx="59312">
                  <c:v>-2.332766334890763</c:v>
                </c:pt>
                <c:pt idx="59356">
                  <c:v>-2.6216034100204042</c:v>
                </c:pt>
                <c:pt idx="59400">
                  <c:v>-2.4950939472808118</c:v>
                </c:pt>
                <c:pt idx="59444">
                  <c:v>-2.5616262717041232</c:v>
                </c:pt>
                <c:pt idx="59488">
                  <c:v>-2.065083572638903</c:v>
                </c:pt>
                <c:pt idx="59532">
                  <c:v>-1.9281831593805521</c:v>
                </c:pt>
                <c:pt idx="59576">
                  <c:v>-2.0320760713164479</c:v>
                </c:pt>
                <c:pt idx="59620">
                  <c:v>-2.797003941703442</c:v>
                </c:pt>
                <c:pt idx="59664">
                  <c:v>-1.918386671751291</c:v>
                </c:pt>
                <c:pt idx="59708">
                  <c:v>-2.2697683676266371</c:v>
                </c:pt>
                <c:pt idx="59752">
                  <c:v>-2.0049610750218938</c:v>
                </c:pt>
                <c:pt idx="59796">
                  <c:v>-2.4636212824234272</c:v>
                </c:pt>
                <c:pt idx="59840">
                  <c:v>-2.1647564919940652</c:v>
                </c:pt>
                <c:pt idx="59884">
                  <c:v>-2.5499260195741851</c:v>
                </c:pt>
                <c:pt idx="59928">
                  <c:v>-2.4159945747545448</c:v>
                </c:pt>
                <c:pt idx="59972">
                  <c:v>-2.2186819421655821</c:v>
                </c:pt>
                <c:pt idx="60016">
                  <c:v>-1.967594969343144</c:v>
                </c:pt>
                <c:pt idx="60060">
                  <c:v>-3.0314865946342082</c:v>
                </c:pt>
                <c:pt idx="60104">
                  <c:v>-2.3482836389364929</c:v>
                </c:pt>
                <c:pt idx="60148">
                  <c:v>-2.6225461712814271</c:v>
                </c:pt>
                <c:pt idx="60192">
                  <c:v>-2.8371565968756789</c:v>
                </c:pt>
                <c:pt idx="60236">
                  <c:v>-2.2539040602806009</c:v>
                </c:pt>
                <c:pt idx="60280">
                  <c:v>-2.7738588834716791</c:v>
                </c:pt>
                <c:pt idx="60324">
                  <c:v>-2.576429421369907</c:v>
                </c:pt>
                <c:pt idx="60368">
                  <c:v>-1.5506832839082521</c:v>
                </c:pt>
                <c:pt idx="60412">
                  <c:v>-2.1531841168910262</c:v>
                </c:pt>
                <c:pt idx="60456">
                  <c:v>-2.6575298493469028</c:v>
                </c:pt>
                <c:pt idx="60500">
                  <c:v>-1.818275553158442</c:v>
                </c:pt>
                <c:pt idx="60544">
                  <c:v>-1.652361812079691</c:v>
                </c:pt>
                <c:pt idx="60588">
                  <c:v>-2.1810382394167771</c:v>
                </c:pt>
                <c:pt idx="60632">
                  <c:v>-2.2470935810065078</c:v>
                </c:pt>
                <c:pt idx="60676">
                  <c:v>-2.1871051110399411</c:v>
                </c:pt>
                <c:pt idx="60720">
                  <c:v>-2.6840597025718451</c:v>
                </c:pt>
                <c:pt idx="60764">
                  <c:v>-2.4712328320652381</c:v>
                </c:pt>
                <c:pt idx="60808">
                  <c:v>-1.5471575649974949</c:v>
                </c:pt>
                <c:pt idx="60852">
                  <c:v>-2.031258602282441</c:v>
                </c:pt>
                <c:pt idx="60896">
                  <c:v>-2.4440730813814628</c:v>
                </c:pt>
                <c:pt idx="60940">
                  <c:v>-2.1621110458287598</c:v>
                </c:pt>
                <c:pt idx="60984">
                  <c:v>-2.029351959497931</c:v>
                </c:pt>
                <c:pt idx="61028">
                  <c:v>-2.1116657056840751</c:v>
                </c:pt>
                <c:pt idx="61072">
                  <c:v>-2.1315179048819628</c:v>
                </c:pt>
                <c:pt idx="61116">
                  <c:v>-2.035342233930356</c:v>
                </c:pt>
                <c:pt idx="61160">
                  <c:v>-2.2273184287583452</c:v>
                </c:pt>
                <c:pt idx="61204">
                  <c:v>-2.240287308701657</c:v>
                </c:pt>
                <c:pt idx="61248">
                  <c:v>-2.0773957263963498</c:v>
                </c:pt>
                <c:pt idx="61292">
                  <c:v>-1.453554968520445</c:v>
                </c:pt>
                <c:pt idx="61336">
                  <c:v>-2.0409576517177141</c:v>
                </c:pt>
                <c:pt idx="61380">
                  <c:v>-2.2316208800691388</c:v>
                </c:pt>
                <c:pt idx="61424">
                  <c:v>-2.0771937457642768</c:v>
                </c:pt>
                <c:pt idx="61468">
                  <c:v>-2.0251176597701801</c:v>
                </c:pt>
                <c:pt idx="61512">
                  <c:v>-2.1293770097350748</c:v>
                </c:pt>
                <c:pt idx="61556">
                  <c:v>-2.3328042502811508</c:v>
                </c:pt>
                <c:pt idx="61600">
                  <c:v>-2.3605852885587462</c:v>
                </c:pt>
                <c:pt idx="61644">
                  <c:v>-1.992160949711095</c:v>
                </c:pt>
                <c:pt idx="61688">
                  <c:v>-1.6542084128190799</c:v>
                </c:pt>
                <c:pt idx="61732">
                  <c:v>-2.1070959101488791</c:v>
                </c:pt>
                <c:pt idx="61776">
                  <c:v>-2.023664687751344</c:v>
                </c:pt>
                <c:pt idx="61820">
                  <c:v>-2.4401619781468882</c:v>
                </c:pt>
                <c:pt idx="61864">
                  <c:v>-2.3335559834041288</c:v>
                </c:pt>
                <c:pt idx="61908">
                  <c:v>-1.9319893612850001</c:v>
                </c:pt>
                <c:pt idx="61952">
                  <c:v>-2.16773492225775</c:v>
                </c:pt>
                <c:pt idx="61996">
                  <c:v>-2.2210563711678839</c:v>
                </c:pt>
                <c:pt idx="62040">
                  <c:v>-2.168458198632393</c:v>
                </c:pt>
                <c:pt idx="62084">
                  <c:v>-2.7402240366285682</c:v>
                </c:pt>
                <c:pt idx="62128">
                  <c:v>-2.515590356370772</c:v>
                </c:pt>
                <c:pt idx="62172">
                  <c:v>-2.4591542949306882</c:v>
                </c:pt>
                <c:pt idx="62216">
                  <c:v>-2.541159401779264</c:v>
                </c:pt>
                <c:pt idx="62260">
                  <c:v>-2.447850993698498</c:v>
                </c:pt>
                <c:pt idx="62304">
                  <c:v>-2.8422489167071472</c:v>
                </c:pt>
                <c:pt idx="62348">
                  <c:v>-2.5647769319237899</c:v>
                </c:pt>
                <c:pt idx="62392">
                  <c:v>-2.1855778296456809</c:v>
                </c:pt>
                <c:pt idx="62436">
                  <c:v>-1.831900568209629</c:v>
                </c:pt>
                <c:pt idx="62480">
                  <c:v>-1.856932359705989</c:v>
                </c:pt>
                <c:pt idx="62524">
                  <c:v>-2.2754270350101851</c:v>
                </c:pt>
                <c:pt idx="62568">
                  <c:v>-2.3137135492871939</c:v>
                </c:pt>
                <c:pt idx="62612">
                  <c:v>-2.090968046957427</c:v>
                </c:pt>
                <c:pt idx="62656">
                  <c:v>-2.527042771481911</c:v>
                </c:pt>
                <c:pt idx="62700">
                  <c:v>-1.9647393607505921</c:v>
                </c:pt>
                <c:pt idx="62744">
                  <c:v>-1.8657216620806341</c:v>
                </c:pt>
                <c:pt idx="62788">
                  <c:v>-1.864860019053078</c:v>
                </c:pt>
                <c:pt idx="62832">
                  <c:v>-1.953361584676949</c:v>
                </c:pt>
                <c:pt idx="62876">
                  <c:v>-1.9801676648807169</c:v>
                </c:pt>
                <c:pt idx="62920">
                  <c:v>-2.135523623334163</c:v>
                </c:pt>
                <c:pt idx="62964">
                  <c:v>-2.1562251955558041</c:v>
                </c:pt>
                <c:pt idx="63008">
                  <c:v>-2.4075265469079068</c:v>
                </c:pt>
                <c:pt idx="63052">
                  <c:v>-2.2789357757751358</c:v>
                </c:pt>
                <c:pt idx="63096">
                  <c:v>-2.1065619591017941</c:v>
                </c:pt>
                <c:pt idx="63140">
                  <c:v>-2.075081736702407</c:v>
                </c:pt>
                <c:pt idx="63184">
                  <c:v>-1.8747662924803661</c:v>
                </c:pt>
                <c:pt idx="63228">
                  <c:v>-1.64367720738317</c:v>
                </c:pt>
                <c:pt idx="63272">
                  <c:v>-1.9482075816959821</c:v>
                </c:pt>
                <c:pt idx="63316">
                  <c:v>-2.0346796228046178</c:v>
                </c:pt>
                <c:pt idx="63360">
                  <c:v>-1.772516465197965</c:v>
                </c:pt>
                <c:pt idx="63404">
                  <c:v>-1.6728219386496359</c:v>
                </c:pt>
                <c:pt idx="63448">
                  <c:v>-1.7281390828558161</c:v>
                </c:pt>
                <c:pt idx="63492">
                  <c:v>-1.88269357547146</c:v>
                </c:pt>
                <c:pt idx="63536">
                  <c:v>-2.2028012597970021</c:v>
                </c:pt>
                <c:pt idx="63580">
                  <c:v>-2.0661630671117108</c:v>
                </c:pt>
                <c:pt idx="63624">
                  <c:v>-2.0506241561767369</c:v>
                </c:pt>
                <c:pt idx="63668">
                  <c:v>-2.1754202540575509</c:v>
                </c:pt>
                <c:pt idx="63712">
                  <c:v>-2.0427957599899709</c:v>
                </c:pt>
                <c:pt idx="63756">
                  <c:v>-2.184826314619662</c:v>
                </c:pt>
                <c:pt idx="63800">
                  <c:v>-2.2893002830627132</c:v>
                </c:pt>
                <c:pt idx="63844">
                  <c:v>-2.005045902987558</c:v>
                </c:pt>
                <c:pt idx="63888">
                  <c:v>-2.8451110592218161</c:v>
                </c:pt>
                <c:pt idx="63932">
                  <c:v>-2.0353541886634692</c:v>
                </c:pt>
                <c:pt idx="63976">
                  <c:v>-2.0748817894200871</c:v>
                </c:pt>
                <c:pt idx="64020">
                  <c:v>-2.0474560421630148</c:v>
                </c:pt>
                <c:pt idx="64064">
                  <c:v>-2.1125203837961442</c:v>
                </c:pt>
                <c:pt idx="64108">
                  <c:v>-2.088503144285935</c:v>
                </c:pt>
                <c:pt idx="64152">
                  <c:v>-1.9283852949807101</c:v>
                </c:pt>
                <c:pt idx="64196">
                  <c:v>-2.3251241222619199</c:v>
                </c:pt>
                <c:pt idx="64240">
                  <c:v>-2.581059703209454</c:v>
                </c:pt>
                <c:pt idx="64284">
                  <c:v>-2.6450883098996592</c:v>
                </c:pt>
                <c:pt idx="64328">
                  <c:v>-2.2031021175433998</c:v>
                </c:pt>
                <c:pt idx="64372">
                  <c:v>-2.0774435265799278</c:v>
                </c:pt>
                <c:pt idx="64416">
                  <c:v>-2.3530645876175358</c:v>
                </c:pt>
                <c:pt idx="64460">
                  <c:v>-2.1976207392192029</c:v>
                </c:pt>
                <c:pt idx="64504">
                  <c:v>-2.139089423489533</c:v>
                </c:pt>
                <c:pt idx="64548">
                  <c:v>-1.8763500602314209</c:v>
                </c:pt>
                <c:pt idx="64592">
                  <c:v>-2.4735597084022101</c:v>
                </c:pt>
                <c:pt idx="64636">
                  <c:v>-2.0200703287410309</c:v>
                </c:pt>
                <c:pt idx="64680">
                  <c:v>-2.232496000930571</c:v>
                </c:pt>
                <c:pt idx="64724">
                  <c:v>-2.6754948666820799</c:v>
                </c:pt>
                <c:pt idx="64768">
                  <c:v>-2.7133843029212499</c:v>
                </c:pt>
                <c:pt idx="64812">
                  <c:v>-2.172416057063677</c:v>
                </c:pt>
                <c:pt idx="64856">
                  <c:v>-2.57959527945345</c:v>
                </c:pt>
                <c:pt idx="64900">
                  <c:v>-1.9885861497384101</c:v>
                </c:pt>
                <c:pt idx="64944">
                  <c:v>-2.0221683594468498</c:v>
                </c:pt>
                <c:pt idx="64988">
                  <c:v>-3.092910899578539</c:v>
                </c:pt>
                <c:pt idx="65032">
                  <c:v>-1.7652718519604651</c:v>
                </c:pt>
                <c:pt idx="65076">
                  <c:v>-2.1371819644118402</c:v>
                </c:pt>
                <c:pt idx="65120">
                  <c:v>-2.50295400198616</c:v>
                </c:pt>
                <c:pt idx="65164">
                  <c:v>-2.2455356419641341</c:v>
                </c:pt>
                <c:pt idx="65208">
                  <c:v>-2.5829931793309941</c:v>
                </c:pt>
                <c:pt idx="65252">
                  <c:v>-2.7832857989440281</c:v>
                </c:pt>
                <c:pt idx="65296">
                  <c:v>-2.1378143768466611</c:v>
                </c:pt>
                <c:pt idx="65340">
                  <c:v>-1.785591558743348</c:v>
                </c:pt>
                <c:pt idx="65384">
                  <c:v>-2.5519656062800262</c:v>
                </c:pt>
                <c:pt idx="65428">
                  <c:v>-1.6063447207697661</c:v>
                </c:pt>
                <c:pt idx="65472">
                  <c:v>-2.3876323397619621</c:v>
                </c:pt>
                <c:pt idx="65516">
                  <c:v>-2.2388013278091852</c:v>
                </c:pt>
                <c:pt idx="65560">
                  <c:v>-1.8359677213682599</c:v>
                </c:pt>
                <c:pt idx="65604">
                  <c:v>-1.5392668896782871</c:v>
                </c:pt>
                <c:pt idx="65648">
                  <c:v>-1.545101514551384</c:v>
                </c:pt>
                <c:pt idx="65692">
                  <c:v>-1.744073903301411</c:v>
                </c:pt>
                <c:pt idx="65736">
                  <c:v>-2.3163148753158391</c:v>
                </c:pt>
                <c:pt idx="65780">
                  <c:v>-1.8107469664193681</c:v>
                </c:pt>
                <c:pt idx="65824">
                  <c:v>-1.714129220684383</c:v>
                </c:pt>
                <c:pt idx="65868">
                  <c:v>-1.8221236560335541</c:v>
                </c:pt>
                <c:pt idx="65912">
                  <c:v>-1.9761773479071409</c:v>
                </c:pt>
                <c:pt idx="65956">
                  <c:v>-2.054217075255155</c:v>
                </c:pt>
                <c:pt idx="66000">
                  <c:v>-2.038306102025643</c:v>
                </c:pt>
                <c:pt idx="66044">
                  <c:v>-1.4860910019178351</c:v>
                </c:pt>
                <c:pt idx="66088">
                  <c:v>-2.1260422714854221</c:v>
                </c:pt>
                <c:pt idx="66132">
                  <c:v>-2.4533746825470581</c:v>
                </c:pt>
                <c:pt idx="66176">
                  <c:v>-2.0309756157872751</c:v>
                </c:pt>
                <c:pt idx="66220">
                  <c:v>-1.9594457642091181</c:v>
                </c:pt>
                <c:pt idx="66264">
                  <c:v>-2.327913115204264</c:v>
                </c:pt>
                <c:pt idx="66308">
                  <c:v>-3.2390637671363609</c:v>
                </c:pt>
                <c:pt idx="66352">
                  <c:v>-2.4493796701330841</c:v>
                </c:pt>
                <c:pt idx="66396">
                  <c:v>-1.8957135506917699</c:v>
                </c:pt>
                <c:pt idx="66440">
                  <c:v>-1.8437142708442531</c:v>
                </c:pt>
                <c:pt idx="66484">
                  <c:v>-1.71749580059146</c:v>
                </c:pt>
                <c:pt idx="66528">
                  <c:v>-1.933885282174183</c:v>
                </c:pt>
                <c:pt idx="66572">
                  <c:v>-2.2760176824046701</c:v>
                </c:pt>
                <c:pt idx="66616">
                  <c:v>-2.3874014433079331</c:v>
                </c:pt>
                <c:pt idx="66660">
                  <c:v>-2.6909225547664648</c:v>
                </c:pt>
                <c:pt idx="66704">
                  <c:v>-2.1443884007086291</c:v>
                </c:pt>
                <c:pt idx="66748">
                  <c:v>-2.3437811269250011</c:v>
                </c:pt>
                <c:pt idx="66792">
                  <c:v>-2.0489829281786669</c:v>
                </c:pt>
                <c:pt idx="66836">
                  <c:v>-2.2429676819077198</c:v>
                </c:pt>
                <c:pt idx="66880">
                  <c:v>-2.3616077952491659</c:v>
                </c:pt>
                <c:pt idx="66924">
                  <c:v>-1.992402225717502</c:v>
                </c:pt>
                <c:pt idx="66968">
                  <c:v>-2.942623135615531</c:v>
                </c:pt>
                <c:pt idx="67012">
                  <c:v>-2.4744907496190471</c:v>
                </c:pt>
                <c:pt idx="67056">
                  <c:v>-1.6578561790686439</c:v>
                </c:pt>
                <c:pt idx="67100">
                  <c:v>-2.8526260851728971</c:v>
                </c:pt>
                <c:pt idx="67144">
                  <c:v>-2.6405232685934008</c:v>
                </c:pt>
                <c:pt idx="67188">
                  <c:v>-2.2518556716873048</c:v>
                </c:pt>
                <c:pt idx="67232">
                  <c:v>-2.3312989905861521</c:v>
                </c:pt>
                <c:pt idx="67276">
                  <c:v>-2.056985070777293</c:v>
                </c:pt>
                <c:pt idx="67320">
                  <c:v>-2.0552071243040402</c:v>
                </c:pt>
                <c:pt idx="67364">
                  <c:v>-2.0060622521834741</c:v>
                </c:pt>
                <c:pt idx="67408">
                  <c:v>-1.9620239898348111</c:v>
                </c:pt>
                <c:pt idx="67452">
                  <c:v>-2.5645644994917149</c:v>
                </c:pt>
                <c:pt idx="67496">
                  <c:v>-2.097519320215913</c:v>
                </c:pt>
                <c:pt idx="67540">
                  <c:v>-1.807824302193471</c:v>
                </c:pt>
                <c:pt idx="67584">
                  <c:v>-1.82589507157611</c:v>
                </c:pt>
                <c:pt idx="67628">
                  <c:v>-2.1997932862628642</c:v>
                </c:pt>
                <c:pt idx="67672">
                  <c:v>-3.036840458878729</c:v>
                </c:pt>
                <c:pt idx="67716">
                  <c:v>-2.123613639144279</c:v>
                </c:pt>
                <c:pt idx="67760">
                  <c:v>-1.928568751564361</c:v>
                </c:pt>
                <c:pt idx="67804">
                  <c:v>-1.9917381722749861</c:v>
                </c:pt>
                <c:pt idx="67848">
                  <c:v>-2.046733473526968</c:v>
                </c:pt>
                <c:pt idx="67892">
                  <c:v>-2.9771281881179168</c:v>
                </c:pt>
                <c:pt idx="67936">
                  <c:v>-2.4795607394651511</c:v>
                </c:pt>
                <c:pt idx="67980">
                  <c:v>-2.1391562986325141</c:v>
                </c:pt>
                <c:pt idx="68024">
                  <c:v>-2.173404002059788</c:v>
                </c:pt>
                <c:pt idx="68068">
                  <c:v>-2.5553026490445938</c:v>
                </c:pt>
                <c:pt idx="68112">
                  <c:v>-1.854760081893212</c:v>
                </c:pt>
                <c:pt idx="68156">
                  <c:v>-2.5066205259450882</c:v>
                </c:pt>
                <c:pt idx="68200">
                  <c:v>-2.3332675079403171</c:v>
                </c:pt>
                <c:pt idx="68244">
                  <c:v>-2.955461976224222</c:v>
                </c:pt>
                <c:pt idx="68288">
                  <c:v>-2.1252964916715089</c:v>
                </c:pt>
                <c:pt idx="68332">
                  <c:v>-2.398124508329011</c:v>
                </c:pt>
                <c:pt idx="68376">
                  <c:v>-2.3256215613686329</c:v>
                </c:pt>
                <c:pt idx="68420">
                  <c:v>-2.244540873573825</c:v>
                </c:pt>
                <c:pt idx="68464">
                  <c:v>-2.7297331492577568</c:v>
                </c:pt>
                <c:pt idx="68508">
                  <c:v>-2.3085429472179149</c:v>
                </c:pt>
                <c:pt idx="68552">
                  <c:v>-1.8064873597497451</c:v>
                </c:pt>
                <c:pt idx="68596">
                  <c:v>-1.727138867200247</c:v>
                </c:pt>
                <c:pt idx="68640">
                  <c:v>-1.7411417905616</c:v>
                </c:pt>
                <c:pt idx="68684">
                  <c:v>-1.9564393322396521</c:v>
                </c:pt>
                <c:pt idx="68728">
                  <c:v>-2.3690618845866238</c:v>
                </c:pt>
                <c:pt idx="68772">
                  <c:v>-1.902349969215634</c:v>
                </c:pt>
                <c:pt idx="68816">
                  <c:v>-2.3817622084295351</c:v>
                </c:pt>
                <c:pt idx="68860">
                  <c:v>-1.905777046644189</c:v>
                </c:pt>
                <c:pt idx="68904">
                  <c:v>-2.350176407548247</c:v>
                </c:pt>
                <c:pt idx="68948">
                  <c:v>-2.260279407364592</c:v>
                </c:pt>
                <c:pt idx="68992">
                  <c:v>-2.3785956512622231</c:v>
                </c:pt>
                <c:pt idx="69036">
                  <c:v>-2.5773195558322368</c:v>
                </c:pt>
                <c:pt idx="69080">
                  <c:v>-2.326987756281774</c:v>
                </c:pt>
                <c:pt idx="69124">
                  <c:v>-2.4256502153772499</c:v>
                </c:pt>
                <c:pt idx="69168">
                  <c:v>-2.2614521939423251</c:v>
                </c:pt>
                <c:pt idx="69212">
                  <c:v>-1.6052796090613379</c:v>
                </c:pt>
                <c:pt idx="69256">
                  <c:v>-1.343436998117532</c:v>
                </c:pt>
                <c:pt idx="69300">
                  <c:v>-2.0868330334350111</c:v>
                </c:pt>
                <c:pt idx="69344">
                  <c:v>-2.0914202185615758</c:v>
                </c:pt>
                <c:pt idx="69388">
                  <c:v>-2.113232233935916</c:v>
                </c:pt>
                <c:pt idx="69432">
                  <c:v>-1.861672390376448</c:v>
                </c:pt>
                <c:pt idx="69476">
                  <c:v>-1.9886745647370181</c:v>
                </c:pt>
                <c:pt idx="69520">
                  <c:v>-2.4418900698378492</c:v>
                </c:pt>
                <c:pt idx="69564">
                  <c:v>-2.992087156665411</c:v>
                </c:pt>
                <c:pt idx="69608">
                  <c:v>-2.2210363060548972</c:v>
                </c:pt>
                <c:pt idx="69652">
                  <c:v>-1.853902972552163</c:v>
                </c:pt>
                <c:pt idx="69696">
                  <c:v>-1.965183927559196</c:v>
                </c:pt>
                <c:pt idx="69740">
                  <c:v>-2.3036713089551721</c:v>
                </c:pt>
                <c:pt idx="69784">
                  <c:v>-2.264690192613966</c:v>
                </c:pt>
                <c:pt idx="69828">
                  <c:v>-2.0991748806145201</c:v>
                </c:pt>
                <c:pt idx="69872">
                  <c:v>-1.7834118081936521</c:v>
                </c:pt>
                <c:pt idx="69916">
                  <c:v>-2.1352997053252678</c:v>
                </c:pt>
                <c:pt idx="69960">
                  <c:v>-1.832193720465132</c:v>
                </c:pt>
                <c:pt idx="70004">
                  <c:v>-2.105369246242943</c:v>
                </c:pt>
                <c:pt idx="70048">
                  <c:v>-1.8904304110694059</c:v>
                </c:pt>
                <c:pt idx="70092">
                  <c:v>-1.531092995375845</c:v>
                </c:pt>
                <c:pt idx="70136">
                  <c:v>-1.900200082505465</c:v>
                </c:pt>
                <c:pt idx="70180">
                  <c:v>-1.459692017070997</c:v>
                </c:pt>
                <c:pt idx="70224">
                  <c:v>-2.286076351526471</c:v>
                </c:pt>
                <c:pt idx="70268">
                  <c:v>-2.1880942284474401</c:v>
                </c:pt>
                <c:pt idx="70312">
                  <c:v>-2.1922151469261868</c:v>
                </c:pt>
                <c:pt idx="70356">
                  <c:v>-2.0813152778660871</c:v>
                </c:pt>
                <c:pt idx="70400">
                  <c:v>-2.223483133543577</c:v>
                </c:pt>
                <c:pt idx="70444">
                  <c:v>-1.7698937921819771</c:v>
                </c:pt>
                <c:pt idx="70488">
                  <c:v>-2.0389887582211541</c:v>
                </c:pt>
                <c:pt idx="70532">
                  <c:v>-1.905500860960555</c:v>
                </c:pt>
                <c:pt idx="70576">
                  <c:v>-2.0570747292758811</c:v>
                </c:pt>
                <c:pt idx="70620">
                  <c:v>-1.888625496460494</c:v>
                </c:pt>
                <c:pt idx="70664">
                  <c:v>-2.1740649834409709</c:v>
                </c:pt>
                <c:pt idx="70708">
                  <c:v>-2.083560510550452</c:v>
                </c:pt>
                <c:pt idx="70752">
                  <c:v>-2.0883038469274751</c:v>
                </c:pt>
                <c:pt idx="70796">
                  <c:v>-1.858195688617154</c:v>
                </c:pt>
                <c:pt idx="70840">
                  <c:v>-2.096831120953818</c:v>
                </c:pt>
                <c:pt idx="70884">
                  <c:v>-2.3740621716683061</c:v>
                </c:pt>
                <c:pt idx="70928">
                  <c:v>-1.7863827495544109</c:v>
                </c:pt>
                <c:pt idx="70972">
                  <c:v>-2.321407966701174</c:v>
                </c:pt>
                <c:pt idx="71016">
                  <c:v>-1.935350691311017</c:v>
                </c:pt>
                <c:pt idx="71060">
                  <c:v>-1.8386871768902719</c:v>
                </c:pt>
                <c:pt idx="71104">
                  <c:v>-1.996590775456681</c:v>
                </c:pt>
                <c:pt idx="71148">
                  <c:v>-1.8132084250309159</c:v>
                </c:pt>
                <c:pt idx="71192">
                  <c:v>-1.3407581126792241</c:v>
                </c:pt>
                <c:pt idx="71236">
                  <c:v>-1.576651285766008</c:v>
                </c:pt>
                <c:pt idx="71280">
                  <c:v>-2.017850335951656</c:v>
                </c:pt>
                <c:pt idx="71324">
                  <c:v>-2.5193592789187971</c:v>
                </c:pt>
                <c:pt idx="71368">
                  <c:v>-2.076426930180705</c:v>
                </c:pt>
                <c:pt idx="71412">
                  <c:v>-1.586596265125255</c:v>
                </c:pt>
                <c:pt idx="71456">
                  <c:v>-1.815190999572255</c:v>
                </c:pt>
                <c:pt idx="71500">
                  <c:v>-2.165503518873098</c:v>
                </c:pt>
                <c:pt idx="71544">
                  <c:v>-2.1640403201429108</c:v>
                </c:pt>
                <c:pt idx="71588">
                  <c:v>-2.4480523649208741</c:v>
                </c:pt>
                <c:pt idx="71632">
                  <c:v>-2.0198500861510169</c:v>
                </c:pt>
                <c:pt idx="71676">
                  <c:v>-1.069656361747696</c:v>
                </c:pt>
                <c:pt idx="71720">
                  <c:v>-2.103046390903959</c:v>
                </c:pt>
                <c:pt idx="71764">
                  <c:v>-2.2715456134596139</c:v>
                </c:pt>
                <c:pt idx="71808">
                  <c:v>-2.6434479735625951</c:v>
                </c:pt>
                <c:pt idx="71852">
                  <c:v>-2.4549217112255159</c:v>
                </c:pt>
                <c:pt idx="71896">
                  <c:v>-1.3931850920333011</c:v>
                </c:pt>
                <c:pt idx="71940">
                  <c:v>-1.772853813989584</c:v>
                </c:pt>
                <c:pt idx="71984">
                  <c:v>-1.9525238998327541</c:v>
                </c:pt>
                <c:pt idx="72028">
                  <c:v>-1.986778223854313</c:v>
                </c:pt>
                <c:pt idx="72072">
                  <c:v>-1.490678472266274</c:v>
                </c:pt>
                <c:pt idx="72116">
                  <c:v>-1.9677335804698111</c:v>
                </c:pt>
                <c:pt idx="72160">
                  <c:v>-1.548247715476355</c:v>
                </c:pt>
                <c:pt idx="72204">
                  <c:v>-1.6082939985523681</c:v>
                </c:pt>
                <c:pt idx="72248">
                  <c:v>-1.8143537046888201</c:v>
                </c:pt>
                <c:pt idx="72292">
                  <c:v>-1.73066832027304</c:v>
                </c:pt>
                <c:pt idx="72336">
                  <c:v>-1.6380898728081359</c:v>
                </c:pt>
                <c:pt idx="72380">
                  <c:v>-1.2567848848830361</c:v>
                </c:pt>
                <c:pt idx="72424">
                  <c:v>-1.382912735326417</c:v>
                </c:pt>
                <c:pt idx="72468">
                  <c:v>-1.885104718471357</c:v>
                </c:pt>
                <c:pt idx="72512">
                  <c:v>-1.765870799447318</c:v>
                </c:pt>
                <c:pt idx="72556">
                  <c:v>-1.3924005995886199</c:v>
                </c:pt>
                <c:pt idx="72600">
                  <c:v>-2.2386253517642349</c:v>
                </c:pt>
                <c:pt idx="72644">
                  <c:v>-1.901284639854645</c:v>
                </c:pt>
                <c:pt idx="72688">
                  <c:v>-2.4779611331263012</c:v>
                </c:pt>
                <c:pt idx="72732">
                  <c:v>-2.9405702677685102</c:v>
                </c:pt>
                <c:pt idx="72776">
                  <c:v>-2.750145158731446</c:v>
                </c:pt>
                <c:pt idx="72820">
                  <c:v>-1.9149310147616161</c:v>
                </c:pt>
                <c:pt idx="72864">
                  <c:v>-1.306242724214181</c:v>
                </c:pt>
                <c:pt idx="72908">
                  <c:v>-1.905200472391178</c:v>
                </c:pt>
                <c:pt idx="72952">
                  <c:v>-1.926399862488597</c:v>
                </c:pt>
                <c:pt idx="72996">
                  <c:v>-1.5583265028249991</c:v>
                </c:pt>
                <c:pt idx="73040">
                  <c:v>-2.357873649259826</c:v>
                </c:pt>
                <c:pt idx="73084">
                  <c:v>-1.943266729785377</c:v>
                </c:pt>
                <c:pt idx="73128">
                  <c:v>-2.3180508358523602</c:v>
                </c:pt>
                <c:pt idx="73172">
                  <c:v>-2.018431145332626</c:v>
                </c:pt>
                <c:pt idx="73216">
                  <c:v>-1.8953593700233851</c:v>
                </c:pt>
                <c:pt idx="73260">
                  <c:v>-1.646179682680845</c:v>
                </c:pt>
                <c:pt idx="73304">
                  <c:v>-1.7392598143345559</c:v>
                </c:pt>
                <c:pt idx="73348">
                  <c:v>-2.3416643070869481</c:v>
                </c:pt>
                <c:pt idx="73392">
                  <c:v>-1.9169590169485571</c:v>
                </c:pt>
                <c:pt idx="73436">
                  <c:v>-1.585700309254044</c:v>
                </c:pt>
                <c:pt idx="73480">
                  <c:v>-1.6378997825504651</c:v>
                </c:pt>
                <c:pt idx="73524">
                  <c:v>-2.2961651775500962</c:v>
                </c:pt>
                <c:pt idx="73568">
                  <c:v>-1.6767724735297029</c:v>
                </c:pt>
                <c:pt idx="73612">
                  <c:v>-1.323878422401062</c:v>
                </c:pt>
                <c:pt idx="73656">
                  <c:v>-1.6536785380318659</c:v>
                </c:pt>
                <c:pt idx="73700">
                  <c:v>-1.857512624753932</c:v>
                </c:pt>
                <c:pt idx="73744">
                  <c:v>-1.734764134316984</c:v>
                </c:pt>
                <c:pt idx="73788">
                  <c:v>-1.7548917848010941</c:v>
                </c:pt>
                <c:pt idx="73832">
                  <c:v>-1.8220952803791861</c:v>
                </c:pt>
                <c:pt idx="73876">
                  <c:v>-1.719304517304199</c:v>
                </c:pt>
                <c:pt idx="73920">
                  <c:v>-0.94699391159750301</c:v>
                </c:pt>
                <c:pt idx="73964">
                  <c:v>-1.2993688338212499</c:v>
                </c:pt>
                <c:pt idx="74008">
                  <c:v>-2.1710735810944168</c:v>
                </c:pt>
                <c:pt idx="74052">
                  <c:v>-1.9957707641474001</c:v>
                </c:pt>
                <c:pt idx="74096">
                  <c:v>-1.698049286202002</c:v>
                </c:pt>
                <c:pt idx="74140">
                  <c:v>-2.3602764597064718</c:v>
                </c:pt>
                <c:pt idx="74184">
                  <c:v>-1.905168389064374</c:v>
                </c:pt>
                <c:pt idx="74228">
                  <c:v>-2.3551190790726251</c:v>
                </c:pt>
                <c:pt idx="74272">
                  <c:v>-1.9083976106898071</c:v>
                </c:pt>
                <c:pt idx="74316">
                  <c:v>-2.2890607977599982</c:v>
                </c:pt>
                <c:pt idx="74360">
                  <c:v>-2.2033098235748092</c:v>
                </c:pt>
                <c:pt idx="74404">
                  <c:v>-1.849629297349596</c:v>
                </c:pt>
                <c:pt idx="74448">
                  <c:v>-2.093697481478868</c:v>
                </c:pt>
                <c:pt idx="74492">
                  <c:v>-1.705903378629376</c:v>
                </c:pt>
                <c:pt idx="74536">
                  <c:v>-1.529975428340167</c:v>
                </c:pt>
                <c:pt idx="74580">
                  <c:v>-2.1392288440483158</c:v>
                </c:pt>
                <c:pt idx="74624">
                  <c:v>-2.0758559403189398</c:v>
                </c:pt>
                <c:pt idx="74668">
                  <c:v>-1.80672077821296</c:v>
                </c:pt>
                <c:pt idx="74712">
                  <c:v>-1.7105033690263609</c:v>
                </c:pt>
                <c:pt idx="74756">
                  <c:v>-2.2422977125522929</c:v>
                </c:pt>
                <c:pt idx="74800">
                  <c:v>-2.312497696018434</c:v>
                </c:pt>
                <c:pt idx="74844">
                  <c:v>-2.2082133155719301</c:v>
                </c:pt>
                <c:pt idx="74888">
                  <c:v>-1.5949510605734201</c:v>
                </c:pt>
                <c:pt idx="74932">
                  <c:v>-2.1667050568641528</c:v>
                </c:pt>
                <c:pt idx="74976">
                  <c:v>-2.071968315081409</c:v>
                </c:pt>
                <c:pt idx="75020">
                  <c:v>-1.56190554090578</c:v>
                </c:pt>
                <c:pt idx="75064">
                  <c:v>-1.4107276816916989</c:v>
                </c:pt>
                <c:pt idx="75108">
                  <c:v>-1.9681222022885461</c:v>
                </c:pt>
                <c:pt idx="75152">
                  <c:v>-1.7585772974878131</c:v>
                </c:pt>
                <c:pt idx="75196">
                  <c:v>-2.368866564307837</c:v>
                </c:pt>
                <c:pt idx="75240">
                  <c:v>-1.3827486588323841</c:v>
                </c:pt>
                <c:pt idx="75284">
                  <c:v>-1.4623867278542211</c:v>
                </c:pt>
                <c:pt idx="75328">
                  <c:v>-1.4531301816193041</c:v>
                </c:pt>
                <c:pt idx="75372">
                  <c:v>-1.2339709504279901</c:v>
                </c:pt>
                <c:pt idx="75416">
                  <c:v>-1.566824324584269</c:v>
                </c:pt>
                <c:pt idx="75460">
                  <c:v>-1.8005514334068999</c:v>
                </c:pt>
                <c:pt idx="75504">
                  <c:v>-2.1530957006741689</c:v>
                </c:pt>
                <c:pt idx="75548">
                  <c:v>-1.4109433939986851</c:v>
                </c:pt>
                <c:pt idx="75592">
                  <c:v>-1.9851219855280291</c:v>
                </c:pt>
                <c:pt idx="75636">
                  <c:v>-1.4046107384517981</c:v>
                </c:pt>
                <c:pt idx="75680">
                  <c:v>-1.8790582648378631</c:v>
                </c:pt>
                <c:pt idx="75724">
                  <c:v>-2.3432962498791898</c:v>
                </c:pt>
                <c:pt idx="75768">
                  <c:v>-1.906099806819249</c:v>
                </c:pt>
                <c:pt idx="75812">
                  <c:v>-1.8393065331423011</c:v>
                </c:pt>
                <c:pt idx="75856">
                  <c:v>-1.888659610158796</c:v>
                </c:pt>
                <c:pt idx="75900">
                  <c:v>-1.886710695979793</c:v>
                </c:pt>
                <c:pt idx="75944">
                  <c:v>-2.058852555833981</c:v>
                </c:pt>
                <c:pt idx="75988">
                  <c:v>-1.665180629646972</c:v>
                </c:pt>
                <c:pt idx="76032">
                  <c:v>-1.8691768137341569</c:v>
                </c:pt>
                <c:pt idx="76076">
                  <c:v>-1.4331414410432211</c:v>
                </c:pt>
                <c:pt idx="76120">
                  <c:v>-1.9497468685020489</c:v>
                </c:pt>
                <c:pt idx="76164">
                  <c:v>-2.214322644844914</c:v>
                </c:pt>
                <c:pt idx="76208">
                  <c:v>-2.1220790659334128</c:v>
                </c:pt>
                <c:pt idx="76252">
                  <c:v>-1.284410783615604</c:v>
                </c:pt>
                <c:pt idx="76296">
                  <c:v>-1.6920402698878569</c:v>
                </c:pt>
                <c:pt idx="76340">
                  <c:v>-2.044547778668262</c:v>
                </c:pt>
                <c:pt idx="76384">
                  <c:v>-1.5544422841598211</c:v>
                </c:pt>
                <c:pt idx="76428">
                  <c:v>-2.4876677355041421</c:v>
                </c:pt>
                <c:pt idx="76472">
                  <c:v>-1.290876240390594</c:v>
                </c:pt>
                <c:pt idx="76516">
                  <c:v>-1.099152507001051</c:v>
                </c:pt>
                <c:pt idx="76560">
                  <c:v>-2.0828335549059629</c:v>
                </c:pt>
                <c:pt idx="76604">
                  <c:v>-2.0104632991513491</c:v>
                </c:pt>
                <c:pt idx="76648">
                  <c:v>-1.086762883405012</c:v>
                </c:pt>
                <c:pt idx="76692">
                  <c:v>-1.94966212914699</c:v>
                </c:pt>
                <c:pt idx="76736">
                  <c:v>-1.8578834587836901</c:v>
                </c:pt>
                <c:pt idx="76780">
                  <c:v>-2.346729162816573</c:v>
                </c:pt>
                <c:pt idx="76824">
                  <c:v>-1.9702298976207879</c:v>
                </c:pt>
                <c:pt idx="76868">
                  <c:v>-1.6551740722373971</c:v>
                </c:pt>
                <c:pt idx="76912">
                  <c:v>-1.4036184950617661</c:v>
                </c:pt>
                <c:pt idx="76956">
                  <c:v>-1.699874151919246</c:v>
                </c:pt>
                <c:pt idx="77000">
                  <c:v>-1.9930666222974669</c:v>
                </c:pt>
                <c:pt idx="77044">
                  <c:v>-1.8014007450549281</c:v>
                </c:pt>
                <c:pt idx="77088">
                  <c:v>-1.80740092416944</c:v>
                </c:pt>
                <c:pt idx="77132">
                  <c:v>-1.9800067427135919</c:v>
                </c:pt>
                <c:pt idx="77176">
                  <c:v>-1.998932768475113</c:v>
                </c:pt>
                <c:pt idx="77220">
                  <c:v>-1.8745408115000439</c:v>
                </c:pt>
                <c:pt idx="77264">
                  <c:v>-2.1930003196684389</c:v>
                </c:pt>
                <c:pt idx="77308">
                  <c:v>-1.9205430511749719</c:v>
                </c:pt>
                <c:pt idx="77352">
                  <c:v>-1.8917552614371951</c:v>
                </c:pt>
                <c:pt idx="77396">
                  <c:v>-2.0618438133215511</c:v>
                </c:pt>
                <c:pt idx="77440">
                  <c:v>-2.2459900900600349</c:v>
                </c:pt>
                <c:pt idx="77484">
                  <c:v>-2.3738640206872468</c:v>
                </c:pt>
                <c:pt idx="77528">
                  <c:v>-2.0849153937728899</c:v>
                </c:pt>
                <c:pt idx="77572">
                  <c:v>-2.2165124296952978</c:v>
                </c:pt>
                <c:pt idx="77616">
                  <c:v>-2.932439731768929</c:v>
                </c:pt>
                <c:pt idx="77660">
                  <c:v>-1.5376396916347721</c:v>
                </c:pt>
                <c:pt idx="77704">
                  <c:v>-1.8006469704997119</c:v>
                </c:pt>
                <c:pt idx="77748">
                  <c:v>-2.0448066711691748</c:v>
                </c:pt>
                <c:pt idx="77792">
                  <c:v>-1.4934108756836439</c:v>
                </c:pt>
                <c:pt idx="77836">
                  <c:v>-1.8142280287438699</c:v>
                </c:pt>
                <c:pt idx="77880">
                  <c:v>-1.7961218672069019</c:v>
                </c:pt>
                <c:pt idx="77924">
                  <c:v>-2.452459632718107</c:v>
                </c:pt>
                <c:pt idx="77968">
                  <c:v>-1.8739860946864031</c:v>
                </c:pt>
                <c:pt idx="78012">
                  <c:v>-1.993770310200061</c:v>
                </c:pt>
                <c:pt idx="78056">
                  <c:v>-2.1299289791143048</c:v>
                </c:pt>
                <c:pt idx="78100">
                  <c:v>-1.7560632759968109</c:v>
                </c:pt>
                <c:pt idx="78144">
                  <c:v>-2.2587257697185938</c:v>
                </c:pt>
                <c:pt idx="78188">
                  <c:v>-1.926299809325114</c:v>
                </c:pt>
                <c:pt idx="78232">
                  <c:v>-1.802465631126555</c:v>
                </c:pt>
                <c:pt idx="78276">
                  <c:v>-1.7374910742792751</c:v>
                </c:pt>
                <c:pt idx="78320">
                  <c:v>-2.1806365468868072</c:v>
                </c:pt>
                <c:pt idx="78364">
                  <c:v>-2.034056731034025</c:v>
                </c:pt>
                <c:pt idx="78408">
                  <c:v>-2.1495851877364052</c:v>
                </c:pt>
                <c:pt idx="78452">
                  <c:v>-1.9139321305372901</c:v>
                </c:pt>
                <c:pt idx="78496">
                  <c:v>-1.6440363550789789</c:v>
                </c:pt>
                <c:pt idx="78540">
                  <c:v>-1.816056376192642</c:v>
                </c:pt>
                <c:pt idx="78584">
                  <c:v>-1.823561520880665</c:v>
                </c:pt>
                <c:pt idx="78628">
                  <c:v>-1.6926679266189451</c:v>
                </c:pt>
                <c:pt idx="78672">
                  <c:v>-1.3617124899136961</c:v>
                </c:pt>
                <c:pt idx="78716">
                  <c:v>-1.4312209399565321</c:v>
                </c:pt>
                <c:pt idx="78760">
                  <c:v>-1.71913615120095</c:v>
                </c:pt>
                <c:pt idx="78804">
                  <c:v>-1.59224274071496</c:v>
                </c:pt>
                <c:pt idx="78848">
                  <c:v>-1.1888744213915781</c:v>
                </c:pt>
                <c:pt idx="78892">
                  <c:v>-1.7160577041948599</c:v>
                </c:pt>
                <c:pt idx="78936">
                  <c:v>-1.568625785400481</c:v>
                </c:pt>
                <c:pt idx="78980">
                  <c:v>-1.8069069254137109</c:v>
                </c:pt>
                <c:pt idx="79024">
                  <c:v>-2.0864085346843639</c:v>
                </c:pt>
                <c:pt idx="79068">
                  <c:v>-1.4820451999135069</c:v>
                </c:pt>
                <c:pt idx="79112">
                  <c:v>-1.089309963656462</c:v>
                </c:pt>
                <c:pt idx="79156">
                  <c:v>-1.34566826366185</c:v>
                </c:pt>
                <c:pt idx="79200">
                  <c:v>-1.822924741508533</c:v>
                </c:pt>
                <c:pt idx="79244">
                  <c:v>-1.586367965072375</c:v>
                </c:pt>
                <c:pt idx="79288">
                  <c:v>-1.419808490748514</c:v>
                </c:pt>
                <c:pt idx="79332">
                  <c:v>-1.9153096965865239</c:v>
                </c:pt>
                <c:pt idx="79376">
                  <c:v>-1.4097314710501561</c:v>
                </c:pt>
                <c:pt idx="79420">
                  <c:v>-1.733830092223644</c:v>
                </c:pt>
                <c:pt idx="79464">
                  <c:v>-1.7648538886938021</c:v>
                </c:pt>
                <c:pt idx="79508">
                  <c:v>-1.433721374076891</c:v>
                </c:pt>
                <c:pt idx="79552">
                  <c:v>-2.0050203873270922</c:v>
                </c:pt>
                <c:pt idx="79596">
                  <c:v>-1.599991101356375</c:v>
                </c:pt>
                <c:pt idx="79640">
                  <c:v>-1.419842384344419</c:v>
                </c:pt>
                <c:pt idx="79684">
                  <c:v>-2.0464641997717181</c:v>
                </c:pt>
                <c:pt idx="79728">
                  <c:v>-1.5836554683557</c:v>
                </c:pt>
                <c:pt idx="79772">
                  <c:v>-1.191355867994695</c:v>
                </c:pt>
                <c:pt idx="79816">
                  <c:v>-1.6273360807667641</c:v>
                </c:pt>
                <c:pt idx="79860">
                  <c:v>-1.469615211075155</c:v>
                </c:pt>
                <c:pt idx="79904">
                  <c:v>-1.6500835190336449</c:v>
                </c:pt>
                <c:pt idx="79948">
                  <c:v>-2.4904412242284968</c:v>
                </c:pt>
                <c:pt idx="79992">
                  <c:v>-1.3872905365479611</c:v>
                </c:pt>
                <c:pt idx="80036">
                  <c:v>-1.62635176621253</c:v>
                </c:pt>
                <c:pt idx="80080">
                  <c:v>-2.0026427130762281</c:v>
                </c:pt>
                <c:pt idx="80124">
                  <c:v>-1.1033230856204239</c:v>
                </c:pt>
                <c:pt idx="80168">
                  <c:v>-1.446311748892785</c:v>
                </c:pt>
                <c:pt idx="80212">
                  <c:v>-1.35822557373882</c:v>
                </c:pt>
                <c:pt idx="80256">
                  <c:v>-1.6690903844152749</c:v>
                </c:pt>
                <c:pt idx="80300">
                  <c:v>-2.1527324390212939</c:v>
                </c:pt>
                <c:pt idx="80344">
                  <c:v>-1.7477132963773181</c:v>
                </c:pt>
                <c:pt idx="80388">
                  <c:v>-2.14117477449473</c:v>
                </c:pt>
                <c:pt idx="80432">
                  <c:v>-1.065599130466258</c:v>
                </c:pt>
                <c:pt idx="80476">
                  <c:v>-2.0285323578947119</c:v>
                </c:pt>
                <c:pt idx="80520">
                  <c:v>-1.8750634651792799</c:v>
                </c:pt>
                <c:pt idx="80564">
                  <c:v>-1.6626519354518969</c:v>
                </c:pt>
                <c:pt idx="80608">
                  <c:v>-2.14579866735285</c:v>
                </c:pt>
                <c:pt idx="80652">
                  <c:v>-1.556714322698926</c:v>
                </c:pt>
                <c:pt idx="80696">
                  <c:v>-1.9574655685093201</c:v>
                </c:pt>
                <c:pt idx="80740">
                  <c:v>-2.0583120957055581</c:v>
                </c:pt>
                <c:pt idx="80784">
                  <c:v>-2.12334369371924</c:v>
                </c:pt>
                <c:pt idx="80828">
                  <c:v>-2.003800386380195</c:v>
                </c:pt>
                <c:pt idx="80872">
                  <c:v>-2.7385815924066228</c:v>
                </c:pt>
                <c:pt idx="80916">
                  <c:v>-2.13738249018285</c:v>
                </c:pt>
                <c:pt idx="80960">
                  <c:v>-2.303129711430564</c:v>
                </c:pt>
                <c:pt idx="81004">
                  <c:v>-2.15514845020583</c:v>
                </c:pt>
                <c:pt idx="81048">
                  <c:v>-1.350668060564852</c:v>
                </c:pt>
                <c:pt idx="81092">
                  <c:v>-1.86191787374777</c:v>
                </c:pt>
                <c:pt idx="81136">
                  <c:v>-2.308818926302826</c:v>
                </c:pt>
                <c:pt idx="81180">
                  <c:v>-1.25405582001234</c:v>
                </c:pt>
                <c:pt idx="81224">
                  <c:v>-1.729977942034902</c:v>
                </c:pt>
                <c:pt idx="81268">
                  <c:v>-2.2028029501663728</c:v>
                </c:pt>
                <c:pt idx="81312">
                  <c:v>-1.805132907634839</c:v>
                </c:pt>
                <c:pt idx="81356">
                  <c:v>-2.0391714972350088</c:v>
                </c:pt>
                <c:pt idx="81400">
                  <c:v>-1.8926517344952449</c:v>
                </c:pt>
                <c:pt idx="81444">
                  <c:v>-1.535094464132045</c:v>
                </c:pt>
                <c:pt idx="81488">
                  <c:v>-1.6019782700810381</c:v>
                </c:pt>
                <c:pt idx="81532">
                  <c:v>-1.69271993786355</c:v>
                </c:pt>
                <c:pt idx="81576">
                  <c:v>-2.3627327186768801</c:v>
                </c:pt>
                <c:pt idx="81620">
                  <c:v>-1.8485561645573041</c:v>
                </c:pt>
                <c:pt idx="81664">
                  <c:v>-2.160950129861281</c:v>
                </c:pt>
                <c:pt idx="81708">
                  <c:v>-1.589444638064726</c:v>
                </c:pt>
                <c:pt idx="81752">
                  <c:v>-2.3444308677333048</c:v>
                </c:pt>
                <c:pt idx="81796">
                  <c:v>-1.673324526099476</c:v>
                </c:pt>
                <c:pt idx="81840">
                  <c:v>-1.575333053039242</c:v>
                </c:pt>
                <c:pt idx="81884">
                  <c:v>-1.102109138037914</c:v>
                </c:pt>
                <c:pt idx="81928">
                  <c:v>-1.6183829766856279</c:v>
                </c:pt>
                <c:pt idx="81972">
                  <c:v>-1.662341544951871</c:v>
                </c:pt>
                <c:pt idx="82016">
                  <c:v>-2.3047879027193652</c:v>
                </c:pt>
                <c:pt idx="82060">
                  <c:v>-1.5686331871130019</c:v>
                </c:pt>
                <c:pt idx="82104">
                  <c:v>-1.8954112015164839</c:v>
                </c:pt>
                <c:pt idx="82148">
                  <c:v>-1.2204085154103459</c:v>
                </c:pt>
                <c:pt idx="82192">
                  <c:v>-1.184635217602978</c:v>
                </c:pt>
                <c:pt idx="82236">
                  <c:v>-1.382024787161348</c:v>
                </c:pt>
                <c:pt idx="82280">
                  <c:v>-1.519004438742066</c:v>
                </c:pt>
                <c:pt idx="82324">
                  <c:v>-2.0402562579827981</c:v>
                </c:pt>
                <c:pt idx="82368">
                  <c:v>-1.5641407753491929</c:v>
                </c:pt>
                <c:pt idx="82412">
                  <c:v>-1.8796792689301609</c:v>
                </c:pt>
                <c:pt idx="82456">
                  <c:v>-1.625883464633608</c:v>
                </c:pt>
                <c:pt idx="82500">
                  <c:v>-1.3990289036565371</c:v>
                </c:pt>
                <c:pt idx="82544">
                  <c:v>-1.691311005871496</c:v>
                </c:pt>
                <c:pt idx="82588">
                  <c:v>-1.7128035761845981</c:v>
                </c:pt>
                <c:pt idx="82632">
                  <c:v>-1.5474505938466581</c:v>
                </c:pt>
                <c:pt idx="82676">
                  <c:v>-1.6282130190866251</c:v>
                </c:pt>
                <c:pt idx="82720">
                  <c:v>-1.396064415768115</c:v>
                </c:pt>
                <c:pt idx="82764">
                  <c:v>-1.6490583827313421</c:v>
                </c:pt>
                <c:pt idx="82808">
                  <c:v>-1.6113441667413539</c:v>
                </c:pt>
                <c:pt idx="82852">
                  <c:v>-0.99225506434228905</c:v>
                </c:pt>
                <c:pt idx="82896">
                  <c:v>-1.8430573970282631</c:v>
                </c:pt>
                <c:pt idx="82940">
                  <c:v>-1.60010926373204</c:v>
                </c:pt>
                <c:pt idx="82984">
                  <c:v>-2.1254704353141571</c:v>
                </c:pt>
                <c:pt idx="83028">
                  <c:v>-1.8260840268985179</c:v>
                </c:pt>
                <c:pt idx="83072">
                  <c:v>-1.8013696484543571</c:v>
                </c:pt>
                <c:pt idx="83116">
                  <c:v>-1.263998476511544</c:v>
                </c:pt>
                <c:pt idx="83160">
                  <c:v>-1.8670183593995311</c:v>
                </c:pt>
                <c:pt idx="83204">
                  <c:v>-1.593490673439816</c:v>
                </c:pt>
                <c:pt idx="83248">
                  <c:v>-1.8513401910468541</c:v>
                </c:pt>
                <c:pt idx="83292">
                  <c:v>-1.555844249121505</c:v>
                </c:pt>
                <c:pt idx="83336">
                  <c:v>-1.6066762752278241</c:v>
                </c:pt>
                <c:pt idx="83380">
                  <c:v>-1.2702266458108551</c:v>
                </c:pt>
                <c:pt idx="83424">
                  <c:v>-0.94626864377709596</c:v>
                </c:pt>
                <c:pt idx="83468">
                  <c:v>-1.554685893616321</c:v>
                </c:pt>
                <c:pt idx="83512">
                  <c:v>-1.5724366118783151</c:v>
                </c:pt>
                <c:pt idx="83556">
                  <c:v>-1.536877635009682</c:v>
                </c:pt>
                <c:pt idx="83600">
                  <c:v>-1.538578057095638</c:v>
                </c:pt>
                <c:pt idx="83644">
                  <c:v>-1.1887349103678411</c:v>
                </c:pt>
                <c:pt idx="83688">
                  <c:v>-1.6054351914257179</c:v>
                </c:pt>
                <c:pt idx="83732">
                  <c:v>-1.392929163132433</c:v>
                </c:pt>
                <c:pt idx="83776">
                  <c:v>-1.4566054642850701</c:v>
                </c:pt>
                <c:pt idx="83820">
                  <c:v>-1.127961732649301</c:v>
                </c:pt>
                <c:pt idx="83864">
                  <c:v>-1.594159158318972</c:v>
                </c:pt>
                <c:pt idx="83908">
                  <c:v>-1.36443555614459</c:v>
                </c:pt>
                <c:pt idx="83952">
                  <c:v>-1.32153777856864</c:v>
                </c:pt>
                <c:pt idx="83996">
                  <c:v>-1.405529193308634</c:v>
                </c:pt>
                <c:pt idx="84040">
                  <c:v>-1.8516792190142239</c:v>
                </c:pt>
                <c:pt idx="84084">
                  <c:v>-2.114044926133813</c:v>
                </c:pt>
                <c:pt idx="84128">
                  <c:v>-1.705816007147231</c:v>
                </c:pt>
                <c:pt idx="84172">
                  <c:v>-2.0182026991814821</c:v>
                </c:pt>
                <c:pt idx="84216">
                  <c:v>-2.243302833531347</c:v>
                </c:pt>
                <c:pt idx="84260">
                  <c:v>-1.6919349594659661</c:v>
                </c:pt>
                <c:pt idx="84304">
                  <c:v>-1.445457332022656</c:v>
                </c:pt>
                <c:pt idx="84348">
                  <c:v>-1.4402449037518701</c:v>
                </c:pt>
                <c:pt idx="84392">
                  <c:v>-0.90547142363747102</c:v>
                </c:pt>
                <c:pt idx="84436">
                  <c:v>-0.98732760242309403</c:v>
                </c:pt>
                <c:pt idx="84480">
                  <c:v>-1.553117823552655</c:v>
                </c:pt>
                <c:pt idx="84524">
                  <c:v>-1.8701329703590781</c:v>
                </c:pt>
                <c:pt idx="84568">
                  <c:v>-1.882151432815796</c:v>
                </c:pt>
                <c:pt idx="84612">
                  <c:v>-1.201405512471039</c:v>
                </c:pt>
                <c:pt idx="84656">
                  <c:v>-1.488892775974838</c:v>
                </c:pt>
                <c:pt idx="84700">
                  <c:v>-1.5830588174425519</c:v>
                </c:pt>
                <c:pt idx="84744">
                  <c:v>-1.2983045141121661</c:v>
                </c:pt>
                <c:pt idx="84788">
                  <c:v>-1.2694064094674451</c:v>
                </c:pt>
                <c:pt idx="84832">
                  <c:v>-1.710803913403365</c:v>
                </c:pt>
                <c:pt idx="84876">
                  <c:v>-1.6343484917725399</c:v>
                </c:pt>
                <c:pt idx="84920">
                  <c:v>-1.9535468065867201</c:v>
                </c:pt>
                <c:pt idx="84964">
                  <c:v>-1.646338786894602</c:v>
                </c:pt>
                <c:pt idx="85008">
                  <c:v>-1.711984240403756</c:v>
                </c:pt>
                <c:pt idx="85052">
                  <c:v>-1.751214598950293</c:v>
                </c:pt>
                <c:pt idx="85096">
                  <c:v>-1.794175045875064</c:v>
                </c:pt>
                <c:pt idx="85140">
                  <c:v>-2.2159414731898841</c:v>
                </c:pt>
                <c:pt idx="85184">
                  <c:v>-1.987756357744173</c:v>
                </c:pt>
                <c:pt idx="85228">
                  <c:v>-1.386818608097282</c:v>
                </c:pt>
                <c:pt idx="85272">
                  <c:v>-1.574146258293176</c:v>
                </c:pt>
                <c:pt idx="85316">
                  <c:v>-0.94228536412741404</c:v>
                </c:pt>
                <c:pt idx="85360">
                  <c:v>-1.3521100181124801</c:v>
                </c:pt>
                <c:pt idx="85404">
                  <c:v>-1.21144903292762</c:v>
                </c:pt>
                <c:pt idx="85448">
                  <c:v>-1.586162970012071</c:v>
                </c:pt>
                <c:pt idx="85492">
                  <c:v>-1.575032667765764</c:v>
                </c:pt>
                <c:pt idx="85536">
                  <c:v>-0.78294343340333405</c:v>
                </c:pt>
                <c:pt idx="85580">
                  <c:v>-1.279478270779792</c:v>
                </c:pt>
                <c:pt idx="85624">
                  <c:v>-1.046033835141952</c:v>
                </c:pt>
                <c:pt idx="85668">
                  <c:v>-1.224822285075998</c:v>
                </c:pt>
                <c:pt idx="85712">
                  <c:v>-2.00590881590704</c:v>
                </c:pt>
                <c:pt idx="85756">
                  <c:v>-1.9363712883213231</c:v>
                </c:pt>
                <c:pt idx="85800">
                  <c:v>-1.766212966866898</c:v>
                </c:pt>
                <c:pt idx="85844">
                  <c:v>-1.6404744490508869</c:v>
                </c:pt>
                <c:pt idx="85888">
                  <c:v>-1.6462071391197159</c:v>
                </c:pt>
                <c:pt idx="85932">
                  <c:v>-1.8697623318905321</c:v>
                </c:pt>
                <c:pt idx="85976">
                  <c:v>-1.9887910877722359</c:v>
                </c:pt>
                <c:pt idx="86020">
                  <c:v>-1.8794675947323121</c:v>
                </c:pt>
                <c:pt idx="86064">
                  <c:v>-1.9535046647405461</c:v>
                </c:pt>
                <c:pt idx="86108">
                  <c:v>-2.0243431365222762</c:v>
                </c:pt>
                <c:pt idx="86152">
                  <c:v>-2.1236110679093811</c:v>
                </c:pt>
                <c:pt idx="86196">
                  <c:v>-1.849166157593529</c:v>
                </c:pt>
                <c:pt idx="86240">
                  <c:v>-2.072055547285923</c:v>
                </c:pt>
                <c:pt idx="86284">
                  <c:v>-2.8004313363544262</c:v>
                </c:pt>
                <c:pt idx="86328">
                  <c:v>-1.7387610854315001</c:v>
                </c:pt>
                <c:pt idx="86372">
                  <c:v>-1.918790980291929</c:v>
                </c:pt>
                <c:pt idx="86416">
                  <c:v>-2.0781039848807819</c:v>
                </c:pt>
                <c:pt idx="86460">
                  <c:v>-1.9902063028499539</c:v>
                </c:pt>
                <c:pt idx="86504">
                  <c:v>-2.117402033246746</c:v>
                </c:pt>
                <c:pt idx="86548">
                  <c:v>-2.7477886818266168</c:v>
                </c:pt>
                <c:pt idx="86592">
                  <c:v>-2.3533368541446089</c:v>
                </c:pt>
                <c:pt idx="86636">
                  <c:v>-1.965890972519754</c:v>
                </c:pt>
                <c:pt idx="86680">
                  <c:v>-2.3276575011084648</c:v>
                </c:pt>
                <c:pt idx="86724">
                  <c:v>-1.972770426608784</c:v>
                </c:pt>
                <c:pt idx="86768">
                  <c:v>-1.5605929841330319</c:v>
                </c:pt>
                <c:pt idx="86812">
                  <c:v>-1.600904983088913</c:v>
                </c:pt>
                <c:pt idx="86856">
                  <c:v>-1.5401371273686599</c:v>
                </c:pt>
                <c:pt idx="86900">
                  <c:v>-1.5545601693601421</c:v>
                </c:pt>
                <c:pt idx="86944">
                  <c:v>-1.80975218117021</c:v>
                </c:pt>
                <c:pt idx="86988">
                  <c:v>-1.395567773937932</c:v>
                </c:pt>
                <c:pt idx="87032">
                  <c:v>-1.524259144367047</c:v>
                </c:pt>
                <c:pt idx="87076">
                  <c:v>-1.4418281344275929</c:v>
                </c:pt>
                <c:pt idx="87120">
                  <c:v>-1.8309051782719601</c:v>
                </c:pt>
                <c:pt idx="87164">
                  <c:v>-1.8143207297803401</c:v>
                </c:pt>
                <c:pt idx="87208">
                  <c:v>-2.1344102285838771</c:v>
                </c:pt>
                <c:pt idx="87252">
                  <c:v>-1.440134181337251</c:v>
                </c:pt>
                <c:pt idx="87296">
                  <c:v>-1.3000892694941819</c:v>
                </c:pt>
                <c:pt idx="87340">
                  <c:v>-1.9105125652913639</c:v>
                </c:pt>
                <c:pt idx="87384">
                  <c:v>-2.106329324951342</c:v>
                </c:pt>
                <c:pt idx="87428">
                  <c:v>-1.7920691501458501</c:v>
                </c:pt>
                <c:pt idx="87472">
                  <c:v>-1.199324221118641</c:v>
                </c:pt>
                <c:pt idx="87516">
                  <c:v>-2.135347697449673</c:v>
                </c:pt>
                <c:pt idx="87560">
                  <c:v>-1.8453561911569181</c:v>
                </c:pt>
                <c:pt idx="87604">
                  <c:v>-1.5883742190731851</c:v>
                </c:pt>
                <c:pt idx="87648">
                  <c:v>-1.4678552251227639</c:v>
                </c:pt>
                <c:pt idx="87692">
                  <c:v>-1.568650228900935</c:v>
                </c:pt>
                <c:pt idx="87736">
                  <c:v>-1.881108885193044</c:v>
                </c:pt>
                <c:pt idx="87780">
                  <c:v>-1.3386264948271609</c:v>
                </c:pt>
                <c:pt idx="87824">
                  <c:v>-1.5929457494896551</c:v>
                </c:pt>
                <c:pt idx="87868">
                  <c:v>-1.625061633626405</c:v>
                </c:pt>
                <c:pt idx="87912">
                  <c:v>-1.653038613890816</c:v>
                </c:pt>
                <c:pt idx="87956">
                  <c:v>-1.2135252300585451</c:v>
                </c:pt>
                <c:pt idx="88000">
                  <c:v>-1.768377414666122</c:v>
                </c:pt>
                <c:pt idx="88044">
                  <c:v>-1.398870749059276</c:v>
                </c:pt>
                <c:pt idx="88088">
                  <c:v>-1.692943596205756</c:v>
                </c:pt>
                <c:pt idx="88132">
                  <c:v>-1.5080517818784669</c:v>
                </c:pt>
                <c:pt idx="88176">
                  <c:v>-2.152694486039064</c:v>
                </c:pt>
                <c:pt idx="88220">
                  <c:v>-1.6749848991570011</c:v>
                </c:pt>
                <c:pt idx="88264">
                  <c:v>-1.844297643597014</c:v>
                </c:pt>
                <c:pt idx="88308">
                  <c:v>-1.5409123546597201</c:v>
                </c:pt>
                <c:pt idx="88352">
                  <c:v>-1.5752946550174649</c:v>
                </c:pt>
                <c:pt idx="88396">
                  <c:v>-1.6963211391000419</c:v>
                </c:pt>
                <c:pt idx="88440">
                  <c:v>-1.9549941559900459</c:v>
                </c:pt>
                <c:pt idx="88484">
                  <c:v>-1.5978035686513039</c:v>
                </c:pt>
                <c:pt idx="88528">
                  <c:v>-1.7391820269101601</c:v>
                </c:pt>
                <c:pt idx="88572">
                  <c:v>-1.6817511372015179</c:v>
                </c:pt>
                <c:pt idx="88616">
                  <c:v>-1.3675805702544941</c:v>
                </c:pt>
                <c:pt idx="88660">
                  <c:v>-1.849956536392904</c:v>
                </c:pt>
                <c:pt idx="88704">
                  <c:v>-1.7335027561372309</c:v>
                </c:pt>
                <c:pt idx="88748">
                  <c:v>-1.872907351160173</c:v>
                </c:pt>
                <c:pt idx="88792">
                  <c:v>-1.7615718982251971</c:v>
                </c:pt>
                <c:pt idx="88836">
                  <c:v>-1.5917783769385101</c:v>
                </c:pt>
                <c:pt idx="88880">
                  <c:v>-1.615449808707546</c:v>
                </c:pt>
                <c:pt idx="88924">
                  <c:v>-1.449856154933012</c:v>
                </c:pt>
                <c:pt idx="88968">
                  <c:v>-1.700602126345238</c:v>
                </c:pt>
                <c:pt idx="89012">
                  <c:v>-1.285346371893938</c:v>
                </c:pt>
                <c:pt idx="89056">
                  <c:v>-1.854522182454647</c:v>
                </c:pt>
                <c:pt idx="89100">
                  <c:v>-1.7924170255817271</c:v>
                </c:pt>
                <c:pt idx="89144">
                  <c:v>-2.520512339204076</c:v>
                </c:pt>
                <c:pt idx="89188">
                  <c:v>-1.750476804846171</c:v>
                </c:pt>
                <c:pt idx="89232">
                  <c:v>-1.9083190157984979</c:v>
                </c:pt>
                <c:pt idx="89276">
                  <c:v>-1.786796116933512</c:v>
                </c:pt>
                <c:pt idx="89320">
                  <c:v>-1.5679168350727111</c:v>
                </c:pt>
                <c:pt idx="89364">
                  <c:v>-1.8411355772722411</c:v>
                </c:pt>
                <c:pt idx="89408">
                  <c:v>-1.843944784066303</c:v>
                </c:pt>
                <c:pt idx="89452">
                  <c:v>-1.7359482437219911</c:v>
                </c:pt>
                <c:pt idx="89496">
                  <c:v>-1.5758814317187479</c:v>
                </c:pt>
                <c:pt idx="89540">
                  <c:v>-1.49858615934144</c:v>
                </c:pt>
                <c:pt idx="89584">
                  <c:v>-1.649925988259537</c:v>
                </c:pt>
                <c:pt idx="89628">
                  <c:v>-1.899056542276192</c:v>
                </c:pt>
                <c:pt idx="89672">
                  <c:v>-1.3594109904765641</c:v>
                </c:pt>
                <c:pt idx="89716">
                  <c:v>-1.8985865109588771</c:v>
                </c:pt>
                <c:pt idx="89760">
                  <c:v>-2.198740135051148</c:v>
                </c:pt>
                <c:pt idx="89804">
                  <c:v>-1.7517133806369001</c:v>
                </c:pt>
                <c:pt idx="89848">
                  <c:v>-1.996742132962098</c:v>
                </c:pt>
                <c:pt idx="89892">
                  <c:v>-1.896028045688225</c:v>
                </c:pt>
                <c:pt idx="89936">
                  <c:v>-1.6012463343527721</c:v>
                </c:pt>
                <c:pt idx="89980">
                  <c:v>-1.999274293471373</c:v>
                </c:pt>
                <c:pt idx="90024">
                  <c:v>-1.501876970863683</c:v>
                </c:pt>
                <c:pt idx="90068">
                  <c:v>-2.15720839708136</c:v>
                </c:pt>
                <c:pt idx="90112">
                  <c:v>-1.8867965521782011</c:v>
                </c:pt>
                <c:pt idx="90156">
                  <c:v>-1.53303469114346</c:v>
                </c:pt>
                <c:pt idx="90200">
                  <c:v>-1.3378485744510631</c:v>
                </c:pt>
                <c:pt idx="90244">
                  <c:v>-1.9060291549421911</c:v>
                </c:pt>
                <c:pt idx="90288">
                  <c:v>-1.4392317259653451</c:v>
                </c:pt>
                <c:pt idx="90332">
                  <c:v>-1.4902940282259241</c:v>
                </c:pt>
                <c:pt idx="90376">
                  <c:v>-1.2960322002916971</c:v>
                </c:pt>
                <c:pt idx="90420">
                  <c:v>-1.626397754469507</c:v>
                </c:pt>
                <c:pt idx="90464">
                  <c:v>-2.261304995155621</c:v>
                </c:pt>
                <c:pt idx="90508">
                  <c:v>-1.567730997332343</c:v>
                </c:pt>
                <c:pt idx="90552">
                  <c:v>-1.33262657146343</c:v>
                </c:pt>
                <c:pt idx="90596">
                  <c:v>-1.3896757033374589</c:v>
                </c:pt>
                <c:pt idx="90640">
                  <c:v>-1.245628633723906</c:v>
                </c:pt>
                <c:pt idx="90684">
                  <c:v>-1.5779569073213029</c:v>
                </c:pt>
                <c:pt idx="90728">
                  <c:v>-1.2010047282202441</c:v>
                </c:pt>
                <c:pt idx="90772">
                  <c:v>-1.81440127594344</c:v>
                </c:pt>
                <c:pt idx="90816">
                  <c:v>-1.8616306611155971</c:v>
                </c:pt>
                <c:pt idx="90860">
                  <c:v>-1.73186889907242</c:v>
                </c:pt>
                <c:pt idx="90904">
                  <c:v>-1.647725846046995</c:v>
                </c:pt>
                <c:pt idx="90948">
                  <c:v>-1.819718211340924</c:v>
                </c:pt>
                <c:pt idx="90992">
                  <c:v>-1.555239297095425</c:v>
                </c:pt>
                <c:pt idx="91036">
                  <c:v>-1.910474383562881</c:v>
                </c:pt>
                <c:pt idx="91080">
                  <c:v>-1.7788529495788501</c:v>
                </c:pt>
                <c:pt idx="91124">
                  <c:v>-1.91588356894164</c:v>
                </c:pt>
                <c:pt idx="91168">
                  <c:v>-1.3500112816108429</c:v>
                </c:pt>
                <c:pt idx="91212">
                  <c:v>-1.586914169552204</c:v>
                </c:pt>
                <c:pt idx="91256">
                  <c:v>-1.5979451241070599</c:v>
                </c:pt>
                <c:pt idx="91300">
                  <c:v>-1.22337009149005</c:v>
                </c:pt>
                <c:pt idx="91344">
                  <c:v>-1.728003079576683</c:v>
                </c:pt>
                <c:pt idx="91388">
                  <c:v>-2.006736765832537</c:v>
                </c:pt>
                <c:pt idx="91432">
                  <c:v>-1.72978643054522</c:v>
                </c:pt>
                <c:pt idx="91476">
                  <c:v>-1.2282919009062929</c:v>
                </c:pt>
                <c:pt idx="91520">
                  <c:v>-1.5399777301991191</c:v>
                </c:pt>
                <c:pt idx="91564">
                  <c:v>-1.4308096974001649</c:v>
                </c:pt>
                <c:pt idx="91608">
                  <c:v>-1.634340780407161</c:v>
                </c:pt>
                <c:pt idx="91652">
                  <c:v>-1.6544692351304491</c:v>
                </c:pt>
                <c:pt idx="91696">
                  <c:v>-2.1449022988167301</c:v>
                </c:pt>
                <c:pt idx="91740">
                  <c:v>-1.6515628917758469</c:v>
                </c:pt>
                <c:pt idx="91784">
                  <c:v>-1.4765200868527371</c:v>
                </c:pt>
                <c:pt idx="91828">
                  <c:v>-1.995439478215739</c:v>
                </c:pt>
                <c:pt idx="91872">
                  <c:v>-1.273785399055112</c:v>
                </c:pt>
                <c:pt idx="91916">
                  <c:v>-1.3845099466008439</c:v>
                </c:pt>
                <c:pt idx="91960">
                  <c:v>-1.2025993572617799</c:v>
                </c:pt>
                <c:pt idx="92004">
                  <c:v>-1.0987020058270109</c:v>
                </c:pt>
                <c:pt idx="92048">
                  <c:v>-1.4308308913519301</c:v>
                </c:pt>
                <c:pt idx="92092">
                  <c:v>-1.424962160438938</c:v>
                </c:pt>
                <c:pt idx="92136">
                  <c:v>-2.2210869558165558</c:v>
                </c:pt>
                <c:pt idx="92180">
                  <c:v>-1.3728509376629241</c:v>
                </c:pt>
                <c:pt idx="92224">
                  <c:v>-1.32817237021289</c:v>
                </c:pt>
                <c:pt idx="92268">
                  <c:v>-1.5762955332536901</c:v>
                </c:pt>
                <c:pt idx="92312">
                  <c:v>-0.77265694541219199</c:v>
                </c:pt>
                <c:pt idx="92356">
                  <c:v>-1.1911002293041599</c:v>
                </c:pt>
                <c:pt idx="92400">
                  <c:v>-1.552299488970736</c:v>
                </c:pt>
                <c:pt idx="92444">
                  <c:v>-1.6613447753026549</c:v>
                </c:pt>
                <c:pt idx="92488">
                  <c:v>-1.9981577348083659</c:v>
                </c:pt>
                <c:pt idx="92532">
                  <c:v>-1.0632667210610369</c:v>
                </c:pt>
                <c:pt idx="92576">
                  <c:v>-0.98116782358875498</c:v>
                </c:pt>
                <c:pt idx="92620">
                  <c:v>-1.259156366963555</c:v>
                </c:pt>
                <c:pt idx="92664">
                  <c:v>-1.7028079111745451</c:v>
                </c:pt>
                <c:pt idx="92708">
                  <c:v>-1.307150752315954</c:v>
                </c:pt>
                <c:pt idx="92752">
                  <c:v>-1.3230938425258461</c:v>
                </c:pt>
                <c:pt idx="92796">
                  <c:v>-1.2328383783113031</c:v>
                </c:pt>
                <c:pt idx="92840">
                  <c:v>-1.780122504149823</c:v>
                </c:pt>
                <c:pt idx="92884">
                  <c:v>-1.602626067092755</c:v>
                </c:pt>
                <c:pt idx="92928">
                  <c:v>-1.57175046664385</c:v>
                </c:pt>
                <c:pt idx="92972">
                  <c:v>-0.99399884756046097</c:v>
                </c:pt>
                <c:pt idx="93016">
                  <c:v>-1.790944882697955</c:v>
                </c:pt>
                <c:pt idx="93060">
                  <c:v>-1.3320289742867399</c:v>
                </c:pt>
                <c:pt idx="93104">
                  <c:v>-1.442474119472035</c:v>
                </c:pt>
                <c:pt idx="93148">
                  <c:v>-1.056756724800145</c:v>
                </c:pt>
                <c:pt idx="93192">
                  <c:v>-1.480180182944234</c:v>
                </c:pt>
                <c:pt idx="93236">
                  <c:v>-0.81387431991785097</c:v>
                </c:pt>
                <c:pt idx="93280">
                  <c:v>-0.58564095929687898</c:v>
                </c:pt>
                <c:pt idx="93324">
                  <c:v>-1.077112227510205</c:v>
                </c:pt>
                <c:pt idx="93368">
                  <c:v>-1.535847904577446</c:v>
                </c:pt>
                <c:pt idx="93412">
                  <c:v>-1.374275398848152</c:v>
                </c:pt>
                <c:pt idx="93456">
                  <c:v>-1.4091966955320749</c:v>
                </c:pt>
                <c:pt idx="93500">
                  <c:v>-1.4792395673351859</c:v>
                </c:pt>
                <c:pt idx="93544">
                  <c:v>-1.4132280849028129</c:v>
                </c:pt>
                <c:pt idx="93588">
                  <c:v>-1.866710159086544</c:v>
                </c:pt>
                <c:pt idx="93632">
                  <c:v>-1.252535476787257</c:v>
                </c:pt>
                <c:pt idx="93676">
                  <c:v>-0.72475674769711795</c:v>
                </c:pt>
                <c:pt idx="93720">
                  <c:v>-1.5176533083378909</c:v>
                </c:pt>
                <c:pt idx="93764">
                  <c:v>-0.78295309882174702</c:v>
                </c:pt>
                <c:pt idx="93808">
                  <c:v>-1.3290305422041591</c:v>
                </c:pt>
                <c:pt idx="93852">
                  <c:v>-0.82289315576021005</c:v>
                </c:pt>
                <c:pt idx="93896">
                  <c:v>-1.7545657527577221</c:v>
                </c:pt>
                <c:pt idx="93940">
                  <c:v>-1.515197387564734</c:v>
                </c:pt>
                <c:pt idx="93984">
                  <c:v>-1.750496697048143</c:v>
                </c:pt>
                <c:pt idx="94028">
                  <c:v>-1.6592935856937909</c:v>
                </c:pt>
                <c:pt idx="94072">
                  <c:v>-1.8411678331290631</c:v>
                </c:pt>
                <c:pt idx="94116">
                  <c:v>-0.80685702175714702</c:v>
                </c:pt>
                <c:pt idx="94160">
                  <c:v>-0.93178047448873103</c:v>
                </c:pt>
                <c:pt idx="94204">
                  <c:v>-1.6242412617141759</c:v>
                </c:pt>
                <c:pt idx="94248">
                  <c:v>-1.7305725661438209</c:v>
                </c:pt>
                <c:pt idx="94292">
                  <c:v>-1.702137290471692</c:v>
                </c:pt>
                <c:pt idx="94336">
                  <c:v>-2.3990895695559771</c:v>
                </c:pt>
                <c:pt idx="94380">
                  <c:v>-1.2563569189297721</c:v>
                </c:pt>
                <c:pt idx="94424">
                  <c:v>-1.11235324406936</c:v>
                </c:pt>
                <c:pt idx="94468">
                  <c:v>-1.54255325489592</c:v>
                </c:pt>
                <c:pt idx="94512">
                  <c:v>-1.3634515319080081</c:v>
                </c:pt>
                <c:pt idx="94556">
                  <c:v>-1.2029467570211201</c:v>
                </c:pt>
                <c:pt idx="94600">
                  <c:v>-1.400220102417236</c:v>
                </c:pt>
                <c:pt idx="94644">
                  <c:v>-1.55900944948216</c:v>
                </c:pt>
                <c:pt idx="94688">
                  <c:v>-1.4227180884217949</c:v>
                </c:pt>
                <c:pt idx="94732">
                  <c:v>-1.473285442736078</c:v>
                </c:pt>
                <c:pt idx="94776">
                  <c:v>-1.764692057170872</c:v>
                </c:pt>
                <c:pt idx="94820">
                  <c:v>-1.189287745765186</c:v>
                </c:pt>
                <c:pt idx="94864">
                  <c:v>-1.123467427834506</c:v>
                </c:pt>
                <c:pt idx="94908">
                  <c:v>-1.328309907269976</c:v>
                </c:pt>
                <c:pt idx="94952">
                  <c:v>-1.137914025054005</c:v>
                </c:pt>
                <c:pt idx="94996">
                  <c:v>-1.058569970458914</c:v>
                </c:pt>
                <c:pt idx="95040">
                  <c:v>-1.1828661379544161</c:v>
                </c:pt>
                <c:pt idx="95084">
                  <c:v>-1.5112610642732851</c:v>
                </c:pt>
                <c:pt idx="95128">
                  <c:v>-1.0676452875442779</c:v>
                </c:pt>
                <c:pt idx="95172">
                  <c:v>-1.2815780160549499</c:v>
                </c:pt>
                <c:pt idx="95216">
                  <c:v>-1.3628851147394361</c:v>
                </c:pt>
                <c:pt idx="95260">
                  <c:v>-0.84649562528433697</c:v>
                </c:pt>
                <c:pt idx="95304">
                  <c:v>-1.173248391781488</c:v>
                </c:pt>
                <c:pt idx="95348">
                  <c:v>-1.47115279819453</c:v>
                </c:pt>
                <c:pt idx="95392">
                  <c:v>-1.1862750111442839</c:v>
                </c:pt>
                <c:pt idx="95436">
                  <c:v>-1.11180283079456</c:v>
                </c:pt>
                <c:pt idx="95480">
                  <c:v>-1.3523466950254419</c:v>
                </c:pt>
                <c:pt idx="95524">
                  <c:v>-1.8457070903761621</c:v>
                </c:pt>
                <c:pt idx="95568">
                  <c:v>-1.0753136096923319</c:v>
                </c:pt>
                <c:pt idx="95612">
                  <c:v>-1.7869326177375959</c:v>
                </c:pt>
                <c:pt idx="95656">
                  <c:v>-1.5077867989860809</c:v>
                </c:pt>
                <c:pt idx="95700">
                  <c:v>-1.448512256956267</c:v>
                </c:pt>
                <c:pt idx="95744">
                  <c:v>-0.894203584352111</c:v>
                </c:pt>
                <c:pt idx="95788">
                  <c:v>-1.1509680905139299</c:v>
                </c:pt>
                <c:pt idx="95832">
                  <c:v>-1.133829863795778</c:v>
                </c:pt>
                <c:pt idx="95876">
                  <c:v>-1.2823355823327161</c:v>
                </c:pt>
                <c:pt idx="95920">
                  <c:v>-1.3487368099597681</c:v>
                </c:pt>
                <c:pt idx="95964">
                  <c:v>-1.3849380763069981</c:v>
                </c:pt>
                <c:pt idx="96008">
                  <c:v>-1.4521571334200809</c:v>
                </c:pt>
                <c:pt idx="96052">
                  <c:v>-1.124653465777296</c:v>
                </c:pt>
                <c:pt idx="96096">
                  <c:v>-0.86368511140644599</c:v>
                </c:pt>
                <c:pt idx="96140">
                  <c:v>-1.2113273972191869</c:v>
                </c:pt>
                <c:pt idx="96184">
                  <c:v>-1.717376032264704</c:v>
                </c:pt>
                <c:pt idx="96228">
                  <c:v>-1.1639221484320159</c:v>
                </c:pt>
                <c:pt idx="96272">
                  <c:v>-1.692967710933613</c:v>
                </c:pt>
                <c:pt idx="96316">
                  <c:v>-1.6227461297921211</c:v>
                </c:pt>
                <c:pt idx="96360">
                  <c:v>-1.799196818181636</c:v>
                </c:pt>
                <c:pt idx="96404">
                  <c:v>-1.3576702705274779</c:v>
                </c:pt>
                <c:pt idx="96448">
                  <c:v>-1.176019084522016</c:v>
                </c:pt>
                <c:pt idx="96492">
                  <c:v>-1.1669922096763701</c:v>
                </c:pt>
                <c:pt idx="96536">
                  <c:v>-1.5155150195646541</c:v>
                </c:pt>
                <c:pt idx="96580">
                  <c:v>-1.399889681723675</c:v>
                </c:pt>
                <c:pt idx="96624">
                  <c:v>-0.88807899510677302</c:v>
                </c:pt>
                <c:pt idx="96668">
                  <c:v>-0.79001675256068704</c:v>
                </c:pt>
                <c:pt idx="96712">
                  <c:v>-1.347118123690477</c:v>
                </c:pt>
                <c:pt idx="96756">
                  <c:v>-1.607487149576228</c:v>
                </c:pt>
                <c:pt idx="96800">
                  <c:v>-1.2628016413334711</c:v>
                </c:pt>
                <c:pt idx="96844">
                  <c:v>-1.613632662253055</c:v>
                </c:pt>
                <c:pt idx="96888">
                  <c:v>-1.359981406798956</c:v>
                </c:pt>
                <c:pt idx="96932">
                  <c:v>-1.201780460960177</c:v>
                </c:pt>
                <c:pt idx="96976">
                  <c:v>-0.74657003639787101</c:v>
                </c:pt>
                <c:pt idx="97020">
                  <c:v>-1.3289791375695621</c:v>
                </c:pt>
                <c:pt idx="97064">
                  <c:v>-1.618411816259735</c:v>
                </c:pt>
                <c:pt idx="97108">
                  <c:v>-0.99070919380669198</c:v>
                </c:pt>
                <c:pt idx="97152">
                  <c:v>-1.789430715776503</c:v>
                </c:pt>
                <c:pt idx="97196">
                  <c:v>-1.4840833863534371</c:v>
                </c:pt>
                <c:pt idx="97240">
                  <c:v>-1.082363486524905</c:v>
                </c:pt>
                <c:pt idx="97284">
                  <c:v>-1.3840760581220291</c:v>
                </c:pt>
                <c:pt idx="97328">
                  <c:v>-1.894655821243671</c:v>
                </c:pt>
                <c:pt idx="97372">
                  <c:v>-1.6175632245879561</c:v>
                </c:pt>
                <c:pt idx="97416">
                  <c:v>-1.4995791518700421</c:v>
                </c:pt>
                <c:pt idx="97460">
                  <c:v>-1.3586522559136009</c:v>
                </c:pt>
                <c:pt idx="97504">
                  <c:v>-0.79898082501135104</c:v>
                </c:pt>
                <c:pt idx="97548">
                  <c:v>-1.8171022547722071</c:v>
                </c:pt>
                <c:pt idx="97592">
                  <c:v>-1.942772402331943</c:v>
                </c:pt>
                <c:pt idx="97636">
                  <c:v>-1.9048631314596709</c:v>
                </c:pt>
                <c:pt idx="97680">
                  <c:v>-1.38915778298623</c:v>
                </c:pt>
                <c:pt idx="97724">
                  <c:v>-1.135821089520991</c:v>
                </c:pt>
                <c:pt idx="97768">
                  <c:v>-1.5618873037782679</c:v>
                </c:pt>
                <c:pt idx="97812">
                  <c:v>-1.5649121864326501</c:v>
                </c:pt>
                <c:pt idx="97856">
                  <c:v>-1.6874442077076941</c:v>
                </c:pt>
                <c:pt idx="97900">
                  <c:v>-1.368971439634562</c:v>
                </c:pt>
                <c:pt idx="97944">
                  <c:v>-1.4538742453476901</c:v>
                </c:pt>
                <c:pt idx="97988">
                  <c:v>-1.59774998787648</c:v>
                </c:pt>
                <c:pt idx="98032">
                  <c:v>-1.4986786785983</c:v>
                </c:pt>
                <c:pt idx="98076">
                  <c:v>-1.2232815210699399</c:v>
                </c:pt>
                <c:pt idx="98120">
                  <c:v>-0.63560019033727</c:v>
                </c:pt>
                <c:pt idx="98164">
                  <c:v>-1.1934138495865541</c:v>
                </c:pt>
                <c:pt idx="98208">
                  <c:v>-1.179405287621603</c:v>
                </c:pt>
                <c:pt idx="98252">
                  <c:v>-1.3341460825637299</c:v>
                </c:pt>
                <c:pt idx="98296">
                  <c:v>-1.245699992024605</c:v>
                </c:pt>
                <c:pt idx="98340">
                  <c:v>-1.082178520523561</c:v>
                </c:pt>
                <c:pt idx="98384">
                  <c:v>-1.413691107115798</c:v>
                </c:pt>
                <c:pt idx="98428">
                  <c:v>-1.6205630021888491</c:v>
                </c:pt>
                <c:pt idx="98472">
                  <c:v>-1.1782576120226029</c:v>
                </c:pt>
                <c:pt idx="98516">
                  <c:v>-1.5780763996028959</c:v>
                </c:pt>
                <c:pt idx="98560">
                  <c:v>-0.96894881249228604</c:v>
                </c:pt>
                <c:pt idx="98604">
                  <c:v>-1.441607670140669</c:v>
                </c:pt>
                <c:pt idx="98648">
                  <c:v>-1.2543800088023169</c:v>
                </c:pt>
                <c:pt idx="98692">
                  <c:v>-1.2425443344782141</c:v>
                </c:pt>
                <c:pt idx="98736">
                  <c:v>-1.3793338412553371</c:v>
                </c:pt>
                <c:pt idx="98780">
                  <c:v>-1.977198992215955</c:v>
                </c:pt>
                <c:pt idx="98824">
                  <c:v>-1.3108458993517811</c:v>
                </c:pt>
                <c:pt idx="98868">
                  <c:v>-1.543068116962391</c:v>
                </c:pt>
                <c:pt idx="98912">
                  <c:v>-1.2018950493968681</c:v>
                </c:pt>
                <c:pt idx="98956">
                  <c:v>-1.524481166656928</c:v>
                </c:pt>
                <c:pt idx="99000">
                  <c:v>-1.092893608108803</c:v>
                </c:pt>
                <c:pt idx="99044">
                  <c:v>-1.622928106267999</c:v>
                </c:pt>
                <c:pt idx="99088">
                  <c:v>-1.5401354066188331</c:v>
                </c:pt>
                <c:pt idx="99132">
                  <c:v>-0.93347570441060101</c:v>
                </c:pt>
                <c:pt idx="99176">
                  <c:v>-1.53673342647267</c:v>
                </c:pt>
                <c:pt idx="99220">
                  <c:v>-1.470136565119355</c:v>
                </c:pt>
                <c:pt idx="99264">
                  <c:v>-1.4591526937682571</c:v>
                </c:pt>
                <c:pt idx="99308">
                  <c:v>-1.875867697812718</c:v>
                </c:pt>
                <c:pt idx="99352">
                  <c:v>-1.524456596376204</c:v>
                </c:pt>
                <c:pt idx="99396">
                  <c:v>-1.13505614949641</c:v>
                </c:pt>
                <c:pt idx="99440">
                  <c:v>-1.5123529642590301</c:v>
                </c:pt>
                <c:pt idx="99484">
                  <c:v>-1.369752307206372</c:v>
                </c:pt>
                <c:pt idx="99528">
                  <c:v>-1.7778902016104119</c:v>
                </c:pt>
                <c:pt idx="99572">
                  <c:v>-1.4505715829038781</c:v>
                </c:pt>
                <c:pt idx="99616">
                  <c:v>-1.27476241562296</c:v>
                </c:pt>
                <c:pt idx="99660">
                  <c:v>-1.24492853281794</c:v>
                </c:pt>
                <c:pt idx="99704">
                  <c:v>-0.96591135753832902</c:v>
                </c:pt>
                <c:pt idx="99748">
                  <c:v>-1.1004064483070799</c:v>
                </c:pt>
                <c:pt idx="99792">
                  <c:v>-1.299715934951845</c:v>
                </c:pt>
                <c:pt idx="99836">
                  <c:v>-1.125520280591402</c:v>
                </c:pt>
                <c:pt idx="99880">
                  <c:v>-0.89855061147083504</c:v>
                </c:pt>
                <c:pt idx="99924">
                  <c:v>-1.3231152877191761</c:v>
                </c:pt>
                <c:pt idx="99968">
                  <c:v>-1.6715128840342599</c:v>
                </c:pt>
                <c:pt idx="100012">
                  <c:v>-1.529593519575053</c:v>
                </c:pt>
                <c:pt idx="100056">
                  <c:v>-1.3702220039781241</c:v>
                </c:pt>
                <c:pt idx="100100">
                  <c:v>-1.7244742422993551</c:v>
                </c:pt>
                <c:pt idx="100144">
                  <c:v>-1.573998335166954</c:v>
                </c:pt>
                <c:pt idx="100188">
                  <c:v>-1.8441858013379151</c:v>
                </c:pt>
                <c:pt idx="100232">
                  <c:v>-1.252692808413485</c:v>
                </c:pt>
                <c:pt idx="100276">
                  <c:v>-1.148557295685988</c:v>
                </c:pt>
                <c:pt idx="100320">
                  <c:v>-1.366266266696218</c:v>
                </c:pt>
                <c:pt idx="100364">
                  <c:v>-0.70399206319268903</c:v>
                </c:pt>
                <c:pt idx="100408">
                  <c:v>-1.130883621411896</c:v>
                </c:pt>
                <c:pt idx="100452">
                  <c:v>-1.307421397322394</c:v>
                </c:pt>
                <c:pt idx="100496">
                  <c:v>-1.3654009425259519</c:v>
                </c:pt>
                <c:pt idx="100540">
                  <c:v>-0.73148655578085797</c:v>
                </c:pt>
                <c:pt idx="100584">
                  <c:v>-1.0420985606604909</c:v>
                </c:pt>
                <c:pt idx="100628">
                  <c:v>-1.349173323102181</c:v>
                </c:pt>
                <c:pt idx="100672">
                  <c:v>-1.062261328450256</c:v>
                </c:pt>
                <c:pt idx="100716">
                  <c:v>-1.4447836327550909</c:v>
                </c:pt>
                <c:pt idx="100760">
                  <c:v>-1.79727715426565</c:v>
                </c:pt>
                <c:pt idx="100804">
                  <c:v>-1.29448802870726</c:v>
                </c:pt>
                <c:pt idx="100848">
                  <c:v>-1.105648561010353</c:v>
                </c:pt>
                <c:pt idx="100892">
                  <c:v>-1.6696188781219401</c:v>
                </c:pt>
                <c:pt idx="100936">
                  <c:v>-1.671557242078558</c:v>
                </c:pt>
                <c:pt idx="100980">
                  <c:v>-1.556413500682968</c:v>
                </c:pt>
                <c:pt idx="101024">
                  <c:v>-1.32463359483183</c:v>
                </c:pt>
                <c:pt idx="101068">
                  <c:v>-1.537766656026641</c:v>
                </c:pt>
                <c:pt idx="101112">
                  <c:v>-1.178843564677504</c:v>
                </c:pt>
                <c:pt idx="101156">
                  <c:v>-1.282435779161611</c:v>
                </c:pt>
                <c:pt idx="101200">
                  <c:v>-1.071125210699428</c:v>
                </c:pt>
                <c:pt idx="101244">
                  <c:v>-1.651755418761963</c:v>
                </c:pt>
                <c:pt idx="101288">
                  <c:v>-1.2611487062871449</c:v>
                </c:pt>
                <c:pt idx="101332">
                  <c:v>-0.75122898594846499</c:v>
                </c:pt>
                <c:pt idx="101376">
                  <c:v>-1.5259345241465609</c:v>
                </c:pt>
                <c:pt idx="101420">
                  <c:v>-1.226590838444432</c:v>
                </c:pt>
                <c:pt idx="101464">
                  <c:v>-0.71604863241407501</c:v>
                </c:pt>
                <c:pt idx="101508">
                  <c:v>-0.67037105202694802</c:v>
                </c:pt>
                <c:pt idx="101552">
                  <c:v>-0.91624675748837303</c:v>
                </c:pt>
                <c:pt idx="101596">
                  <c:v>-0.81077141311582901</c:v>
                </c:pt>
                <c:pt idx="101640">
                  <c:v>-0.76711844472075597</c:v>
                </c:pt>
                <c:pt idx="101684">
                  <c:v>-1.219851663794584</c:v>
                </c:pt>
                <c:pt idx="101728">
                  <c:v>-1.1646621701200379</c:v>
                </c:pt>
                <c:pt idx="101772">
                  <c:v>-1.2302945686083939</c:v>
                </c:pt>
                <c:pt idx="101816">
                  <c:v>-1.834196045808435</c:v>
                </c:pt>
                <c:pt idx="101860">
                  <c:v>-1.15869361131802</c:v>
                </c:pt>
                <c:pt idx="101904">
                  <c:v>-1.7210146391964101</c:v>
                </c:pt>
                <c:pt idx="101948">
                  <c:v>-1.293003179134087</c:v>
                </c:pt>
                <c:pt idx="101992">
                  <c:v>-1.1303500025495401</c:v>
                </c:pt>
                <c:pt idx="102036">
                  <c:v>-1.530245765489513</c:v>
                </c:pt>
                <c:pt idx="102080">
                  <c:v>-2.3121465184898771</c:v>
                </c:pt>
                <c:pt idx="102124">
                  <c:v>-1.5673952499133561</c:v>
                </c:pt>
                <c:pt idx="102168">
                  <c:v>-1.6851157841550271</c:v>
                </c:pt>
                <c:pt idx="102212">
                  <c:v>-2.0835043801099111</c:v>
                </c:pt>
                <c:pt idx="102256">
                  <c:v>-1.6577374653167949</c:v>
                </c:pt>
                <c:pt idx="102300">
                  <c:v>-1.7840773057813399</c:v>
                </c:pt>
                <c:pt idx="102344">
                  <c:v>-2.1215509611332029</c:v>
                </c:pt>
                <c:pt idx="102388">
                  <c:v>-1.68707996627331</c:v>
                </c:pt>
                <c:pt idx="102432">
                  <c:v>-1.098883755129209</c:v>
                </c:pt>
                <c:pt idx="102476">
                  <c:v>-1.73377616723008</c:v>
                </c:pt>
                <c:pt idx="102520">
                  <c:v>-1.780824037063619</c:v>
                </c:pt>
                <c:pt idx="102564">
                  <c:v>-1.4501898484002469</c:v>
                </c:pt>
                <c:pt idx="102608">
                  <c:v>-1.3410800341761751</c:v>
                </c:pt>
                <c:pt idx="102652">
                  <c:v>-1.117214355823186</c:v>
                </c:pt>
                <c:pt idx="102696">
                  <c:v>-1.63972072671137</c:v>
                </c:pt>
                <c:pt idx="102740">
                  <c:v>-0.873766497907704</c:v>
                </c:pt>
                <c:pt idx="102784">
                  <c:v>-1.5436660978762029</c:v>
                </c:pt>
                <c:pt idx="102828">
                  <c:v>-1.8472208995016219</c:v>
                </c:pt>
                <c:pt idx="102872">
                  <c:v>-2.4030222881946481</c:v>
                </c:pt>
                <c:pt idx="102916">
                  <c:v>-2.1014521651485558</c:v>
                </c:pt>
                <c:pt idx="102960">
                  <c:v>-1.3171286024745841</c:v>
                </c:pt>
                <c:pt idx="103004">
                  <c:v>-1.3208846870204789</c:v>
                </c:pt>
                <c:pt idx="103048">
                  <c:v>-0.91723008380556803</c:v>
                </c:pt>
                <c:pt idx="103092">
                  <c:v>-0.94964693160656999</c:v>
                </c:pt>
                <c:pt idx="103136">
                  <c:v>-1.1608970658085771</c:v>
                </c:pt>
                <c:pt idx="103180">
                  <c:v>-1.8343210095220179</c:v>
                </c:pt>
                <c:pt idx="103224">
                  <c:v>-1.83093259742162</c:v>
                </c:pt>
                <c:pt idx="103268">
                  <c:v>-1.1986665631449851</c:v>
                </c:pt>
                <c:pt idx="103312">
                  <c:v>-1.11002997005788</c:v>
                </c:pt>
                <c:pt idx="103356">
                  <c:v>-1.3865365822865101</c:v>
                </c:pt>
                <c:pt idx="103400">
                  <c:v>-1.267315278144767</c:v>
                </c:pt>
                <c:pt idx="103444">
                  <c:v>-1.174983191566302</c:v>
                </c:pt>
                <c:pt idx="103488">
                  <c:v>-1.17790372943426</c:v>
                </c:pt>
                <c:pt idx="103532">
                  <c:v>-0.73064692903457895</c:v>
                </c:pt>
                <c:pt idx="103576">
                  <c:v>-1.4571708384609681</c:v>
                </c:pt>
                <c:pt idx="103620">
                  <c:v>-1.4186201977799631</c:v>
                </c:pt>
                <c:pt idx="103664">
                  <c:v>-1.484206010311466</c:v>
                </c:pt>
                <c:pt idx="103708">
                  <c:v>-1.360359185628701</c:v>
                </c:pt>
                <c:pt idx="103752">
                  <c:v>-1.157930854296618</c:v>
                </c:pt>
                <c:pt idx="103796">
                  <c:v>-1.046200574296855</c:v>
                </c:pt>
                <c:pt idx="103840">
                  <c:v>-1.166218390257854</c:v>
                </c:pt>
                <c:pt idx="103884">
                  <c:v>-0.95467033016868197</c:v>
                </c:pt>
                <c:pt idx="103928">
                  <c:v>-1.337426255702969</c:v>
                </c:pt>
                <c:pt idx="103972">
                  <c:v>-1.297099082717325</c:v>
                </c:pt>
                <c:pt idx="104016">
                  <c:v>-1.4563783929563381</c:v>
                </c:pt>
                <c:pt idx="104060">
                  <c:v>-0.86533672733283395</c:v>
                </c:pt>
                <c:pt idx="104104">
                  <c:v>-1.226814095484817</c:v>
                </c:pt>
                <c:pt idx="104148">
                  <c:v>-1.278733628860774</c:v>
                </c:pt>
                <c:pt idx="104192">
                  <c:v>-1.548653744750494</c:v>
                </c:pt>
                <c:pt idx="104236">
                  <c:v>-1.4098315490452351</c:v>
                </c:pt>
                <c:pt idx="104280">
                  <c:v>-1.11575063394927</c:v>
                </c:pt>
                <c:pt idx="104324">
                  <c:v>-0.83260107711489595</c:v>
                </c:pt>
                <c:pt idx="104368">
                  <c:v>-1.234815683318796</c:v>
                </c:pt>
                <c:pt idx="104412">
                  <c:v>-1.5089465474358099</c:v>
                </c:pt>
                <c:pt idx="104456">
                  <c:v>-1.3441031530830061</c:v>
                </c:pt>
                <c:pt idx="104500">
                  <c:v>-1.048792519208857</c:v>
                </c:pt>
                <c:pt idx="104544">
                  <c:v>-1.1863373465778311</c:v>
                </c:pt>
                <c:pt idx="104588">
                  <c:v>-1.6715843434214559</c:v>
                </c:pt>
                <c:pt idx="104632">
                  <c:v>-1.1966358179866119</c:v>
                </c:pt>
                <c:pt idx="104676">
                  <c:v>-1.3400990090364731</c:v>
                </c:pt>
                <c:pt idx="104720">
                  <c:v>-1.1765651678681961</c:v>
                </c:pt>
                <c:pt idx="104764">
                  <c:v>-1.3798713874566351</c:v>
                </c:pt>
                <c:pt idx="104808">
                  <c:v>-1.29600408749316</c:v>
                </c:pt>
                <c:pt idx="104852">
                  <c:v>-1.6627319040225701</c:v>
                </c:pt>
                <c:pt idx="104896">
                  <c:v>-1.3131774558070279</c:v>
                </c:pt>
                <c:pt idx="104940">
                  <c:v>-1.905056807178048</c:v>
                </c:pt>
                <c:pt idx="104984">
                  <c:v>-0.97495911551567704</c:v>
                </c:pt>
                <c:pt idx="105028">
                  <c:v>-0.98505295888796096</c:v>
                </c:pt>
                <c:pt idx="105072">
                  <c:v>-1.0808969779938831</c:v>
                </c:pt>
                <c:pt idx="105116">
                  <c:v>-0.587605144955755</c:v>
                </c:pt>
                <c:pt idx="105160">
                  <c:v>-1.02453995517287</c:v>
                </c:pt>
                <c:pt idx="105204">
                  <c:v>-1.2824912098783889</c:v>
                </c:pt>
                <c:pt idx="105248">
                  <c:v>-1.15030509404827</c:v>
                </c:pt>
                <c:pt idx="105292">
                  <c:v>-0.69669253778187501</c:v>
                </c:pt>
                <c:pt idx="105336">
                  <c:v>-0.96951508394780805</c:v>
                </c:pt>
                <c:pt idx="105380">
                  <c:v>-2.015074625611748</c:v>
                </c:pt>
                <c:pt idx="105424">
                  <c:v>-1.359534764156513</c:v>
                </c:pt>
                <c:pt idx="105468">
                  <c:v>-0.63498063150597805</c:v>
                </c:pt>
                <c:pt idx="105512">
                  <c:v>-0.95041813622310201</c:v>
                </c:pt>
                <c:pt idx="105556">
                  <c:v>-0.72115736147671305</c:v>
                </c:pt>
                <c:pt idx="105600">
                  <c:v>-0.63460655183835102</c:v>
                </c:pt>
                <c:pt idx="105644">
                  <c:v>-0.55467788207458801</c:v>
                </c:pt>
                <c:pt idx="105688">
                  <c:v>-1.0686821503116171</c:v>
                </c:pt>
                <c:pt idx="105732">
                  <c:v>-0.87412738803908296</c:v>
                </c:pt>
                <c:pt idx="105776">
                  <c:v>-1.7954738308666041</c:v>
                </c:pt>
                <c:pt idx="105820">
                  <c:v>-1.5708060152481349</c:v>
                </c:pt>
                <c:pt idx="105864">
                  <c:v>-1.3538477939592579</c:v>
                </c:pt>
                <c:pt idx="105908">
                  <c:v>-1.153818143641471</c:v>
                </c:pt>
                <c:pt idx="105952">
                  <c:v>-0.882178736238733</c:v>
                </c:pt>
                <c:pt idx="105996">
                  <c:v>-0.95309063864411503</c:v>
                </c:pt>
                <c:pt idx="106040">
                  <c:v>-1.6073410289141179</c:v>
                </c:pt>
                <c:pt idx="106084">
                  <c:v>-1.361344345155107</c:v>
                </c:pt>
                <c:pt idx="106128">
                  <c:v>-1.4016083984420771</c:v>
                </c:pt>
                <c:pt idx="106172">
                  <c:v>-1.0560704593459469</c:v>
                </c:pt>
                <c:pt idx="106216">
                  <c:v>-0.91802151845433599</c:v>
                </c:pt>
                <c:pt idx="106260">
                  <c:v>-0.788221174433822</c:v>
                </c:pt>
                <c:pt idx="106304">
                  <c:v>-0.55494064795118403</c:v>
                </c:pt>
                <c:pt idx="106348">
                  <c:v>-0.82012809216959903</c:v>
                </c:pt>
                <c:pt idx="106392">
                  <c:v>-1.149996113543043</c:v>
                </c:pt>
                <c:pt idx="106436">
                  <c:v>-0.92617897067655697</c:v>
                </c:pt>
                <c:pt idx="106480">
                  <c:v>-1.047893090318692</c:v>
                </c:pt>
                <c:pt idx="106524">
                  <c:v>-0.86771373460484502</c:v>
                </c:pt>
                <c:pt idx="106568">
                  <c:v>-0.82554191356949802</c:v>
                </c:pt>
                <c:pt idx="106612">
                  <c:v>-1.647969334854489</c:v>
                </c:pt>
                <c:pt idx="106656">
                  <c:v>-1.0785364761972669</c:v>
                </c:pt>
                <c:pt idx="106700">
                  <c:v>-1.34537565487801</c:v>
                </c:pt>
                <c:pt idx="106744">
                  <c:v>-1.073041478463022</c:v>
                </c:pt>
                <c:pt idx="106788">
                  <c:v>-2.3683553990181592</c:v>
                </c:pt>
                <c:pt idx="106832">
                  <c:v>-1.4387649149178721</c:v>
                </c:pt>
                <c:pt idx="106876">
                  <c:v>-1.772144043063185</c:v>
                </c:pt>
                <c:pt idx="106920">
                  <c:v>-1.2307217238871571</c:v>
                </c:pt>
                <c:pt idx="106964">
                  <c:v>-1.6662249911382849</c:v>
                </c:pt>
                <c:pt idx="107008">
                  <c:v>-1.665748769923441</c:v>
                </c:pt>
                <c:pt idx="107052">
                  <c:v>-1.0222324658520039</c:v>
                </c:pt>
                <c:pt idx="107096">
                  <c:v>-1.5107989943117039</c:v>
                </c:pt>
                <c:pt idx="107140">
                  <c:v>-0.589931972387022</c:v>
                </c:pt>
                <c:pt idx="107184">
                  <c:v>-1.0970778431360499</c:v>
                </c:pt>
                <c:pt idx="107228">
                  <c:v>-0.84844316285015298</c:v>
                </c:pt>
                <c:pt idx="107272">
                  <c:v>-0.951315224733015</c:v>
                </c:pt>
                <c:pt idx="107316">
                  <c:v>-1.312815255214937</c:v>
                </c:pt>
                <c:pt idx="107360">
                  <c:v>-0.44325404876167501</c:v>
                </c:pt>
                <c:pt idx="107404">
                  <c:v>-1.422698365792741</c:v>
                </c:pt>
                <c:pt idx="107448">
                  <c:v>-1.169799548912221</c:v>
                </c:pt>
                <c:pt idx="107492">
                  <c:v>-0.65878502267531303</c:v>
                </c:pt>
                <c:pt idx="107536">
                  <c:v>-1.331019680147423</c:v>
                </c:pt>
                <c:pt idx="107580">
                  <c:v>-1.3719538063850141</c:v>
                </c:pt>
                <c:pt idx="107624">
                  <c:v>-1.6474882697495159</c:v>
                </c:pt>
                <c:pt idx="107668">
                  <c:v>-1.312497222045738</c:v>
                </c:pt>
                <c:pt idx="107712">
                  <c:v>-1.2057809892108711</c:v>
                </c:pt>
                <c:pt idx="107756">
                  <c:v>-1.5756635951354481</c:v>
                </c:pt>
                <c:pt idx="107800">
                  <c:v>-1.3363727385642199</c:v>
                </c:pt>
                <c:pt idx="107844">
                  <c:v>-1.3325649903936669</c:v>
                </c:pt>
                <c:pt idx="107888">
                  <c:v>-1.2084277659490901</c:v>
                </c:pt>
                <c:pt idx="107932">
                  <c:v>-1.0235363642563711</c:v>
                </c:pt>
                <c:pt idx="107976">
                  <c:v>-1.1352249271774391</c:v>
                </c:pt>
                <c:pt idx="108020">
                  <c:v>-0.866698376399202</c:v>
                </c:pt>
                <c:pt idx="108064">
                  <c:v>-1.2351348090436121</c:v>
                </c:pt>
                <c:pt idx="108108">
                  <c:v>-1.207845003827613</c:v>
                </c:pt>
                <c:pt idx="108152">
                  <c:v>-0.87046421134888596</c:v>
                </c:pt>
                <c:pt idx="108196">
                  <c:v>-0.78305707732610197</c:v>
                </c:pt>
                <c:pt idx="108240">
                  <c:v>-0.717107444706644</c:v>
                </c:pt>
                <c:pt idx="108284">
                  <c:v>-0.885305959508493</c:v>
                </c:pt>
                <c:pt idx="108328">
                  <c:v>-1.14318385848899</c:v>
                </c:pt>
                <c:pt idx="108372">
                  <c:v>-1.2090516872226971</c:v>
                </c:pt>
                <c:pt idx="108416">
                  <c:v>-1.732041427646752</c:v>
                </c:pt>
                <c:pt idx="108460">
                  <c:v>-1.5602089662229699</c:v>
                </c:pt>
                <c:pt idx="108504">
                  <c:v>-0.61895274702068204</c:v>
                </c:pt>
                <c:pt idx="108548">
                  <c:v>-1.599299903386934</c:v>
                </c:pt>
                <c:pt idx="108592">
                  <c:v>-1.7123820380424879</c:v>
                </c:pt>
                <c:pt idx="108636">
                  <c:v>-1.259378586047077</c:v>
                </c:pt>
                <c:pt idx="108680">
                  <c:v>-1.223631644641312</c:v>
                </c:pt>
                <c:pt idx="108724">
                  <c:v>-1.7329103541518811</c:v>
                </c:pt>
                <c:pt idx="108768">
                  <c:v>-1.6417985728777269</c:v>
                </c:pt>
                <c:pt idx="108812">
                  <c:v>-1.1654215361796609</c:v>
                </c:pt>
                <c:pt idx="108856">
                  <c:v>-2.40738523131404</c:v>
                </c:pt>
                <c:pt idx="108900">
                  <c:v>-1.532016416354554</c:v>
                </c:pt>
                <c:pt idx="108944">
                  <c:v>-1.4794166492768299</c:v>
                </c:pt>
                <c:pt idx="108988">
                  <c:v>-1.4799420734086399</c:v>
                </c:pt>
                <c:pt idx="109032">
                  <c:v>-1.6163248190397761</c:v>
                </c:pt>
                <c:pt idx="109076">
                  <c:v>-1.04313016805314</c:v>
                </c:pt>
                <c:pt idx="109120">
                  <c:v>-1.6910968129298121</c:v>
                </c:pt>
                <c:pt idx="109164">
                  <c:v>-1.35713750115826</c:v>
                </c:pt>
                <c:pt idx="109208">
                  <c:v>-1.7624162425996619</c:v>
                </c:pt>
                <c:pt idx="109252">
                  <c:v>-1.3272454688717581</c:v>
                </c:pt>
                <c:pt idx="109296">
                  <c:v>-1.01633415411608</c:v>
                </c:pt>
                <c:pt idx="109340">
                  <c:v>-2.2174506693940792</c:v>
                </c:pt>
                <c:pt idx="109384">
                  <c:v>-1.4908327687127401</c:v>
                </c:pt>
                <c:pt idx="109428">
                  <c:v>-1.5085145472566781</c:v>
                </c:pt>
                <c:pt idx="109472">
                  <c:v>-1.8365316205681561</c:v>
                </c:pt>
                <c:pt idx="109516">
                  <c:v>-1.114778254468701</c:v>
                </c:pt>
                <c:pt idx="109560">
                  <c:v>-1.8102730921576</c:v>
                </c:pt>
                <c:pt idx="109604">
                  <c:v>-1.1881023292964441</c:v>
                </c:pt>
                <c:pt idx="109648">
                  <c:v>-1.0585152767261801</c:v>
                </c:pt>
                <c:pt idx="109692">
                  <c:v>-1.360329774961488</c:v>
                </c:pt>
                <c:pt idx="109736">
                  <c:v>-1.363789387802036</c:v>
                </c:pt>
                <c:pt idx="109780">
                  <c:v>-0.78215987425731004</c:v>
                </c:pt>
                <c:pt idx="109824">
                  <c:v>-1.690257643696627</c:v>
                </c:pt>
                <c:pt idx="109868">
                  <c:v>-1.575354496655196</c:v>
                </c:pt>
                <c:pt idx="109912">
                  <c:v>-1.255968235628848</c:v>
                </c:pt>
                <c:pt idx="109956">
                  <c:v>-1.2724079896373659</c:v>
                </c:pt>
                <c:pt idx="110000">
                  <c:v>-1.571949160052988</c:v>
                </c:pt>
                <c:pt idx="110044">
                  <c:v>-1.1967467816036941</c:v>
                </c:pt>
                <c:pt idx="110088">
                  <c:v>-1.660702913325105</c:v>
                </c:pt>
                <c:pt idx="110132">
                  <c:v>-1.579125287760792</c:v>
                </c:pt>
                <c:pt idx="110176">
                  <c:v>-1.7293256452402099</c:v>
                </c:pt>
                <c:pt idx="110220">
                  <c:v>-1.8504978112106949</c:v>
                </c:pt>
                <c:pt idx="110264">
                  <c:v>-1.822784346101928</c:v>
                </c:pt>
                <c:pt idx="110308">
                  <c:v>-1.6773883521110811</c:v>
                </c:pt>
                <c:pt idx="110352">
                  <c:v>-1.4934435437169451</c:v>
                </c:pt>
                <c:pt idx="110396">
                  <c:v>-2.1466744567373439</c:v>
                </c:pt>
                <c:pt idx="110440">
                  <c:v>-1.3291322389081881</c:v>
                </c:pt>
                <c:pt idx="110484">
                  <c:v>-1.2923631251330701</c:v>
                </c:pt>
                <c:pt idx="110528">
                  <c:v>-1.8053822842816221</c:v>
                </c:pt>
                <c:pt idx="110572">
                  <c:v>-1.6163566050666169</c:v>
                </c:pt>
                <c:pt idx="110616">
                  <c:v>-1.378644915956001</c:v>
                </c:pt>
                <c:pt idx="110660">
                  <c:v>-1.8988036932135779</c:v>
                </c:pt>
                <c:pt idx="110704">
                  <c:v>-1.76765116454212</c:v>
                </c:pt>
                <c:pt idx="110748">
                  <c:v>-1.3400966966575989</c:v>
                </c:pt>
                <c:pt idx="110792">
                  <c:v>-2.421301322639577</c:v>
                </c:pt>
                <c:pt idx="110836">
                  <c:v>-1.5109489181147679</c:v>
                </c:pt>
                <c:pt idx="110880">
                  <c:v>-1.172631104717571</c:v>
                </c:pt>
                <c:pt idx="110924">
                  <c:v>-1.932229792742203</c:v>
                </c:pt>
                <c:pt idx="110968">
                  <c:v>-1.8774065710381169</c:v>
                </c:pt>
                <c:pt idx="111012">
                  <c:v>-1.365965482747115</c:v>
                </c:pt>
                <c:pt idx="111056">
                  <c:v>-1.620975399882806</c:v>
                </c:pt>
                <c:pt idx="111100">
                  <c:v>-1.3920927531534031</c:v>
                </c:pt>
                <c:pt idx="111144">
                  <c:v>-1.508117841183837</c:v>
                </c:pt>
                <c:pt idx="111188">
                  <c:v>-1.4353970544529719</c:v>
                </c:pt>
                <c:pt idx="111232">
                  <c:v>-1.6181425920708481</c:v>
                </c:pt>
                <c:pt idx="111276">
                  <c:v>-1.9112164272543659</c:v>
                </c:pt>
                <c:pt idx="111320">
                  <c:v>-1.3401970978792841</c:v>
                </c:pt>
                <c:pt idx="111364">
                  <c:v>-1.5622210499134801</c:v>
                </c:pt>
                <c:pt idx="111408">
                  <c:v>-1.329472853753616</c:v>
                </c:pt>
                <c:pt idx="111452">
                  <c:v>-1.398175513531827</c:v>
                </c:pt>
                <c:pt idx="111496">
                  <c:v>-1.7759007039349679</c:v>
                </c:pt>
                <c:pt idx="111540">
                  <c:v>-1.0550493803015619</c:v>
                </c:pt>
                <c:pt idx="111584">
                  <c:v>-1.2946987940605099</c:v>
                </c:pt>
                <c:pt idx="111628">
                  <c:v>-1.903536105229731</c:v>
                </c:pt>
                <c:pt idx="111672">
                  <c:v>-1.889050669979951</c:v>
                </c:pt>
                <c:pt idx="111716">
                  <c:v>-1.783385676291436</c:v>
                </c:pt>
                <c:pt idx="111760">
                  <c:v>-1.58889077708918</c:v>
                </c:pt>
                <c:pt idx="111804">
                  <c:v>-1.937494219454144</c:v>
                </c:pt>
                <c:pt idx="111848">
                  <c:v>-1.888046340753526</c:v>
                </c:pt>
                <c:pt idx="111892">
                  <c:v>-2.0042966675546401</c:v>
                </c:pt>
                <c:pt idx="111936">
                  <c:v>-1.8357970995409421</c:v>
                </c:pt>
                <c:pt idx="111980">
                  <c:v>-1.85495053002058</c:v>
                </c:pt>
                <c:pt idx="112024">
                  <c:v>-1.4965658034406999</c:v>
                </c:pt>
                <c:pt idx="112068">
                  <c:v>-1.517825465550372</c:v>
                </c:pt>
                <c:pt idx="112112">
                  <c:v>-2.4310640771005811</c:v>
                </c:pt>
                <c:pt idx="112156">
                  <c:v>-1.946345424388392</c:v>
                </c:pt>
                <c:pt idx="112200">
                  <c:v>-1.6564608942127019</c:v>
                </c:pt>
                <c:pt idx="112244">
                  <c:v>-1.783188607337544</c:v>
                </c:pt>
                <c:pt idx="112288">
                  <c:v>-1.3418913563336281</c:v>
                </c:pt>
                <c:pt idx="112332">
                  <c:v>-1.628854097052487</c:v>
                </c:pt>
                <c:pt idx="112376">
                  <c:v>-1.209970006675396</c:v>
                </c:pt>
                <c:pt idx="112420">
                  <c:v>-1.1580585092707341</c:v>
                </c:pt>
                <c:pt idx="112464">
                  <c:v>-1.9558057113605281</c:v>
                </c:pt>
                <c:pt idx="112508">
                  <c:v>-1.2271430217076651</c:v>
                </c:pt>
                <c:pt idx="112552">
                  <c:v>-1.302662746658672</c:v>
                </c:pt>
                <c:pt idx="112596">
                  <c:v>-1.5983872484621751</c:v>
                </c:pt>
                <c:pt idx="112640">
                  <c:v>-1.4343602450970641</c:v>
                </c:pt>
                <c:pt idx="112684">
                  <c:v>-1.576874171879594</c:v>
                </c:pt>
                <c:pt idx="112728">
                  <c:v>-0.87444991841808895</c:v>
                </c:pt>
                <c:pt idx="112772">
                  <c:v>-1.4337167571963521</c:v>
                </c:pt>
                <c:pt idx="112816">
                  <c:v>-1.685402035003694</c:v>
                </c:pt>
                <c:pt idx="112860">
                  <c:v>-1.4936664732774689</c:v>
                </c:pt>
                <c:pt idx="112904">
                  <c:v>-1.640905910295215</c:v>
                </c:pt>
                <c:pt idx="112948">
                  <c:v>-0.75848435440350404</c:v>
                </c:pt>
                <c:pt idx="112992">
                  <c:v>-1.6796905157692521</c:v>
                </c:pt>
                <c:pt idx="113036">
                  <c:v>-1.0055502213223111</c:v>
                </c:pt>
                <c:pt idx="113080">
                  <c:v>-1.361787295699646</c:v>
                </c:pt>
                <c:pt idx="113124">
                  <c:v>-1.3952635360789321</c:v>
                </c:pt>
                <c:pt idx="113168">
                  <c:v>-1.16286531025859</c:v>
                </c:pt>
                <c:pt idx="113212">
                  <c:v>-1.86208392374666</c:v>
                </c:pt>
                <c:pt idx="113256">
                  <c:v>-2.4443737684253621</c:v>
                </c:pt>
                <c:pt idx="113300">
                  <c:v>-1.6485417995017551</c:v>
                </c:pt>
                <c:pt idx="113344">
                  <c:v>-1.11237326128405</c:v>
                </c:pt>
                <c:pt idx="113388">
                  <c:v>-1.3238401854609849</c:v>
                </c:pt>
                <c:pt idx="113432">
                  <c:v>-1.1056435782163401</c:v>
                </c:pt>
                <c:pt idx="113476">
                  <c:v>-1.4910567214428481</c:v>
                </c:pt>
                <c:pt idx="113520">
                  <c:v>-1.7550392200666269</c:v>
                </c:pt>
                <c:pt idx="113564">
                  <c:v>-2.0002882343359709</c:v>
                </c:pt>
                <c:pt idx="113608">
                  <c:v>-1.1954113555624379</c:v>
                </c:pt>
                <c:pt idx="113652">
                  <c:v>-0.83744315934535596</c:v>
                </c:pt>
                <c:pt idx="113696">
                  <c:v>-1.602683010089949</c:v>
                </c:pt>
                <c:pt idx="113740">
                  <c:v>-1.2345840551898031</c:v>
                </c:pt>
                <c:pt idx="113784">
                  <c:v>-1.0752339860744751</c:v>
                </c:pt>
                <c:pt idx="113828">
                  <c:v>-0.66000253289227395</c:v>
                </c:pt>
                <c:pt idx="113872">
                  <c:v>-0.93559454644635398</c:v>
                </c:pt>
                <c:pt idx="113916">
                  <c:v>-1.011802514555004</c:v>
                </c:pt>
                <c:pt idx="113960">
                  <c:v>-1.369231565729657</c:v>
                </c:pt>
                <c:pt idx="114004">
                  <c:v>-1.01897511692178</c:v>
                </c:pt>
                <c:pt idx="114048">
                  <c:v>-0.72087577659429003</c:v>
                </c:pt>
                <c:pt idx="114092">
                  <c:v>-0.79046566812270203</c:v>
                </c:pt>
                <c:pt idx="114136">
                  <c:v>-1.0823412491247451</c:v>
                </c:pt>
                <c:pt idx="114180">
                  <c:v>-0.13229278220159099</c:v>
                </c:pt>
                <c:pt idx="114224">
                  <c:v>-1.19855486025919</c:v>
                </c:pt>
                <c:pt idx="114268">
                  <c:v>-0.93963182649842703</c:v>
                </c:pt>
                <c:pt idx="114312">
                  <c:v>-1.4430450860569579</c:v>
                </c:pt>
                <c:pt idx="114356">
                  <c:v>-0.67899349837933198</c:v>
                </c:pt>
                <c:pt idx="114400">
                  <c:v>-0.62857787034016099</c:v>
                </c:pt>
                <c:pt idx="114444">
                  <c:v>-0.92630510864648397</c:v>
                </c:pt>
                <c:pt idx="114488">
                  <c:v>-1.5938469469950169</c:v>
                </c:pt>
                <c:pt idx="114532">
                  <c:v>-1.2622107086815699</c:v>
                </c:pt>
                <c:pt idx="114576">
                  <c:v>-0.71222868736477296</c:v>
                </c:pt>
                <c:pt idx="114620">
                  <c:v>-1.0691359909881859</c:v>
                </c:pt>
                <c:pt idx="114664">
                  <c:v>-1.112468591916745</c:v>
                </c:pt>
                <c:pt idx="114708">
                  <c:v>-1.122869001306243</c:v>
                </c:pt>
                <c:pt idx="114752">
                  <c:v>-1.38008004494015</c:v>
                </c:pt>
                <c:pt idx="114796">
                  <c:v>-0.94068834066100004</c:v>
                </c:pt>
                <c:pt idx="114840">
                  <c:v>-1.0709284460581141</c:v>
                </c:pt>
                <c:pt idx="114884">
                  <c:v>-1.161875680760692</c:v>
                </c:pt>
                <c:pt idx="114928">
                  <c:v>-0.91305698237952704</c:v>
                </c:pt>
                <c:pt idx="114972">
                  <c:v>-0.97435803223295103</c:v>
                </c:pt>
                <c:pt idx="115016">
                  <c:v>-0.81233191590026399</c:v>
                </c:pt>
                <c:pt idx="115060">
                  <c:v>-0.95402717929173697</c:v>
                </c:pt>
                <c:pt idx="115104">
                  <c:v>-0.57664766997739603</c:v>
                </c:pt>
                <c:pt idx="115148">
                  <c:v>-0.45111254039090198</c:v>
                </c:pt>
                <c:pt idx="115192">
                  <c:v>-0.67181328356929904</c:v>
                </c:pt>
                <c:pt idx="115236">
                  <c:v>-0.75425172649799899</c:v>
                </c:pt>
                <c:pt idx="115280">
                  <c:v>-1.0180805518189999</c:v>
                </c:pt>
                <c:pt idx="115324">
                  <c:v>-0.93257344721816804</c:v>
                </c:pt>
                <c:pt idx="115368">
                  <c:v>-0.51854120151689997</c:v>
                </c:pt>
                <c:pt idx="115412">
                  <c:v>-0.445541542967968</c:v>
                </c:pt>
                <c:pt idx="115456">
                  <c:v>-0.53061270552071504</c:v>
                </c:pt>
                <c:pt idx="115500">
                  <c:v>-0.593108192054283</c:v>
                </c:pt>
                <c:pt idx="115544">
                  <c:v>-3.4645948565169199E-2</c:v>
                </c:pt>
                <c:pt idx="115588">
                  <c:v>-1.1815978089853501</c:v>
                </c:pt>
                <c:pt idx="115632">
                  <c:v>-0.68597882278768096</c:v>
                </c:pt>
                <c:pt idx="115676">
                  <c:v>-2.4483442996033999E-2</c:v>
                </c:pt>
                <c:pt idx="115720">
                  <c:v>0.102725707258427</c:v>
                </c:pt>
                <c:pt idx="115764">
                  <c:v>-0.47276900230769098</c:v>
                </c:pt>
                <c:pt idx="115808">
                  <c:v>-0.35624566862463403</c:v>
                </c:pt>
                <c:pt idx="115852">
                  <c:v>-0.74062084566730302</c:v>
                </c:pt>
                <c:pt idx="115896">
                  <c:v>-0.95397200574292096</c:v>
                </c:pt>
                <c:pt idx="115940">
                  <c:v>-0.35217158385907599</c:v>
                </c:pt>
                <c:pt idx="115984">
                  <c:v>-0.25623336329510799</c:v>
                </c:pt>
                <c:pt idx="116028">
                  <c:v>-0.33110687625874702</c:v>
                </c:pt>
                <c:pt idx="116072">
                  <c:v>-0.71615162915519204</c:v>
                </c:pt>
                <c:pt idx="116116">
                  <c:v>-0.356838727070385</c:v>
                </c:pt>
                <c:pt idx="116160">
                  <c:v>0.230055716085106</c:v>
                </c:pt>
                <c:pt idx="116204">
                  <c:v>-0.40722361052779499</c:v>
                </c:pt>
                <c:pt idx="116248">
                  <c:v>-0.45638481609091802</c:v>
                </c:pt>
                <c:pt idx="116292">
                  <c:v>-0.191023165671035</c:v>
                </c:pt>
                <c:pt idx="116336">
                  <c:v>-8.7241837413522205E-2</c:v>
                </c:pt>
                <c:pt idx="116380">
                  <c:v>-4.4921025681780698E-2</c:v>
                </c:pt>
                <c:pt idx="116424">
                  <c:v>-2.3911951811928098E-2</c:v>
                </c:pt>
                <c:pt idx="116468">
                  <c:v>0.14306730495580799</c:v>
                </c:pt>
                <c:pt idx="116512">
                  <c:v>0.27289510579076598</c:v>
                </c:pt>
                <c:pt idx="116556">
                  <c:v>0.321009928160222</c:v>
                </c:pt>
                <c:pt idx="116600">
                  <c:v>0.127621899324422</c:v>
                </c:pt>
                <c:pt idx="116644">
                  <c:v>0.60947944158162404</c:v>
                </c:pt>
                <c:pt idx="116688">
                  <c:v>0.117563882803346</c:v>
                </c:pt>
                <c:pt idx="116732">
                  <c:v>0.121275875722855</c:v>
                </c:pt>
                <c:pt idx="116776">
                  <c:v>0.38021194275646802</c:v>
                </c:pt>
                <c:pt idx="116820">
                  <c:v>8.7555267853676497E-2</c:v>
                </c:pt>
                <c:pt idx="116864">
                  <c:v>7.4307805011916805E-2</c:v>
                </c:pt>
                <c:pt idx="116908">
                  <c:v>0.36631687033577798</c:v>
                </c:pt>
                <c:pt idx="116952">
                  <c:v>0.150298919663818</c:v>
                </c:pt>
                <c:pt idx="116996">
                  <c:v>-4.4957607122413902E-2</c:v>
                </c:pt>
                <c:pt idx="117040">
                  <c:v>1.2717582856055381</c:v>
                </c:pt>
              </c:numCache>
            </c:numRef>
          </c:yVal>
          <c:smooth val="0"/>
          <c:extLst>
            <c:ext xmlns:c16="http://schemas.microsoft.com/office/drawing/2014/chart" uri="{C3380CC4-5D6E-409C-BE32-E72D297353CC}">
              <c16:uniqueId val="{00000000-D1B4-4355-9934-AC136632BD76}"/>
            </c:ext>
          </c:extLst>
        </c:ser>
        <c:dLbls>
          <c:showLegendKey val="0"/>
          <c:showVal val="0"/>
          <c:showCatName val="0"/>
          <c:showSerName val="0"/>
          <c:showPercent val="0"/>
          <c:showBubbleSize val="0"/>
        </c:dLbls>
        <c:axId val="2101052352"/>
        <c:axId val="2133993808"/>
      </c:scatterChart>
      <c:valAx>
        <c:axId val="21010523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out"/>
        <c:minorTickMark val="none"/>
        <c:tickLblPos val="none"/>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3993808"/>
        <c:crosses val="autoZero"/>
        <c:crossBetween val="midCat"/>
      </c:valAx>
      <c:valAx>
        <c:axId val="21339938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05235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SMs</a:t>
            </a:r>
            <a:r>
              <a:rPr lang="en-US" baseline="0"/>
              <a:t> with mass difference close to 80 Dalt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At80'!$B$2</c:f>
              <c:strCache>
                <c:ptCount val="1"/>
                <c:pt idx="0">
                  <c:v>Without</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t80'!$A$3:$A$90</c:f>
              <c:numCache>
                <c:formatCode>General</c:formatCode>
                <c:ptCount val="88"/>
                <c:pt idx="0">
                  <c:v>79.90100000000001</c:v>
                </c:pt>
                <c:pt idx="1">
                  <c:v>79.902000000000015</c:v>
                </c:pt>
                <c:pt idx="2">
                  <c:v>79.90300000000002</c:v>
                </c:pt>
                <c:pt idx="3">
                  <c:v>79.904000000000025</c:v>
                </c:pt>
                <c:pt idx="4">
                  <c:v>79.90500000000003</c:v>
                </c:pt>
                <c:pt idx="5">
                  <c:v>79.906000000000034</c:v>
                </c:pt>
                <c:pt idx="6">
                  <c:v>79.907000000000039</c:v>
                </c:pt>
                <c:pt idx="7">
                  <c:v>79.908000000000044</c:v>
                </c:pt>
                <c:pt idx="8">
                  <c:v>79.909000000000049</c:v>
                </c:pt>
                <c:pt idx="9">
                  <c:v>79.910000000000053</c:v>
                </c:pt>
                <c:pt idx="10">
                  <c:v>79.911000000000058</c:v>
                </c:pt>
                <c:pt idx="11">
                  <c:v>79.912000000000063</c:v>
                </c:pt>
                <c:pt idx="12">
                  <c:v>79.913000000000068</c:v>
                </c:pt>
                <c:pt idx="13">
                  <c:v>79.914000000000073</c:v>
                </c:pt>
                <c:pt idx="14">
                  <c:v>79.915000000000077</c:v>
                </c:pt>
                <c:pt idx="15">
                  <c:v>79.916000000000082</c:v>
                </c:pt>
                <c:pt idx="16">
                  <c:v>79.917000000000087</c:v>
                </c:pt>
                <c:pt idx="17">
                  <c:v>79.918000000000092</c:v>
                </c:pt>
                <c:pt idx="18">
                  <c:v>79.919000000000096</c:v>
                </c:pt>
                <c:pt idx="19">
                  <c:v>79.920000000000101</c:v>
                </c:pt>
                <c:pt idx="20">
                  <c:v>79.921000000000106</c:v>
                </c:pt>
                <c:pt idx="21">
                  <c:v>79.922000000000111</c:v>
                </c:pt>
                <c:pt idx="22">
                  <c:v>79.923000000000116</c:v>
                </c:pt>
                <c:pt idx="23">
                  <c:v>79.92400000000012</c:v>
                </c:pt>
                <c:pt idx="24">
                  <c:v>79.925000000000125</c:v>
                </c:pt>
                <c:pt idx="25">
                  <c:v>79.92600000000013</c:v>
                </c:pt>
                <c:pt idx="26">
                  <c:v>79.927000000000135</c:v>
                </c:pt>
                <c:pt idx="27">
                  <c:v>79.928000000000139</c:v>
                </c:pt>
                <c:pt idx="28">
                  <c:v>79.929000000000144</c:v>
                </c:pt>
                <c:pt idx="29">
                  <c:v>79.930000000000149</c:v>
                </c:pt>
                <c:pt idx="30">
                  <c:v>79.931000000000154</c:v>
                </c:pt>
                <c:pt idx="31">
                  <c:v>79.932000000000158</c:v>
                </c:pt>
                <c:pt idx="32">
                  <c:v>79.933000000000163</c:v>
                </c:pt>
                <c:pt idx="33">
                  <c:v>79.934000000000168</c:v>
                </c:pt>
                <c:pt idx="34">
                  <c:v>79.935000000000173</c:v>
                </c:pt>
                <c:pt idx="35">
                  <c:v>79.936000000000178</c:v>
                </c:pt>
                <c:pt idx="36">
                  <c:v>79.937000000000182</c:v>
                </c:pt>
                <c:pt idx="37">
                  <c:v>79.938000000000187</c:v>
                </c:pt>
                <c:pt idx="38">
                  <c:v>79.939000000000192</c:v>
                </c:pt>
                <c:pt idx="39">
                  <c:v>79.940000000000197</c:v>
                </c:pt>
                <c:pt idx="40">
                  <c:v>79.941000000000201</c:v>
                </c:pt>
                <c:pt idx="41">
                  <c:v>79.942000000000206</c:v>
                </c:pt>
                <c:pt idx="42">
                  <c:v>79.943000000000211</c:v>
                </c:pt>
                <c:pt idx="43">
                  <c:v>79.944000000000216</c:v>
                </c:pt>
                <c:pt idx="44">
                  <c:v>79.945000000000221</c:v>
                </c:pt>
                <c:pt idx="45">
                  <c:v>79.946000000000225</c:v>
                </c:pt>
                <c:pt idx="46">
                  <c:v>79.94700000000023</c:v>
                </c:pt>
                <c:pt idx="47">
                  <c:v>79.948000000000235</c:v>
                </c:pt>
                <c:pt idx="48">
                  <c:v>79.94900000000024</c:v>
                </c:pt>
                <c:pt idx="49">
                  <c:v>79.950000000000244</c:v>
                </c:pt>
                <c:pt idx="50">
                  <c:v>79.951000000000249</c:v>
                </c:pt>
                <c:pt idx="51">
                  <c:v>79.952000000000254</c:v>
                </c:pt>
                <c:pt idx="52">
                  <c:v>79.953000000000259</c:v>
                </c:pt>
                <c:pt idx="53">
                  <c:v>79.954000000000264</c:v>
                </c:pt>
                <c:pt idx="54">
                  <c:v>79.955000000000268</c:v>
                </c:pt>
                <c:pt idx="55">
                  <c:v>79.956000000000273</c:v>
                </c:pt>
                <c:pt idx="56">
                  <c:v>79.957000000000278</c:v>
                </c:pt>
                <c:pt idx="57">
                  <c:v>79.958000000000283</c:v>
                </c:pt>
                <c:pt idx="58">
                  <c:v>79.959000000000287</c:v>
                </c:pt>
                <c:pt idx="59">
                  <c:v>79.960000000000292</c:v>
                </c:pt>
                <c:pt idx="60">
                  <c:v>79.961000000000297</c:v>
                </c:pt>
                <c:pt idx="61">
                  <c:v>79.962000000000302</c:v>
                </c:pt>
                <c:pt idx="62">
                  <c:v>79.963000000000306</c:v>
                </c:pt>
                <c:pt idx="63">
                  <c:v>79.964000000000311</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59</c:v>
                </c:pt>
                <c:pt idx="74">
                  <c:v>79.975000000000364</c:v>
                </c:pt>
                <c:pt idx="75">
                  <c:v>79.976000000000369</c:v>
                </c:pt>
                <c:pt idx="76">
                  <c:v>79.977000000000373</c:v>
                </c:pt>
                <c:pt idx="77">
                  <c:v>79.978000000000378</c:v>
                </c:pt>
                <c:pt idx="78">
                  <c:v>79.979000000000383</c:v>
                </c:pt>
                <c:pt idx="79">
                  <c:v>79.980000000000388</c:v>
                </c:pt>
                <c:pt idx="80">
                  <c:v>79.981000000000392</c:v>
                </c:pt>
                <c:pt idx="81">
                  <c:v>79.982000000000397</c:v>
                </c:pt>
                <c:pt idx="82">
                  <c:v>79.983000000000402</c:v>
                </c:pt>
                <c:pt idx="83">
                  <c:v>79.984000000000407</c:v>
                </c:pt>
                <c:pt idx="84">
                  <c:v>79.985000000000412</c:v>
                </c:pt>
                <c:pt idx="85">
                  <c:v>79.986000000000416</c:v>
                </c:pt>
                <c:pt idx="86">
                  <c:v>79.987000000000421</c:v>
                </c:pt>
                <c:pt idx="87">
                  <c:v>79.988000000000426</c:v>
                </c:pt>
              </c:numCache>
            </c:numRef>
          </c:xVal>
          <c:yVal>
            <c:numRef>
              <c:f>'At80'!$B$3:$B$90</c:f>
              <c:numCache>
                <c:formatCode>General</c:formatCode>
                <c:ptCount val="88"/>
                <c:pt idx="0">
                  <c:v>0</c:v>
                </c:pt>
                <c:pt idx="1">
                  <c:v>0</c:v>
                </c:pt>
                <c:pt idx="2">
                  <c:v>0</c:v>
                </c:pt>
                <c:pt idx="3">
                  <c:v>0</c:v>
                </c:pt>
                <c:pt idx="4">
                  <c:v>0</c:v>
                </c:pt>
                <c:pt idx="5">
                  <c:v>0</c:v>
                </c:pt>
                <c:pt idx="6">
                  <c:v>0</c:v>
                </c:pt>
                <c:pt idx="7">
                  <c:v>0</c:v>
                </c:pt>
                <c:pt idx="8">
                  <c:v>0</c:v>
                </c:pt>
                <c:pt idx="9">
                  <c:v>0</c:v>
                </c:pt>
                <c:pt idx="10">
                  <c:v>0</c:v>
                </c:pt>
                <c:pt idx="11">
                  <c:v>1</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1</c:v>
                </c:pt>
                <c:pt idx="33">
                  <c:v>0</c:v>
                </c:pt>
                <c:pt idx="34">
                  <c:v>0</c:v>
                </c:pt>
                <c:pt idx="35">
                  <c:v>0</c:v>
                </c:pt>
                <c:pt idx="36">
                  <c:v>0</c:v>
                </c:pt>
                <c:pt idx="37">
                  <c:v>0</c:v>
                </c:pt>
                <c:pt idx="38">
                  <c:v>0</c:v>
                </c:pt>
                <c:pt idx="39">
                  <c:v>1</c:v>
                </c:pt>
                <c:pt idx="40">
                  <c:v>0</c:v>
                </c:pt>
                <c:pt idx="41">
                  <c:v>1</c:v>
                </c:pt>
                <c:pt idx="42">
                  <c:v>0</c:v>
                </c:pt>
                <c:pt idx="43">
                  <c:v>1</c:v>
                </c:pt>
                <c:pt idx="44">
                  <c:v>0</c:v>
                </c:pt>
                <c:pt idx="45">
                  <c:v>2</c:v>
                </c:pt>
                <c:pt idx="46">
                  <c:v>6</c:v>
                </c:pt>
                <c:pt idx="47">
                  <c:v>12</c:v>
                </c:pt>
                <c:pt idx="48">
                  <c:v>10</c:v>
                </c:pt>
                <c:pt idx="49">
                  <c:v>16</c:v>
                </c:pt>
                <c:pt idx="50">
                  <c:v>12</c:v>
                </c:pt>
                <c:pt idx="51">
                  <c:v>15</c:v>
                </c:pt>
                <c:pt idx="52">
                  <c:v>12</c:v>
                </c:pt>
                <c:pt idx="53">
                  <c:v>9</c:v>
                </c:pt>
                <c:pt idx="54">
                  <c:v>18</c:v>
                </c:pt>
                <c:pt idx="55">
                  <c:v>37</c:v>
                </c:pt>
                <c:pt idx="56">
                  <c:v>52</c:v>
                </c:pt>
                <c:pt idx="57">
                  <c:v>60</c:v>
                </c:pt>
                <c:pt idx="58">
                  <c:v>84</c:v>
                </c:pt>
                <c:pt idx="59">
                  <c:v>101</c:v>
                </c:pt>
                <c:pt idx="60">
                  <c:v>114</c:v>
                </c:pt>
                <c:pt idx="61">
                  <c:v>122</c:v>
                </c:pt>
                <c:pt idx="62">
                  <c:v>87</c:v>
                </c:pt>
                <c:pt idx="63">
                  <c:v>46</c:v>
                </c:pt>
                <c:pt idx="64">
                  <c:v>28</c:v>
                </c:pt>
                <c:pt idx="65">
                  <c:v>22</c:v>
                </c:pt>
                <c:pt idx="66">
                  <c:v>17</c:v>
                </c:pt>
                <c:pt idx="67">
                  <c:v>46</c:v>
                </c:pt>
                <c:pt idx="68">
                  <c:v>75</c:v>
                </c:pt>
                <c:pt idx="69">
                  <c:v>94</c:v>
                </c:pt>
                <c:pt idx="70">
                  <c:v>68</c:v>
                </c:pt>
                <c:pt idx="71">
                  <c:v>57</c:v>
                </c:pt>
                <c:pt idx="72">
                  <c:v>44</c:v>
                </c:pt>
                <c:pt idx="73">
                  <c:v>13</c:v>
                </c:pt>
                <c:pt idx="74">
                  <c:v>7</c:v>
                </c:pt>
                <c:pt idx="75">
                  <c:v>11</c:v>
                </c:pt>
                <c:pt idx="76">
                  <c:v>4</c:v>
                </c:pt>
                <c:pt idx="77">
                  <c:v>6</c:v>
                </c:pt>
                <c:pt idx="78">
                  <c:v>2</c:v>
                </c:pt>
                <c:pt idx="79">
                  <c:v>1</c:v>
                </c:pt>
                <c:pt idx="80">
                  <c:v>0</c:v>
                </c:pt>
                <c:pt idx="81">
                  <c:v>2</c:v>
                </c:pt>
                <c:pt idx="82">
                  <c:v>0</c:v>
                </c:pt>
                <c:pt idx="83">
                  <c:v>0</c:v>
                </c:pt>
                <c:pt idx="84">
                  <c:v>1</c:v>
                </c:pt>
                <c:pt idx="85">
                  <c:v>1</c:v>
                </c:pt>
                <c:pt idx="86">
                  <c:v>1</c:v>
                </c:pt>
                <c:pt idx="87">
                  <c:v>0</c:v>
                </c:pt>
              </c:numCache>
            </c:numRef>
          </c:yVal>
          <c:smooth val="0"/>
          <c:extLst>
            <c:ext xmlns:c16="http://schemas.microsoft.com/office/drawing/2014/chart" uri="{C3380CC4-5D6E-409C-BE32-E72D297353CC}">
              <c16:uniqueId val="{00000000-0B38-4BD8-8073-D21A7F2C8323}"/>
            </c:ext>
          </c:extLst>
        </c:ser>
        <c:ser>
          <c:idx val="1"/>
          <c:order val="1"/>
          <c:tx>
            <c:strRef>
              <c:f>'At80'!$C$2</c:f>
              <c:strCache>
                <c:ptCount val="1"/>
                <c:pt idx="0">
                  <c:v>Calib-009</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t80'!$A$3:$A$90</c:f>
              <c:numCache>
                <c:formatCode>General</c:formatCode>
                <c:ptCount val="88"/>
                <c:pt idx="0">
                  <c:v>79.90100000000001</c:v>
                </c:pt>
                <c:pt idx="1">
                  <c:v>79.902000000000015</c:v>
                </c:pt>
                <c:pt idx="2">
                  <c:v>79.90300000000002</c:v>
                </c:pt>
                <c:pt idx="3">
                  <c:v>79.904000000000025</c:v>
                </c:pt>
                <c:pt idx="4">
                  <c:v>79.90500000000003</c:v>
                </c:pt>
                <c:pt idx="5">
                  <c:v>79.906000000000034</c:v>
                </c:pt>
                <c:pt idx="6">
                  <c:v>79.907000000000039</c:v>
                </c:pt>
                <c:pt idx="7">
                  <c:v>79.908000000000044</c:v>
                </c:pt>
                <c:pt idx="8">
                  <c:v>79.909000000000049</c:v>
                </c:pt>
                <c:pt idx="9">
                  <c:v>79.910000000000053</c:v>
                </c:pt>
                <c:pt idx="10">
                  <c:v>79.911000000000058</c:v>
                </c:pt>
                <c:pt idx="11">
                  <c:v>79.912000000000063</c:v>
                </c:pt>
                <c:pt idx="12">
                  <c:v>79.913000000000068</c:v>
                </c:pt>
                <c:pt idx="13">
                  <c:v>79.914000000000073</c:v>
                </c:pt>
                <c:pt idx="14">
                  <c:v>79.915000000000077</c:v>
                </c:pt>
                <c:pt idx="15">
                  <c:v>79.916000000000082</c:v>
                </c:pt>
                <c:pt idx="16">
                  <c:v>79.917000000000087</c:v>
                </c:pt>
                <c:pt idx="17">
                  <c:v>79.918000000000092</c:v>
                </c:pt>
                <c:pt idx="18">
                  <c:v>79.919000000000096</c:v>
                </c:pt>
                <c:pt idx="19">
                  <c:v>79.920000000000101</c:v>
                </c:pt>
                <c:pt idx="20">
                  <c:v>79.921000000000106</c:v>
                </c:pt>
                <c:pt idx="21">
                  <c:v>79.922000000000111</c:v>
                </c:pt>
                <c:pt idx="22">
                  <c:v>79.923000000000116</c:v>
                </c:pt>
                <c:pt idx="23">
                  <c:v>79.92400000000012</c:v>
                </c:pt>
                <c:pt idx="24">
                  <c:v>79.925000000000125</c:v>
                </c:pt>
                <c:pt idx="25">
                  <c:v>79.92600000000013</c:v>
                </c:pt>
                <c:pt idx="26">
                  <c:v>79.927000000000135</c:v>
                </c:pt>
                <c:pt idx="27">
                  <c:v>79.928000000000139</c:v>
                </c:pt>
                <c:pt idx="28">
                  <c:v>79.929000000000144</c:v>
                </c:pt>
                <c:pt idx="29">
                  <c:v>79.930000000000149</c:v>
                </c:pt>
                <c:pt idx="30">
                  <c:v>79.931000000000154</c:v>
                </c:pt>
                <c:pt idx="31">
                  <c:v>79.932000000000158</c:v>
                </c:pt>
                <c:pt idx="32">
                  <c:v>79.933000000000163</c:v>
                </c:pt>
                <c:pt idx="33">
                  <c:v>79.934000000000168</c:v>
                </c:pt>
                <c:pt idx="34">
                  <c:v>79.935000000000173</c:v>
                </c:pt>
                <c:pt idx="35">
                  <c:v>79.936000000000178</c:v>
                </c:pt>
                <c:pt idx="36">
                  <c:v>79.937000000000182</c:v>
                </c:pt>
                <c:pt idx="37">
                  <c:v>79.938000000000187</c:v>
                </c:pt>
                <c:pt idx="38">
                  <c:v>79.939000000000192</c:v>
                </c:pt>
                <c:pt idx="39">
                  <c:v>79.940000000000197</c:v>
                </c:pt>
                <c:pt idx="40">
                  <c:v>79.941000000000201</c:v>
                </c:pt>
                <c:pt idx="41">
                  <c:v>79.942000000000206</c:v>
                </c:pt>
                <c:pt idx="42">
                  <c:v>79.943000000000211</c:v>
                </c:pt>
                <c:pt idx="43">
                  <c:v>79.944000000000216</c:v>
                </c:pt>
                <c:pt idx="44">
                  <c:v>79.945000000000221</c:v>
                </c:pt>
                <c:pt idx="45">
                  <c:v>79.946000000000225</c:v>
                </c:pt>
                <c:pt idx="46">
                  <c:v>79.94700000000023</c:v>
                </c:pt>
                <c:pt idx="47">
                  <c:v>79.948000000000235</c:v>
                </c:pt>
                <c:pt idx="48">
                  <c:v>79.94900000000024</c:v>
                </c:pt>
                <c:pt idx="49">
                  <c:v>79.950000000000244</c:v>
                </c:pt>
                <c:pt idx="50">
                  <c:v>79.951000000000249</c:v>
                </c:pt>
                <c:pt idx="51">
                  <c:v>79.952000000000254</c:v>
                </c:pt>
                <c:pt idx="52">
                  <c:v>79.953000000000259</c:v>
                </c:pt>
                <c:pt idx="53">
                  <c:v>79.954000000000264</c:v>
                </c:pt>
                <c:pt idx="54">
                  <c:v>79.955000000000268</c:v>
                </c:pt>
                <c:pt idx="55">
                  <c:v>79.956000000000273</c:v>
                </c:pt>
                <c:pt idx="56">
                  <c:v>79.957000000000278</c:v>
                </c:pt>
                <c:pt idx="57">
                  <c:v>79.958000000000283</c:v>
                </c:pt>
                <c:pt idx="58">
                  <c:v>79.959000000000287</c:v>
                </c:pt>
                <c:pt idx="59">
                  <c:v>79.960000000000292</c:v>
                </c:pt>
                <c:pt idx="60">
                  <c:v>79.961000000000297</c:v>
                </c:pt>
                <c:pt idx="61">
                  <c:v>79.962000000000302</c:v>
                </c:pt>
                <c:pt idx="62">
                  <c:v>79.963000000000306</c:v>
                </c:pt>
                <c:pt idx="63">
                  <c:v>79.964000000000311</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59</c:v>
                </c:pt>
                <c:pt idx="74">
                  <c:v>79.975000000000364</c:v>
                </c:pt>
                <c:pt idx="75">
                  <c:v>79.976000000000369</c:v>
                </c:pt>
                <c:pt idx="76">
                  <c:v>79.977000000000373</c:v>
                </c:pt>
                <c:pt idx="77">
                  <c:v>79.978000000000378</c:v>
                </c:pt>
                <c:pt idx="78">
                  <c:v>79.979000000000383</c:v>
                </c:pt>
                <c:pt idx="79">
                  <c:v>79.980000000000388</c:v>
                </c:pt>
                <c:pt idx="80">
                  <c:v>79.981000000000392</c:v>
                </c:pt>
                <c:pt idx="81">
                  <c:v>79.982000000000397</c:v>
                </c:pt>
                <c:pt idx="82">
                  <c:v>79.983000000000402</c:v>
                </c:pt>
                <c:pt idx="83">
                  <c:v>79.984000000000407</c:v>
                </c:pt>
                <c:pt idx="84">
                  <c:v>79.985000000000412</c:v>
                </c:pt>
                <c:pt idx="85">
                  <c:v>79.986000000000416</c:v>
                </c:pt>
                <c:pt idx="86">
                  <c:v>79.987000000000421</c:v>
                </c:pt>
                <c:pt idx="87">
                  <c:v>79.988000000000426</c:v>
                </c:pt>
              </c:numCache>
            </c:numRef>
          </c:xVal>
          <c:yVal>
            <c:numRef>
              <c:f>'At80'!$C$3:$C$90</c:f>
              <c:numCache>
                <c:formatCode>General</c:formatCode>
                <c:ptCount val="88"/>
                <c:pt idx="0">
                  <c:v>0</c:v>
                </c:pt>
                <c:pt idx="1">
                  <c:v>0</c:v>
                </c:pt>
                <c:pt idx="2">
                  <c:v>0</c:v>
                </c:pt>
                <c:pt idx="3">
                  <c:v>0</c:v>
                </c:pt>
                <c:pt idx="4">
                  <c:v>0</c:v>
                </c:pt>
                <c:pt idx="5">
                  <c:v>0</c:v>
                </c:pt>
                <c:pt idx="6">
                  <c:v>1</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1</c:v>
                </c:pt>
                <c:pt idx="38">
                  <c:v>0</c:v>
                </c:pt>
                <c:pt idx="39">
                  <c:v>0</c:v>
                </c:pt>
                <c:pt idx="40">
                  <c:v>0</c:v>
                </c:pt>
                <c:pt idx="41">
                  <c:v>0</c:v>
                </c:pt>
                <c:pt idx="42">
                  <c:v>0</c:v>
                </c:pt>
                <c:pt idx="43">
                  <c:v>0</c:v>
                </c:pt>
                <c:pt idx="44">
                  <c:v>0</c:v>
                </c:pt>
                <c:pt idx="45">
                  <c:v>0</c:v>
                </c:pt>
                <c:pt idx="46">
                  <c:v>0</c:v>
                </c:pt>
                <c:pt idx="47">
                  <c:v>1</c:v>
                </c:pt>
                <c:pt idx="48">
                  <c:v>0</c:v>
                </c:pt>
                <c:pt idx="49">
                  <c:v>3</c:v>
                </c:pt>
                <c:pt idx="50">
                  <c:v>1</c:v>
                </c:pt>
                <c:pt idx="51">
                  <c:v>1</c:v>
                </c:pt>
                <c:pt idx="52">
                  <c:v>1</c:v>
                </c:pt>
                <c:pt idx="53">
                  <c:v>5</c:v>
                </c:pt>
                <c:pt idx="54">
                  <c:v>11</c:v>
                </c:pt>
                <c:pt idx="55">
                  <c:v>26</c:v>
                </c:pt>
                <c:pt idx="56">
                  <c:v>41</c:v>
                </c:pt>
                <c:pt idx="57">
                  <c:v>38</c:v>
                </c:pt>
                <c:pt idx="58">
                  <c:v>13</c:v>
                </c:pt>
                <c:pt idx="59">
                  <c:v>15</c:v>
                </c:pt>
                <c:pt idx="60">
                  <c:v>15</c:v>
                </c:pt>
                <c:pt idx="61">
                  <c:v>22</c:v>
                </c:pt>
                <c:pt idx="62">
                  <c:v>34</c:v>
                </c:pt>
                <c:pt idx="63">
                  <c:v>84</c:v>
                </c:pt>
                <c:pt idx="64">
                  <c:v>197</c:v>
                </c:pt>
                <c:pt idx="65">
                  <c:v>409</c:v>
                </c:pt>
                <c:pt idx="66">
                  <c:v>329</c:v>
                </c:pt>
                <c:pt idx="67">
                  <c:v>156</c:v>
                </c:pt>
                <c:pt idx="68">
                  <c:v>36</c:v>
                </c:pt>
                <c:pt idx="69">
                  <c:v>10</c:v>
                </c:pt>
                <c:pt idx="70">
                  <c:v>5</c:v>
                </c:pt>
                <c:pt idx="71">
                  <c:v>2</c:v>
                </c:pt>
                <c:pt idx="72">
                  <c:v>2</c:v>
                </c:pt>
                <c:pt idx="73">
                  <c:v>3</c:v>
                </c:pt>
                <c:pt idx="74">
                  <c:v>2</c:v>
                </c:pt>
                <c:pt idx="75">
                  <c:v>2</c:v>
                </c:pt>
                <c:pt idx="76">
                  <c:v>1</c:v>
                </c:pt>
                <c:pt idx="77">
                  <c:v>1</c:v>
                </c:pt>
                <c:pt idx="78">
                  <c:v>0</c:v>
                </c:pt>
                <c:pt idx="79">
                  <c:v>0</c:v>
                </c:pt>
                <c:pt idx="80">
                  <c:v>1</c:v>
                </c:pt>
                <c:pt idx="81">
                  <c:v>1</c:v>
                </c:pt>
                <c:pt idx="82">
                  <c:v>0</c:v>
                </c:pt>
                <c:pt idx="83">
                  <c:v>0</c:v>
                </c:pt>
                <c:pt idx="84">
                  <c:v>0</c:v>
                </c:pt>
                <c:pt idx="85">
                  <c:v>0</c:v>
                </c:pt>
                <c:pt idx="86">
                  <c:v>0</c:v>
                </c:pt>
                <c:pt idx="87">
                  <c:v>0</c:v>
                </c:pt>
              </c:numCache>
            </c:numRef>
          </c:yVal>
          <c:smooth val="0"/>
          <c:extLst>
            <c:ext xmlns:c16="http://schemas.microsoft.com/office/drawing/2014/chart" uri="{C3380CC4-5D6E-409C-BE32-E72D297353CC}">
              <c16:uniqueId val="{00000001-0B38-4BD8-8073-D21A7F2C8323}"/>
            </c:ext>
          </c:extLst>
        </c:ser>
        <c:ser>
          <c:idx val="2"/>
          <c:order val="2"/>
          <c:tx>
            <c:strRef>
              <c:f>'At80'!$D$2</c:f>
              <c:strCache>
                <c:ptCount val="1"/>
                <c:pt idx="0">
                  <c:v>Calib-009-d</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At80'!$A$3:$A$90</c:f>
              <c:numCache>
                <c:formatCode>General</c:formatCode>
                <c:ptCount val="88"/>
                <c:pt idx="0">
                  <c:v>79.90100000000001</c:v>
                </c:pt>
                <c:pt idx="1">
                  <c:v>79.902000000000015</c:v>
                </c:pt>
                <c:pt idx="2">
                  <c:v>79.90300000000002</c:v>
                </c:pt>
                <c:pt idx="3">
                  <c:v>79.904000000000025</c:v>
                </c:pt>
                <c:pt idx="4">
                  <c:v>79.90500000000003</c:v>
                </c:pt>
                <c:pt idx="5">
                  <c:v>79.906000000000034</c:v>
                </c:pt>
                <c:pt idx="6">
                  <c:v>79.907000000000039</c:v>
                </c:pt>
                <c:pt idx="7">
                  <c:v>79.908000000000044</c:v>
                </c:pt>
                <c:pt idx="8">
                  <c:v>79.909000000000049</c:v>
                </c:pt>
                <c:pt idx="9">
                  <c:v>79.910000000000053</c:v>
                </c:pt>
                <c:pt idx="10">
                  <c:v>79.911000000000058</c:v>
                </c:pt>
                <c:pt idx="11">
                  <c:v>79.912000000000063</c:v>
                </c:pt>
                <c:pt idx="12">
                  <c:v>79.913000000000068</c:v>
                </c:pt>
                <c:pt idx="13">
                  <c:v>79.914000000000073</c:v>
                </c:pt>
                <c:pt idx="14">
                  <c:v>79.915000000000077</c:v>
                </c:pt>
                <c:pt idx="15">
                  <c:v>79.916000000000082</c:v>
                </c:pt>
                <c:pt idx="16">
                  <c:v>79.917000000000087</c:v>
                </c:pt>
                <c:pt idx="17">
                  <c:v>79.918000000000092</c:v>
                </c:pt>
                <c:pt idx="18">
                  <c:v>79.919000000000096</c:v>
                </c:pt>
                <c:pt idx="19">
                  <c:v>79.920000000000101</c:v>
                </c:pt>
                <c:pt idx="20">
                  <c:v>79.921000000000106</c:v>
                </c:pt>
                <c:pt idx="21">
                  <c:v>79.922000000000111</c:v>
                </c:pt>
                <c:pt idx="22">
                  <c:v>79.923000000000116</c:v>
                </c:pt>
                <c:pt idx="23">
                  <c:v>79.92400000000012</c:v>
                </c:pt>
                <c:pt idx="24">
                  <c:v>79.925000000000125</c:v>
                </c:pt>
                <c:pt idx="25">
                  <c:v>79.92600000000013</c:v>
                </c:pt>
                <c:pt idx="26">
                  <c:v>79.927000000000135</c:v>
                </c:pt>
                <c:pt idx="27">
                  <c:v>79.928000000000139</c:v>
                </c:pt>
                <c:pt idx="28">
                  <c:v>79.929000000000144</c:v>
                </c:pt>
                <c:pt idx="29">
                  <c:v>79.930000000000149</c:v>
                </c:pt>
                <c:pt idx="30">
                  <c:v>79.931000000000154</c:v>
                </c:pt>
                <c:pt idx="31">
                  <c:v>79.932000000000158</c:v>
                </c:pt>
                <c:pt idx="32">
                  <c:v>79.933000000000163</c:v>
                </c:pt>
                <c:pt idx="33">
                  <c:v>79.934000000000168</c:v>
                </c:pt>
                <c:pt idx="34">
                  <c:v>79.935000000000173</c:v>
                </c:pt>
                <c:pt idx="35">
                  <c:v>79.936000000000178</c:v>
                </c:pt>
                <c:pt idx="36">
                  <c:v>79.937000000000182</c:v>
                </c:pt>
                <c:pt idx="37">
                  <c:v>79.938000000000187</c:v>
                </c:pt>
                <c:pt idx="38">
                  <c:v>79.939000000000192</c:v>
                </c:pt>
                <c:pt idx="39">
                  <c:v>79.940000000000197</c:v>
                </c:pt>
                <c:pt idx="40">
                  <c:v>79.941000000000201</c:v>
                </c:pt>
                <c:pt idx="41">
                  <c:v>79.942000000000206</c:v>
                </c:pt>
                <c:pt idx="42">
                  <c:v>79.943000000000211</c:v>
                </c:pt>
                <c:pt idx="43">
                  <c:v>79.944000000000216</c:v>
                </c:pt>
                <c:pt idx="44">
                  <c:v>79.945000000000221</c:v>
                </c:pt>
                <c:pt idx="45">
                  <c:v>79.946000000000225</c:v>
                </c:pt>
                <c:pt idx="46">
                  <c:v>79.94700000000023</c:v>
                </c:pt>
                <c:pt idx="47">
                  <c:v>79.948000000000235</c:v>
                </c:pt>
                <c:pt idx="48">
                  <c:v>79.94900000000024</c:v>
                </c:pt>
                <c:pt idx="49">
                  <c:v>79.950000000000244</c:v>
                </c:pt>
                <c:pt idx="50">
                  <c:v>79.951000000000249</c:v>
                </c:pt>
                <c:pt idx="51">
                  <c:v>79.952000000000254</c:v>
                </c:pt>
                <c:pt idx="52">
                  <c:v>79.953000000000259</c:v>
                </c:pt>
                <c:pt idx="53">
                  <c:v>79.954000000000264</c:v>
                </c:pt>
                <c:pt idx="54">
                  <c:v>79.955000000000268</c:v>
                </c:pt>
                <c:pt idx="55">
                  <c:v>79.956000000000273</c:v>
                </c:pt>
                <c:pt idx="56">
                  <c:v>79.957000000000278</c:v>
                </c:pt>
                <c:pt idx="57">
                  <c:v>79.958000000000283</c:v>
                </c:pt>
                <c:pt idx="58">
                  <c:v>79.959000000000287</c:v>
                </c:pt>
                <c:pt idx="59">
                  <c:v>79.960000000000292</c:v>
                </c:pt>
                <c:pt idx="60">
                  <c:v>79.961000000000297</c:v>
                </c:pt>
                <c:pt idx="61">
                  <c:v>79.962000000000302</c:v>
                </c:pt>
                <c:pt idx="62">
                  <c:v>79.963000000000306</c:v>
                </c:pt>
                <c:pt idx="63">
                  <c:v>79.964000000000311</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59</c:v>
                </c:pt>
                <c:pt idx="74">
                  <c:v>79.975000000000364</c:v>
                </c:pt>
                <c:pt idx="75">
                  <c:v>79.976000000000369</c:v>
                </c:pt>
                <c:pt idx="76">
                  <c:v>79.977000000000373</c:v>
                </c:pt>
                <c:pt idx="77">
                  <c:v>79.978000000000378</c:v>
                </c:pt>
                <c:pt idx="78">
                  <c:v>79.979000000000383</c:v>
                </c:pt>
                <c:pt idx="79">
                  <c:v>79.980000000000388</c:v>
                </c:pt>
                <c:pt idx="80">
                  <c:v>79.981000000000392</c:v>
                </c:pt>
                <c:pt idx="81">
                  <c:v>79.982000000000397</c:v>
                </c:pt>
                <c:pt idx="82">
                  <c:v>79.983000000000402</c:v>
                </c:pt>
                <c:pt idx="83">
                  <c:v>79.984000000000407</c:v>
                </c:pt>
                <c:pt idx="84">
                  <c:v>79.985000000000412</c:v>
                </c:pt>
                <c:pt idx="85">
                  <c:v>79.986000000000416</c:v>
                </c:pt>
                <c:pt idx="86">
                  <c:v>79.987000000000421</c:v>
                </c:pt>
                <c:pt idx="87">
                  <c:v>79.988000000000426</c:v>
                </c:pt>
              </c:numCache>
            </c:numRef>
          </c:xVal>
          <c:yVal>
            <c:numRef>
              <c:f>'At80'!$D$3:$D$90</c:f>
              <c:numCache>
                <c:formatCode>General</c:formatCode>
                <c:ptCount val="88"/>
                <c:pt idx="0">
                  <c:v>0</c:v>
                </c:pt>
                <c:pt idx="1">
                  <c:v>0</c:v>
                </c:pt>
                <c:pt idx="2">
                  <c:v>0</c:v>
                </c:pt>
                <c:pt idx="3">
                  <c:v>0</c:v>
                </c:pt>
                <c:pt idx="4">
                  <c:v>0</c:v>
                </c:pt>
                <c:pt idx="5">
                  <c:v>0</c:v>
                </c:pt>
                <c:pt idx="6">
                  <c:v>0</c:v>
                </c:pt>
                <c:pt idx="7">
                  <c:v>0</c:v>
                </c:pt>
                <c:pt idx="8">
                  <c:v>1</c:v>
                </c:pt>
                <c:pt idx="9">
                  <c:v>1</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1</c:v>
                </c:pt>
                <c:pt idx="39">
                  <c:v>0</c:v>
                </c:pt>
                <c:pt idx="40">
                  <c:v>0</c:v>
                </c:pt>
                <c:pt idx="41">
                  <c:v>0</c:v>
                </c:pt>
                <c:pt idx="42">
                  <c:v>0</c:v>
                </c:pt>
                <c:pt idx="43">
                  <c:v>0</c:v>
                </c:pt>
                <c:pt idx="44">
                  <c:v>0</c:v>
                </c:pt>
                <c:pt idx="45">
                  <c:v>0</c:v>
                </c:pt>
                <c:pt idx="46">
                  <c:v>0</c:v>
                </c:pt>
                <c:pt idx="47">
                  <c:v>0</c:v>
                </c:pt>
                <c:pt idx="48">
                  <c:v>1</c:v>
                </c:pt>
                <c:pt idx="49">
                  <c:v>1</c:v>
                </c:pt>
                <c:pt idx="50">
                  <c:v>2</c:v>
                </c:pt>
                <c:pt idx="51">
                  <c:v>1</c:v>
                </c:pt>
                <c:pt idx="52">
                  <c:v>2</c:v>
                </c:pt>
                <c:pt idx="53">
                  <c:v>2</c:v>
                </c:pt>
                <c:pt idx="54">
                  <c:v>15</c:v>
                </c:pt>
                <c:pt idx="55">
                  <c:v>20</c:v>
                </c:pt>
                <c:pt idx="56">
                  <c:v>31</c:v>
                </c:pt>
                <c:pt idx="57">
                  <c:v>46</c:v>
                </c:pt>
                <c:pt idx="58">
                  <c:v>26</c:v>
                </c:pt>
                <c:pt idx="59">
                  <c:v>20</c:v>
                </c:pt>
                <c:pt idx="60">
                  <c:v>18</c:v>
                </c:pt>
                <c:pt idx="61">
                  <c:v>19</c:v>
                </c:pt>
                <c:pt idx="62">
                  <c:v>36</c:v>
                </c:pt>
                <c:pt idx="63">
                  <c:v>101</c:v>
                </c:pt>
                <c:pt idx="64">
                  <c:v>176</c:v>
                </c:pt>
                <c:pt idx="65">
                  <c:v>389</c:v>
                </c:pt>
                <c:pt idx="66">
                  <c:v>370</c:v>
                </c:pt>
                <c:pt idx="67">
                  <c:v>214</c:v>
                </c:pt>
                <c:pt idx="68">
                  <c:v>57</c:v>
                </c:pt>
                <c:pt idx="69">
                  <c:v>24</c:v>
                </c:pt>
                <c:pt idx="70">
                  <c:v>7</c:v>
                </c:pt>
                <c:pt idx="71">
                  <c:v>4</c:v>
                </c:pt>
                <c:pt idx="72">
                  <c:v>2</c:v>
                </c:pt>
                <c:pt idx="73">
                  <c:v>4</c:v>
                </c:pt>
                <c:pt idx="74">
                  <c:v>4</c:v>
                </c:pt>
                <c:pt idx="75">
                  <c:v>0</c:v>
                </c:pt>
                <c:pt idx="76">
                  <c:v>2</c:v>
                </c:pt>
                <c:pt idx="77">
                  <c:v>2</c:v>
                </c:pt>
                <c:pt idx="78">
                  <c:v>0</c:v>
                </c:pt>
                <c:pt idx="79">
                  <c:v>0</c:v>
                </c:pt>
                <c:pt idx="80">
                  <c:v>1</c:v>
                </c:pt>
                <c:pt idx="81">
                  <c:v>0</c:v>
                </c:pt>
                <c:pt idx="82">
                  <c:v>0</c:v>
                </c:pt>
                <c:pt idx="83">
                  <c:v>0</c:v>
                </c:pt>
                <c:pt idx="84">
                  <c:v>0</c:v>
                </c:pt>
                <c:pt idx="85">
                  <c:v>0</c:v>
                </c:pt>
                <c:pt idx="86">
                  <c:v>0</c:v>
                </c:pt>
                <c:pt idx="87">
                  <c:v>0</c:v>
                </c:pt>
              </c:numCache>
            </c:numRef>
          </c:yVal>
          <c:smooth val="0"/>
          <c:extLst>
            <c:ext xmlns:c16="http://schemas.microsoft.com/office/drawing/2014/chart" uri="{C3380CC4-5D6E-409C-BE32-E72D297353CC}">
              <c16:uniqueId val="{00000002-0B38-4BD8-8073-D21A7F2C8323}"/>
            </c:ext>
          </c:extLst>
        </c:ser>
        <c:ser>
          <c:idx val="3"/>
          <c:order val="3"/>
          <c:tx>
            <c:strRef>
              <c:f>'At80'!$E$2</c:f>
              <c:strCache>
                <c:ptCount val="1"/>
                <c:pt idx="0">
                  <c:v>0</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At80'!$A$3:$A$90</c:f>
              <c:numCache>
                <c:formatCode>General</c:formatCode>
                <c:ptCount val="88"/>
                <c:pt idx="0">
                  <c:v>79.90100000000001</c:v>
                </c:pt>
                <c:pt idx="1">
                  <c:v>79.902000000000015</c:v>
                </c:pt>
                <c:pt idx="2">
                  <c:v>79.90300000000002</c:v>
                </c:pt>
                <c:pt idx="3">
                  <c:v>79.904000000000025</c:v>
                </c:pt>
                <c:pt idx="4">
                  <c:v>79.90500000000003</c:v>
                </c:pt>
                <c:pt idx="5">
                  <c:v>79.906000000000034</c:v>
                </c:pt>
                <c:pt idx="6">
                  <c:v>79.907000000000039</c:v>
                </c:pt>
                <c:pt idx="7">
                  <c:v>79.908000000000044</c:v>
                </c:pt>
                <c:pt idx="8">
                  <c:v>79.909000000000049</c:v>
                </c:pt>
                <c:pt idx="9">
                  <c:v>79.910000000000053</c:v>
                </c:pt>
                <c:pt idx="10">
                  <c:v>79.911000000000058</c:v>
                </c:pt>
                <c:pt idx="11">
                  <c:v>79.912000000000063</c:v>
                </c:pt>
                <c:pt idx="12">
                  <c:v>79.913000000000068</c:v>
                </c:pt>
                <c:pt idx="13">
                  <c:v>79.914000000000073</c:v>
                </c:pt>
                <c:pt idx="14">
                  <c:v>79.915000000000077</c:v>
                </c:pt>
                <c:pt idx="15">
                  <c:v>79.916000000000082</c:v>
                </c:pt>
                <c:pt idx="16">
                  <c:v>79.917000000000087</c:v>
                </c:pt>
                <c:pt idx="17">
                  <c:v>79.918000000000092</c:v>
                </c:pt>
                <c:pt idx="18">
                  <c:v>79.919000000000096</c:v>
                </c:pt>
                <c:pt idx="19">
                  <c:v>79.920000000000101</c:v>
                </c:pt>
                <c:pt idx="20">
                  <c:v>79.921000000000106</c:v>
                </c:pt>
                <c:pt idx="21">
                  <c:v>79.922000000000111</c:v>
                </c:pt>
                <c:pt idx="22">
                  <c:v>79.923000000000116</c:v>
                </c:pt>
                <c:pt idx="23">
                  <c:v>79.92400000000012</c:v>
                </c:pt>
                <c:pt idx="24">
                  <c:v>79.925000000000125</c:v>
                </c:pt>
                <c:pt idx="25">
                  <c:v>79.92600000000013</c:v>
                </c:pt>
                <c:pt idx="26">
                  <c:v>79.927000000000135</c:v>
                </c:pt>
                <c:pt idx="27">
                  <c:v>79.928000000000139</c:v>
                </c:pt>
                <c:pt idx="28">
                  <c:v>79.929000000000144</c:v>
                </c:pt>
                <c:pt idx="29">
                  <c:v>79.930000000000149</c:v>
                </c:pt>
                <c:pt idx="30">
                  <c:v>79.931000000000154</c:v>
                </c:pt>
                <c:pt idx="31">
                  <c:v>79.932000000000158</c:v>
                </c:pt>
                <c:pt idx="32">
                  <c:v>79.933000000000163</c:v>
                </c:pt>
                <c:pt idx="33">
                  <c:v>79.934000000000168</c:v>
                </c:pt>
                <c:pt idx="34">
                  <c:v>79.935000000000173</c:v>
                </c:pt>
                <c:pt idx="35">
                  <c:v>79.936000000000178</c:v>
                </c:pt>
                <c:pt idx="36">
                  <c:v>79.937000000000182</c:v>
                </c:pt>
                <c:pt idx="37">
                  <c:v>79.938000000000187</c:v>
                </c:pt>
                <c:pt idx="38">
                  <c:v>79.939000000000192</c:v>
                </c:pt>
                <c:pt idx="39">
                  <c:v>79.940000000000197</c:v>
                </c:pt>
                <c:pt idx="40">
                  <c:v>79.941000000000201</c:v>
                </c:pt>
                <c:pt idx="41">
                  <c:v>79.942000000000206</c:v>
                </c:pt>
                <c:pt idx="42">
                  <c:v>79.943000000000211</c:v>
                </c:pt>
                <c:pt idx="43">
                  <c:v>79.944000000000216</c:v>
                </c:pt>
                <c:pt idx="44">
                  <c:v>79.945000000000221</c:v>
                </c:pt>
                <c:pt idx="45">
                  <c:v>79.946000000000225</c:v>
                </c:pt>
                <c:pt idx="46">
                  <c:v>79.94700000000023</c:v>
                </c:pt>
                <c:pt idx="47">
                  <c:v>79.948000000000235</c:v>
                </c:pt>
                <c:pt idx="48">
                  <c:v>79.94900000000024</c:v>
                </c:pt>
                <c:pt idx="49">
                  <c:v>79.950000000000244</c:v>
                </c:pt>
                <c:pt idx="50">
                  <c:v>79.951000000000249</c:v>
                </c:pt>
                <c:pt idx="51">
                  <c:v>79.952000000000254</c:v>
                </c:pt>
                <c:pt idx="52">
                  <c:v>79.953000000000259</c:v>
                </c:pt>
                <c:pt idx="53">
                  <c:v>79.954000000000264</c:v>
                </c:pt>
                <c:pt idx="54">
                  <c:v>79.955000000000268</c:v>
                </c:pt>
                <c:pt idx="55">
                  <c:v>79.956000000000273</c:v>
                </c:pt>
                <c:pt idx="56">
                  <c:v>79.957000000000278</c:v>
                </c:pt>
                <c:pt idx="57">
                  <c:v>79.958000000000283</c:v>
                </c:pt>
                <c:pt idx="58">
                  <c:v>79.959000000000287</c:v>
                </c:pt>
                <c:pt idx="59">
                  <c:v>79.960000000000292</c:v>
                </c:pt>
                <c:pt idx="60">
                  <c:v>79.961000000000297</c:v>
                </c:pt>
                <c:pt idx="61">
                  <c:v>79.962000000000302</c:v>
                </c:pt>
                <c:pt idx="62">
                  <c:v>79.963000000000306</c:v>
                </c:pt>
                <c:pt idx="63">
                  <c:v>79.964000000000311</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59</c:v>
                </c:pt>
                <c:pt idx="74">
                  <c:v>79.975000000000364</c:v>
                </c:pt>
                <c:pt idx="75">
                  <c:v>79.976000000000369</c:v>
                </c:pt>
                <c:pt idx="76">
                  <c:v>79.977000000000373</c:v>
                </c:pt>
                <c:pt idx="77">
                  <c:v>79.978000000000378</c:v>
                </c:pt>
                <c:pt idx="78">
                  <c:v>79.979000000000383</c:v>
                </c:pt>
                <c:pt idx="79">
                  <c:v>79.980000000000388</c:v>
                </c:pt>
                <c:pt idx="80">
                  <c:v>79.981000000000392</c:v>
                </c:pt>
                <c:pt idx="81">
                  <c:v>79.982000000000397</c:v>
                </c:pt>
                <c:pt idx="82">
                  <c:v>79.983000000000402</c:v>
                </c:pt>
                <c:pt idx="83">
                  <c:v>79.984000000000407</c:v>
                </c:pt>
                <c:pt idx="84">
                  <c:v>79.985000000000412</c:v>
                </c:pt>
                <c:pt idx="85">
                  <c:v>79.986000000000416</c:v>
                </c:pt>
                <c:pt idx="86">
                  <c:v>79.987000000000421</c:v>
                </c:pt>
                <c:pt idx="87">
                  <c:v>79.988000000000426</c:v>
                </c:pt>
              </c:numCache>
            </c:numRef>
          </c:xVal>
          <c:yVal>
            <c:numRef>
              <c:f>'At80'!$E$3:$E$90</c:f>
              <c:numCache>
                <c:formatCode>General</c:formatCode>
                <c:ptCount val="8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numCache>
            </c:numRef>
          </c:yVal>
          <c:smooth val="0"/>
          <c:extLst>
            <c:ext xmlns:c16="http://schemas.microsoft.com/office/drawing/2014/chart" uri="{C3380CC4-5D6E-409C-BE32-E72D297353CC}">
              <c16:uniqueId val="{00000003-0B38-4BD8-8073-D21A7F2C8323}"/>
            </c:ext>
          </c:extLst>
        </c:ser>
        <c:ser>
          <c:idx val="4"/>
          <c:order val="4"/>
          <c:tx>
            <c:strRef>
              <c:f>'At80'!$F$2</c:f>
              <c:strCache>
                <c:ptCount val="1"/>
                <c:pt idx="0">
                  <c:v>0</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At80'!$A$3:$A$90</c:f>
              <c:numCache>
                <c:formatCode>General</c:formatCode>
                <c:ptCount val="88"/>
                <c:pt idx="0">
                  <c:v>79.90100000000001</c:v>
                </c:pt>
                <c:pt idx="1">
                  <c:v>79.902000000000015</c:v>
                </c:pt>
                <c:pt idx="2">
                  <c:v>79.90300000000002</c:v>
                </c:pt>
                <c:pt idx="3">
                  <c:v>79.904000000000025</c:v>
                </c:pt>
                <c:pt idx="4">
                  <c:v>79.90500000000003</c:v>
                </c:pt>
                <c:pt idx="5">
                  <c:v>79.906000000000034</c:v>
                </c:pt>
                <c:pt idx="6">
                  <c:v>79.907000000000039</c:v>
                </c:pt>
                <c:pt idx="7">
                  <c:v>79.908000000000044</c:v>
                </c:pt>
                <c:pt idx="8">
                  <c:v>79.909000000000049</c:v>
                </c:pt>
                <c:pt idx="9">
                  <c:v>79.910000000000053</c:v>
                </c:pt>
                <c:pt idx="10">
                  <c:v>79.911000000000058</c:v>
                </c:pt>
                <c:pt idx="11">
                  <c:v>79.912000000000063</c:v>
                </c:pt>
                <c:pt idx="12">
                  <c:v>79.913000000000068</c:v>
                </c:pt>
                <c:pt idx="13">
                  <c:v>79.914000000000073</c:v>
                </c:pt>
                <c:pt idx="14">
                  <c:v>79.915000000000077</c:v>
                </c:pt>
                <c:pt idx="15">
                  <c:v>79.916000000000082</c:v>
                </c:pt>
                <c:pt idx="16">
                  <c:v>79.917000000000087</c:v>
                </c:pt>
                <c:pt idx="17">
                  <c:v>79.918000000000092</c:v>
                </c:pt>
                <c:pt idx="18">
                  <c:v>79.919000000000096</c:v>
                </c:pt>
                <c:pt idx="19">
                  <c:v>79.920000000000101</c:v>
                </c:pt>
                <c:pt idx="20">
                  <c:v>79.921000000000106</c:v>
                </c:pt>
                <c:pt idx="21">
                  <c:v>79.922000000000111</c:v>
                </c:pt>
                <c:pt idx="22">
                  <c:v>79.923000000000116</c:v>
                </c:pt>
                <c:pt idx="23">
                  <c:v>79.92400000000012</c:v>
                </c:pt>
                <c:pt idx="24">
                  <c:v>79.925000000000125</c:v>
                </c:pt>
                <c:pt idx="25">
                  <c:v>79.92600000000013</c:v>
                </c:pt>
                <c:pt idx="26">
                  <c:v>79.927000000000135</c:v>
                </c:pt>
                <c:pt idx="27">
                  <c:v>79.928000000000139</c:v>
                </c:pt>
                <c:pt idx="28">
                  <c:v>79.929000000000144</c:v>
                </c:pt>
                <c:pt idx="29">
                  <c:v>79.930000000000149</c:v>
                </c:pt>
                <c:pt idx="30">
                  <c:v>79.931000000000154</c:v>
                </c:pt>
                <c:pt idx="31">
                  <c:v>79.932000000000158</c:v>
                </c:pt>
                <c:pt idx="32">
                  <c:v>79.933000000000163</c:v>
                </c:pt>
                <c:pt idx="33">
                  <c:v>79.934000000000168</c:v>
                </c:pt>
                <c:pt idx="34">
                  <c:v>79.935000000000173</c:v>
                </c:pt>
                <c:pt idx="35">
                  <c:v>79.936000000000178</c:v>
                </c:pt>
                <c:pt idx="36">
                  <c:v>79.937000000000182</c:v>
                </c:pt>
                <c:pt idx="37">
                  <c:v>79.938000000000187</c:v>
                </c:pt>
                <c:pt idx="38">
                  <c:v>79.939000000000192</c:v>
                </c:pt>
                <c:pt idx="39">
                  <c:v>79.940000000000197</c:v>
                </c:pt>
                <c:pt idx="40">
                  <c:v>79.941000000000201</c:v>
                </c:pt>
                <c:pt idx="41">
                  <c:v>79.942000000000206</c:v>
                </c:pt>
                <c:pt idx="42">
                  <c:v>79.943000000000211</c:v>
                </c:pt>
                <c:pt idx="43">
                  <c:v>79.944000000000216</c:v>
                </c:pt>
                <c:pt idx="44">
                  <c:v>79.945000000000221</c:v>
                </c:pt>
                <c:pt idx="45">
                  <c:v>79.946000000000225</c:v>
                </c:pt>
                <c:pt idx="46">
                  <c:v>79.94700000000023</c:v>
                </c:pt>
                <c:pt idx="47">
                  <c:v>79.948000000000235</c:v>
                </c:pt>
                <c:pt idx="48">
                  <c:v>79.94900000000024</c:v>
                </c:pt>
                <c:pt idx="49">
                  <c:v>79.950000000000244</c:v>
                </c:pt>
                <c:pt idx="50">
                  <c:v>79.951000000000249</c:v>
                </c:pt>
                <c:pt idx="51">
                  <c:v>79.952000000000254</c:v>
                </c:pt>
                <c:pt idx="52">
                  <c:v>79.953000000000259</c:v>
                </c:pt>
                <c:pt idx="53">
                  <c:v>79.954000000000264</c:v>
                </c:pt>
                <c:pt idx="54">
                  <c:v>79.955000000000268</c:v>
                </c:pt>
                <c:pt idx="55">
                  <c:v>79.956000000000273</c:v>
                </c:pt>
                <c:pt idx="56">
                  <c:v>79.957000000000278</c:v>
                </c:pt>
                <c:pt idx="57">
                  <c:v>79.958000000000283</c:v>
                </c:pt>
                <c:pt idx="58">
                  <c:v>79.959000000000287</c:v>
                </c:pt>
                <c:pt idx="59">
                  <c:v>79.960000000000292</c:v>
                </c:pt>
                <c:pt idx="60">
                  <c:v>79.961000000000297</c:v>
                </c:pt>
                <c:pt idx="61">
                  <c:v>79.962000000000302</c:v>
                </c:pt>
                <c:pt idx="62">
                  <c:v>79.963000000000306</c:v>
                </c:pt>
                <c:pt idx="63">
                  <c:v>79.964000000000311</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59</c:v>
                </c:pt>
                <c:pt idx="74">
                  <c:v>79.975000000000364</c:v>
                </c:pt>
                <c:pt idx="75">
                  <c:v>79.976000000000369</c:v>
                </c:pt>
                <c:pt idx="76">
                  <c:v>79.977000000000373</c:v>
                </c:pt>
                <c:pt idx="77">
                  <c:v>79.978000000000378</c:v>
                </c:pt>
                <c:pt idx="78">
                  <c:v>79.979000000000383</c:v>
                </c:pt>
                <c:pt idx="79">
                  <c:v>79.980000000000388</c:v>
                </c:pt>
                <c:pt idx="80">
                  <c:v>79.981000000000392</c:v>
                </c:pt>
                <c:pt idx="81">
                  <c:v>79.982000000000397</c:v>
                </c:pt>
                <c:pt idx="82">
                  <c:v>79.983000000000402</c:v>
                </c:pt>
                <c:pt idx="83">
                  <c:v>79.984000000000407</c:v>
                </c:pt>
                <c:pt idx="84">
                  <c:v>79.985000000000412</c:v>
                </c:pt>
                <c:pt idx="85">
                  <c:v>79.986000000000416</c:v>
                </c:pt>
                <c:pt idx="86">
                  <c:v>79.987000000000421</c:v>
                </c:pt>
                <c:pt idx="87">
                  <c:v>79.988000000000426</c:v>
                </c:pt>
              </c:numCache>
            </c:numRef>
          </c:xVal>
          <c:yVal>
            <c:numRef>
              <c:f>'At80'!$F$3:$F$90</c:f>
              <c:numCache>
                <c:formatCode>General</c:formatCode>
                <c:ptCount val="8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numCache>
            </c:numRef>
          </c:yVal>
          <c:smooth val="0"/>
          <c:extLst>
            <c:ext xmlns:c16="http://schemas.microsoft.com/office/drawing/2014/chart" uri="{C3380CC4-5D6E-409C-BE32-E72D297353CC}">
              <c16:uniqueId val="{00000004-0B38-4BD8-8073-D21A7F2C8323}"/>
            </c:ext>
          </c:extLst>
        </c:ser>
        <c:ser>
          <c:idx val="5"/>
          <c:order val="5"/>
          <c:tx>
            <c:strRef>
              <c:f>'At80'!$G$3</c:f>
              <c:strCache>
                <c:ptCount val="1"/>
                <c:pt idx="0">
                  <c:v>LOOK FOR</c:v>
                </c:pt>
              </c:strCache>
            </c:strRef>
          </c:tx>
          <c:spPr>
            <a:ln w="19050" cap="rnd">
              <a:noFill/>
              <a:round/>
            </a:ln>
            <a:effectLst>
              <a:glow rad="635000">
                <a:schemeClr val="accent6">
                  <a:satMod val="175000"/>
                  <a:alpha val="40000"/>
                </a:schemeClr>
              </a:glow>
            </a:effectLst>
          </c:spPr>
          <c:marker>
            <c:symbol val="circle"/>
            <c:size val="5"/>
            <c:spPr>
              <a:solidFill>
                <a:schemeClr val="accent6"/>
              </a:solidFill>
              <a:ln w="9525">
                <a:solidFill>
                  <a:schemeClr val="accent6"/>
                </a:solidFill>
              </a:ln>
              <a:effectLst>
                <a:glow rad="635000">
                  <a:schemeClr val="accent6">
                    <a:satMod val="175000"/>
                    <a:alpha val="40000"/>
                  </a:schemeClr>
                </a:glow>
              </a:effectLst>
            </c:spPr>
          </c:marker>
          <c:xVal>
            <c:numRef>
              <c:f>'At80'!$H$4:$H$7</c:f>
              <c:numCache>
                <c:formatCode>General</c:formatCode>
                <c:ptCount val="4"/>
                <c:pt idx="0">
                  <c:v>79.916520000000006</c:v>
                </c:pt>
                <c:pt idx="1">
                  <c:v>79.956815000000006</c:v>
                </c:pt>
                <c:pt idx="2">
                  <c:v>79.966330999999997</c:v>
                </c:pt>
                <c:pt idx="3">
                  <c:v>80.037447999999998</c:v>
                </c:pt>
              </c:numCache>
            </c:numRef>
          </c:xVal>
          <c:yVal>
            <c:numRef>
              <c:f>'At80'!$I$4:$I$7</c:f>
              <c:numCache>
                <c:formatCode>General</c:formatCode>
                <c:ptCount val="4"/>
                <c:pt idx="0">
                  <c:v>204.5</c:v>
                </c:pt>
                <c:pt idx="1">
                  <c:v>204.5</c:v>
                </c:pt>
                <c:pt idx="2">
                  <c:v>204.5</c:v>
                </c:pt>
                <c:pt idx="3">
                  <c:v>204.5</c:v>
                </c:pt>
              </c:numCache>
            </c:numRef>
          </c:yVal>
          <c:smooth val="0"/>
          <c:extLst>
            <c:ext xmlns:c16="http://schemas.microsoft.com/office/drawing/2014/chart" uri="{C3380CC4-5D6E-409C-BE32-E72D297353CC}">
              <c16:uniqueId val="{00000005-0B38-4BD8-8073-D21A7F2C8323}"/>
            </c:ext>
          </c:extLst>
        </c:ser>
        <c:dLbls>
          <c:showLegendKey val="0"/>
          <c:showVal val="0"/>
          <c:showCatName val="0"/>
          <c:showSerName val="0"/>
          <c:showPercent val="0"/>
          <c:showBubbleSize val="0"/>
        </c:dLbls>
        <c:axId val="603165792"/>
        <c:axId val="603165376"/>
      </c:scatterChart>
      <c:valAx>
        <c:axId val="603165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3165376"/>
        <c:crosses val="autoZero"/>
        <c:crossBetween val="midCat"/>
      </c:valAx>
      <c:valAx>
        <c:axId val="603165376"/>
        <c:scaling>
          <c:orientation val="minMax"/>
          <c:min val="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316579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rror in DA distribution</a:t>
            </a:r>
            <a:r>
              <a:rPr lang="en-US" baseline="0"/>
              <a:t> at 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At0!$B$2</c:f>
              <c:strCache>
                <c:ptCount val="1"/>
                <c:pt idx="0">
                  <c:v>With</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t0!$A$3:$A$81</c:f>
              <c:numCache>
                <c:formatCode>General</c:formatCode>
                <c:ptCount val="79"/>
                <c:pt idx="0">
                  <c:v>-3.9E-2</c:v>
                </c:pt>
                <c:pt idx="1">
                  <c:v>-3.7999999999999999E-2</c:v>
                </c:pt>
                <c:pt idx="2">
                  <c:v>-3.6999999999999998E-2</c:v>
                </c:pt>
                <c:pt idx="3">
                  <c:v>-3.5999999999999997E-2</c:v>
                </c:pt>
                <c:pt idx="4">
                  <c:v>-3.5000000000000003E-2</c:v>
                </c:pt>
                <c:pt idx="5">
                  <c:v>-3.4000000000000002E-2</c:v>
                </c:pt>
                <c:pt idx="6">
                  <c:v>-3.3000000000000002E-2</c:v>
                </c:pt>
                <c:pt idx="7">
                  <c:v>-3.2000000000000001E-2</c:v>
                </c:pt>
                <c:pt idx="8">
                  <c:v>-3.1E-2</c:v>
                </c:pt>
                <c:pt idx="9">
                  <c:v>-0.03</c:v>
                </c:pt>
                <c:pt idx="10">
                  <c:v>-2.9000000000000001E-2</c:v>
                </c:pt>
                <c:pt idx="11">
                  <c:v>-2.8000000000000001E-2</c:v>
                </c:pt>
                <c:pt idx="12">
                  <c:v>-2.7E-2</c:v>
                </c:pt>
                <c:pt idx="13">
                  <c:v>-2.5999999999999999E-2</c:v>
                </c:pt>
                <c:pt idx="14">
                  <c:v>-2.5000000000000001E-2</c:v>
                </c:pt>
                <c:pt idx="15">
                  <c:v>-2.4E-2</c:v>
                </c:pt>
                <c:pt idx="16">
                  <c:v>-2.3E-2</c:v>
                </c:pt>
                <c:pt idx="17">
                  <c:v>-2.1999999999999999E-2</c:v>
                </c:pt>
                <c:pt idx="18">
                  <c:v>-2.1000000000000001E-2</c:v>
                </c:pt>
                <c:pt idx="19">
                  <c:v>-0.02</c:v>
                </c:pt>
                <c:pt idx="20">
                  <c:v>-1.9E-2</c:v>
                </c:pt>
                <c:pt idx="21">
                  <c:v>-1.7999999999999999E-2</c:v>
                </c:pt>
                <c:pt idx="22">
                  <c:v>-1.7000000000000001E-2</c:v>
                </c:pt>
                <c:pt idx="23">
                  <c:v>-1.6E-2</c:v>
                </c:pt>
                <c:pt idx="24">
                  <c:v>-1.4999999999999999E-2</c:v>
                </c:pt>
                <c:pt idx="25">
                  <c:v>-1.4E-2</c:v>
                </c:pt>
                <c:pt idx="26">
                  <c:v>-1.2999999999999999E-2</c:v>
                </c:pt>
                <c:pt idx="27">
                  <c:v>-1.2E-2</c:v>
                </c:pt>
                <c:pt idx="28">
                  <c:v>-1.0999999999999999E-2</c:v>
                </c:pt>
                <c:pt idx="29">
                  <c:v>-9.9999999999999707E-3</c:v>
                </c:pt>
                <c:pt idx="30">
                  <c:v>-8.9999999999999698E-3</c:v>
                </c:pt>
                <c:pt idx="31">
                  <c:v>-7.9999999999999707E-3</c:v>
                </c:pt>
                <c:pt idx="32">
                  <c:v>-6.9999999999999698E-3</c:v>
                </c:pt>
                <c:pt idx="33">
                  <c:v>-5.9999999999999698E-3</c:v>
                </c:pt>
                <c:pt idx="34">
                  <c:v>-4.9999999999999697E-3</c:v>
                </c:pt>
                <c:pt idx="35">
                  <c:v>-3.9999999999999697E-3</c:v>
                </c:pt>
                <c:pt idx="36">
                  <c:v>-2.9999999999999701E-3</c:v>
                </c:pt>
                <c:pt idx="37">
                  <c:v>-1.9999999999999701E-3</c:v>
                </c:pt>
                <c:pt idx="38">
                  <c:v>-9.9999999999997205E-4</c:v>
                </c:pt>
                <c:pt idx="39">
                  <c:v>2.7755575615628901E-17</c:v>
                </c:pt>
                <c:pt idx="40">
                  <c:v>1.0000000000000299E-3</c:v>
                </c:pt>
                <c:pt idx="41">
                  <c:v>2.00000000000003E-3</c:v>
                </c:pt>
                <c:pt idx="42">
                  <c:v>3.00000000000003E-3</c:v>
                </c:pt>
                <c:pt idx="43">
                  <c:v>4.0000000000000296E-3</c:v>
                </c:pt>
                <c:pt idx="44">
                  <c:v>5.0000000000000296E-3</c:v>
                </c:pt>
                <c:pt idx="45">
                  <c:v>6.0000000000000296E-3</c:v>
                </c:pt>
                <c:pt idx="46">
                  <c:v>7.0000000000000296E-3</c:v>
                </c:pt>
                <c:pt idx="47">
                  <c:v>8.0000000000000297E-3</c:v>
                </c:pt>
                <c:pt idx="48">
                  <c:v>9.0000000000000305E-3</c:v>
                </c:pt>
                <c:pt idx="49">
                  <c:v>0.01</c:v>
                </c:pt>
                <c:pt idx="50">
                  <c:v>1.0999999999999999E-2</c:v>
                </c:pt>
                <c:pt idx="51">
                  <c:v>1.2E-2</c:v>
                </c:pt>
                <c:pt idx="52">
                  <c:v>1.2999999999999999E-2</c:v>
                </c:pt>
                <c:pt idx="53">
                  <c:v>1.4E-2</c:v>
                </c:pt>
                <c:pt idx="54">
                  <c:v>1.4999999999999999E-2</c:v>
                </c:pt>
                <c:pt idx="55">
                  <c:v>1.6E-2</c:v>
                </c:pt>
                <c:pt idx="56">
                  <c:v>1.7000000000000001E-2</c:v>
                </c:pt>
                <c:pt idx="57">
                  <c:v>1.7999999999999999E-2</c:v>
                </c:pt>
                <c:pt idx="58">
                  <c:v>1.9E-2</c:v>
                </c:pt>
                <c:pt idx="59">
                  <c:v>0.02</c:v>
                </c:pt>
                <c:pt idx="60">
                  <c:v>2.1000000000000001E-2</c:v>
                </c:pt>
                <c:pt idx="61">
                  <c:v>2.1999999999999999E-2</c:v>
                </c:pt>
                <c:pt idx="62">
                  <c:v>2.3E-2</c:v>
                </c:pt>
                <c:pt idx="63">
                  <c:v>2.4E-2</c:v>
                </c:pt>
                <c:pt idx="64">
                  <c:v>2.5000000000000001E-2</c:v>
                </c:pt>
                <c:pt idx="65">
                  <c:v>2.5999999999999999E-2</c:v>
                </c:pt>
                <c:pt idx="66">
                  <c:v>2.7E-2</c:v>
                </c:pt>
                <c:pt idx="67">
                  <c:v>2.8000000000000001E-2</c:v>
                </c:pt>
                <c:pt idx="68">
                  <c:v>2.9000000000000001E-2</c:v>
                </c:pt>
                <c:pt idx="69">
                  <c:v>0.03</c:v>
                </c:pt>
                <c:pt idx="70">
                  <c:v>3.1E-2</c:v>
                </c:pt>
                <c:pt idx="71">
                  <c:v>3.2000000000000001E-2</c:v>
                </c:pt>
                <c:pt idx="72">
                  <c:v>3.3000000000000002E-2</c:v>
                </c:pt>
                <c:pt idx="73">
                  <c:v>3.40000000000001E-2</c:v>
                </c:pt>
                <c:pt idx="74">
                  <c:v>3.50000000000001E-2</c:v>
                </c:pt>
                <c:pt idx="75">
                  <c:v>3.6000000000000101E-2</c:v>
                </c:pt>
                <c:pt idx="76">
                  <c:v>3.7000000000000102E-2</c:v>
                </c:pt>
                <c:pt idx="77">
                  <c:v>3.8000000000000103E-2</c:v>
                </c:pt>
                <c:pt idx="78">
                  <c:v>3.9000000000000097E-2</c:v>
                </c:pt>
              </c:numCache>
            </c:numRef>
          </c:xVal>
          <c:yVal>
            <c:numRef>
              <c:f>At0!$B$3:$B$81</c:f>
              <c:numCache>
                <c:formatCode>General</c:formatCode>
                <c:ptCount val="79"/>
                <c:pt idx="0">
                  <c:v>29</c:v>
                </c:pt>
                <c:pt idx="1">
                  <c:v>23</c:v>
                </c:pt>
                <c:pt idx="2">
                  <c:v>39</c:v>
                </c:pt>
                <c:pt idx="3">
                  <c:v>52</c:v>
                </c:pt>
                <c:pt idx="4">
                  <c:v>32</c:v>
                </c:pt>
                <c:pt idx="5">
                  <c:v>22</c:v>
                </c:pt>
                <c:pt idx="6">
                  <c:v>26</c:v>
                </c:pt>
                <c:pt idx="7">
                  <c:v>42</c:v>
                </c:pt>
                <c:pt idx="8">
                  <c:v>22</c:v>
                </c:pt>
                <c:pt idx="9">
                  <c:v>17</c:v>
                </c:pt>
                <c:pt idx="10">
                  <c:v>32</c:v>
                </c:pt>
                <c:pt idx="11">
                  <c:v>27</c:v>
                </c:pt>
                <c:pt idx="12">
                  <c:v>31</c:v>
                </c:pt>
                <c:pt idx="13">
                  <c:v>32</c:v>
                </c:pt>
                <c:pt idx="14">
                  <c:v>38</c:v>
                </c:pt>
                <c:pt idx="15">
                  <c:v>22</c:v>
                </c:pt>
                <c:pt idx="16">
                  <c:v>26</c:v>
                </c:pt>
                <c:pt idx="17">
                  <c:v>27</c:v>
                </c:pt>
                <c:pt idx="18">
                  <c:v>35</c:v>
                </c:pt>
                <c:pt idx="19">
                  <c:v>31</c:v>
                </c:pt>
                <c:pt idx="20">
                  <c:v>33</c:v>
                </c:pt>
                <c:pt idx="21">
                  <c:v>47</c:v>
                </c:pt>
                <c:pt idx="22">
                  <c:v>40</c:v>
                </c:pt>
                <c:pt idx="23">
                  <c:v>58</c:v>
                </c:pt>
                <c:pt idx="24">
                  <c:v>67</c:v>
                </c:pt>
                <c:pt idx="25">
                  <c:v>111</c:v>
                </c:pt>
                <c:pt idx="26">
                  <c:v>115</c:v>
                </c:pt>
                <c:pt idx="27">
                  <c:v>202</c:v>
                </c:pt>
                <c:pt idx="28">
                  <c:v>247</c:v>
                </c:pt>
                <c:pt idx="29">
                  <c:v>376</c:v>
                </c:pt>
                <c:pt idx="30">
                  <c:v>503</c:v>
                </c:pt>
                <c:pt idx="31">
                  <c:v>705</c:v>
                </c:pt>
                <c:pt idx="32">
                  <c:v>1025</c:v>
                </c:pt>
                <c:pt idx="33">
                  <c:v>1435</c:v>
                </c:pt>
                <c:pt idx="34">
                  <c:v>2147</c:v>
                </c:pt>
                <c:pt idx="35">
                  <c:v>3348</c:v>
                </c:pt>
                <c:pt idx="36">
                  <c:v>6178</c:v>
                </c:pt>
                <c:pt idx="37">
                  <c:v>15589</c:v>
                </c:pt>
                <c:pt idx="38">
                  <c:v>44474</c:v>
                </c:pt>
                <c:pt idx="39">
                  <c:v>62542</c:v>
                </c:pt>
                <c:pt idx="40">
                  <c:v>30696</c:v>
                </c:pt>
                <c:pt idx="41">
                  <c:v>10690</c:v>
                </c:pt>
                <c:pt idx="42">
                  <c:v>4296</c:v>
                </c:pt>
                <c:pt idx="43">
                  <c:v>1989</c:v>
                </c:pt>
                <c:pt idx="44">
                  <c:v>1031</c:v>
                </c:pt>
                <c:pt idx="45">
                  <c:v>553</c:v>
                </c:pt>
                <c:pt idx="46">
                  <c:v>323</c:v>
                </c:pt>
                <c:pt idx="47">
                  <c:v>234</c:v>
                </c:pt>
                <c:pt idx="48">
                  <c:v>153</c:v>
                </c:pt>
                <c:pt idx="49">
                  <c:v>95</c:v>
                </c:pt>
                <c:pt idx="50">
                  <c:v>78</c:v>
                </c:pt>
                <c:pt idx="51">
                  <c:v>64</c:v>
                </c:pt>
                <c:pt idx="52">
                  <c:v>52</c:v>
                </c:pt>
                <c:pt idx="53">
                  <c:v>58</c:v>
                </c:pt>
                <c:pt idx="54">
                  <c:v>40</c:v>
                </c:pt>
                <c:pt idx="55">
                  <c:v>31</c:v>
                </c:pt>
                <c:pt idx="56">
                  <c:v>32</c:v>
                </c:pt>
                <c:pt idx="57">
                  <c:v>18</c:v>
                </c:pt>
                <c:pt idx="58">
                  <c:v>30</c:v>
                </c:pt>
                <c:pt idx="59">
                  <c:v>17</c:v>
                </c:pt>
                <c:pt idx="60">
                  <c:v>24</c:v>
                </c:pt>
                <c:pt idx="61">
                  <c:v>31</c:v>
                </c:pt>
                <c:pt idx="62">
                  <c:v>27</c:v>
                </c:pt>
                <c:pt idx="63">
                  <c:v>38</c:v>
                </c:pt>
                <c:pt idx="64">
                  <c:v>44</c:v>
                </c:pt>
                <c:pt idx="65">
                  <c:v>19</c:v>
                </c:pt>
                <c:pt idx="66">
                  <c:v>18</c:v>
                </c:pt>
                <c:pt idx="67">
                  <c:v>19</c:v>
                </c:pt>
                <c:pt idx="68">
                  <c:v>11</c:v>
                </c:pt>
                <c:pt idx="69">
                  <c:v>8</c:v>
                </c:pt>
                <c:pt idx="70">
                  <c:v>15</c:v>
                </c:pt>
                <c:pt idx="71">
                  <c:v>23</c:v>
                </c:pt>
                <c:pt idx="72">
                  <c:v>17</c:v>
                </c:pt>
                <c:pt idx="73">
                  <c:v>12</c:v>
                </c:pt>
                <c:pt idx="74">
                  <c:v>18</c:v>
                </c:pt>
                <c:pt idx="75">
                  <c:v>36</c:v>
                </c:pt>
                <c:pt idx="76">
                  <c:v>25</c:v>
                </c:pt>
                <c:pt idx="77">
                  <c:v>10</c:v>
                </c:pt>
                <c:pt idx="78">
                  <c:v>11</c:v>
                </c:pt>
              </c:numCache>
            </c:numRef>
          </c:yVal>
          <c:smooth val="0"/>
          <c:extLst>
            <c:ext xmlns:c16="http://schemas.microsoft.com/office/drawing/2014/chart" uri="{C3380CC4-5D6E-409C-BE32-E72D297353CC}">
              <c16:uniqueId val="{00000000-9603-4CBA-A479-36AD9915A365}"/>
            </c:ext>
          </c:extLst>
        </c:ser>
        <c:ser>
          <c:idx val="1"/>
          <c:order val="1"/>
          <c:tx>
            <c:strRef>
              <c:f>At0!$C$2</c:f>
              <c:strCache>
                <c:ptCount val="1"/>
                <c:pt idx="0">
                  <c:v>Without</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t0!$A$3:$A$81</c:f>
              <c:numCache>
                <c:formatCode>General</c:formatCode>
                <c:ptCount val="79"/>
                <c:pt idx="0">
                  <c:v>-3.9E-2</c:v>
                </c:pt>
                <c:pt idx="1">
                  <c:v>-3.7999999999999999E-2</c:v>
                </c:pt>
                <c:pt idx="2">
                  <c:v>-3.6999999999999998E-2</c:v>
                </c:pt>
                <c:pt idx="3">
                  <c:v>-3.5999999999999997E-2</c:v>
                </c:pt>
                <c:pt idx="4">
                  <c:v>-3.5000000000000003E-2</c:v>
                </c:pt>
                <c:pt idx="5">
                  <c:v>-3.4000000000000002E-2</c:v>
                </c:pt>
                <c:pt idx="6">
                  <c:v>-3.3000000000000002E-2</c:v>
                </c:pt>
                <c:pt idx="7">
                  <c:v>-3.2000000000000001E-2</c:v>
                </c:pt>
                <c:pt idx="8">
                  <c:v>-3.1E-2</c:v>
                </c:pt>
                <c:pt idx="9">
                  <c:v>-0.03</c:v>
                </c:pt>
                <c:pt idx="10">
                  <c:v>-2.9000000000000001E-2</c:v>
                </c:pt>
                <c:pt idx="11">
                  <c:v>-2.8000000000000001E-2</c:v>
                </c:pt>
                <c:pt idx="12">
                  <c:v>-2.7E-2</c:v>
                </c:pt>
                <c:pt idx="13">
                  <c:v>-2.5999999999999999E-2</c:v>
                </c:pt>
                <c:pt idx="14">
                  <c:v>-2.5000000000000001E-2</c:v>
                </c:pt>
                <c:pt idx="15">
                  <c:v>-2.4E-2</c:v>
                </c:pt>
                <c:pt idx="16">
                  <c:v>-2.3E-2</c:v>
                </c:pt>
                <c:pt idx="17">
                  <c:v>-2.1999999999999999E-2</c:v>
                </c:pt>
                <c:pt idx="18">
                  <c:v>-2.1000000000000001E-2</c:v>
                </c:pt>
                <c:pt idx="19">
                  <c:v>-0.02</c:v>
                </c:pt>
                <c:pt idx="20">
                  <c:v>-1.9E-2</c:v>
                </c:pt>
                <c:pt idx="21">
                  <c:v>-1.7999999999999999E-2</c:v>
                </c:pt>
                <c:pt idx="22">
                  <c:v>-1.7000000000000001E-2</c:v>
                </c:pt>
                <c:pt idx="23">
                  <c:v>-1.6E-2</c:v>
                </c:pt>
                <c:pt idx="24">
                  <c:v>-1.4999999999999999E-2</c:v>
                </c:pt>
                <c:pt idx="25">
                  <c:v>-1.4E-2</c:v>
                </c:pt>
                <c:pt idx="26">
                  <c:v>-1.2999999999999999E-2</c:v>
                </c:pt>
                <c:pt idx="27">
                  <c:v>-1.2E-2</c:v>
                </c:pt>
                <c:pt idx="28">
                  <c:v>-1.0999999999999999E-2</c:v>
                </c:pt>
                <c:pt idx="29">
                  <c:v>-9.9999999999999707E-3</c:v>
                </c:pt>
                <c:pt idx="30">
                  <c:v>-8.9999999999999698E-3</c:v>
                </c:pt>
                <c:pt idx="31">
                  <c:v>-7.9999999999999707E-3</c:v>
                </c:pt>
                <c:pt idx="32">
                  <c:v>-6.9999999999999698E-3</c:v>
                </c:pt>
                <c:pt idx="33">
                  <c:v>-5.9999999999999698E-3</c:v>
                </c:pt>
                <c:pt idx="34">
                  <c:v>-4.9999999999999697E-3</c:v>
                </c:pt>
                <c:pt idx="35">
                  <c:v>-3.9999999999999697E-3</c:v>
                </c:pt>
                <c:pt idx="36">
                  <c:v>-2.9999999999999701E-3</c:v>
                </c:pt>
                <c:pt idx="37">
                  <c:v>-1.9999999999999701E-3</c:v>
                </c:pt>
                <c:pt idx="38">
                  <c:v>-9.9999999999997205E-4</c:v>
                </c:pt>
                <c:pt idx="39">
                  <c:v>2.7755575615628901E-17</c:v>
                </c:pt>
                <c:pt idx="40">
                  <c:v>1.0000000000000299E-3</c:v>
                </c:pt>
                <c:pt idx="41">
                  <c:v>2.00000000000003E-3</c:v>
                </c:pt>
                <c:pt idx="42">
                  <c:v>3.00000000000003E-3</c:v>
                </c:pt>
                <c:pt idx="43">
                  <c:v>4.0000000000000296E-3</c:v>
                </c:pt>
                <c:pt idx="44">
                  <c:v>5.0000000000000296E-3</c:v>
                </c:pt>
                <c:pt idx="45">
                  <c:v>6.0000000000000296E-3</c:v>
                </c:pt>
                <c:pt idx="46">
                  <c:v>7.0000000000000296E-3</c:v>
                </c:pt>
                <c:pt idx="47">
                  <c:v>8.0000000000000297E-3</c:v>
                </c:pt>
                <c:pt idx="48">
                  <c:v>9.0000000000000305E-3</c:v>
                </c:pt>
                <c:pt idx="49">
                  <c:v>0.01</c:v>
                </c:pt>
                <c:pt idx="50">
                  <c:v>1.0999999999999999E-2</c:v>
                </c:pt>
                <c:pt idx="51">
                  <c:v>1.2E-2</c:v>
                </c:pt>
                <c:pt idx="52">
                  <c:v>1.2999999999999999E-2</c:v>
                </c:pt>
                <c:pt idx="53">
                  <c:v>1.4E-2</c:v>
                </c:pt>
                <c:pt idx="54">
                  <c:v>1.4999999999999999E-2</c:v>
                </c:pt>
                <c:pt idx="55">
                  <c:v>1.6E-2</c:v>
                </c:pt>
                <c:pt idx="56">
                  <c:v>1.7000000000000001E-2</c:v>
                </c:pt>
                <c:pt idx="57">
                  <c:v>1.7999999999999999E-2</c:v>
                </c:pt>
                <c:pt idx="58">
                  <c:v>1.9E-2</c:v>
                </c:pt>
                <c:pt idx="59">
                  <c:v>0.02</c:v>
                </c:pt>
                <c:pt idx="60">
                  <c:v>2.1000000000000001E-2</c:v>
                </c:pt>
                <c:pt idx="61">
                  <c:v>2.1999999999999999E-2</c:v>
                </c:pt>
                <c:pt idx="62">
                  <c:v>2.3E-2</c:v>
                </c:pt>
                <c:pt idx="63">
                  <c:v>2.4E-2</c:v>
                </c:pt>
                <c:pt idx="64">
                  <c:v>2.5000000000000001E-2</c:v>
                </c:pt>
                <c:pt idx="65">
                  <c:v>2.5999999999999999E-2</c:v>
                </c:pt>
                <c:pt idx="66">
                  <c:v>2.7E-2</c:v>
                </c:pt>
                <c:pt idx="67">
                  <c:v>2.8000000000000001E-2</c:v>
                </c:pt>
                <c:pt idx="68">
                  <c:v>2.9000000000000001E-2</c:v>
                </c:pt>
                <c:pt idx="69">
                  <c:v>0.03</c:v>
                </c:pt>
                <c:pt idx="70">
                  <c:v>3.1E-2</c:v>
                </c:pt>
                <c:pt idx="71">
                  <c:v>3.2000000000000001E-2</c:v>
                </c:pt>
                <c:pt idx="72">
                  <c:v>3.3000000000000002E-2</c:v>
                </c:pt>
                <c:pt idx="73">
                  <c:v>3.40000000000001E-2</c:v>
                </c:pt>
                <c:pt idx="74">
                  <c:v>3.50000000000001E-2</c:v>
                </c:pt>
                <c:pt idx="75">
                  <c:v>3.6000000000000101E-2</c:v>
                </c:pt>
                <c:pt idx="76">
                  <c:v>3.7000000000000102E-2</c:v>
                </c:pt>
                <c:pt idx="77">
                  <c:v>3.8000000000000103E-2</c:v>
                </c:pt>
                <c:pt idx="78">
                  <c:v>3.9000000000000097E-2</c:v>
                </c:pt>
              </c:numCache>
            </c:numRef>
          </c:xVal>
          <c:yVal>
            <c:numRef>
              <c:f>At0!$C$3:$C$81</c:f>
              <c:numCache>
                <c:formatCode>General</c:formatCode>
                <c:ptCount val="79"/>
                <c:pt idx="0">
                  <c:v>29</c:v>
                </c:pt>
                <c:pt idx="1">
                  <c:v>37</c:v>
                </c:pt>
                <c:pt idx="2">
                  <c:v>46</c:v>
                </c:pt>
                <c:pt idx="3">
                  <c:v>31</c:v>
                </c:pt>
                <c:pt idx="4">
                  <c:v>31</c:v>
                </c:pt>
                <c:pt idx="5">
                  <c:v>38</c:v>
                </c:pt>
                <c:pt idx="6">
                  <c:v>50</c:v>
                </c:pt>
                <c:pt idx="7">
                  <c:v>31</c:v>
                </c:pt>
                <c:pt idx="8">
                  <c:v>32</c:v>
                </c:pt>
                <c:pt idx="9">
                  <c:v>48</c:v>
                </c:pt>
                <c:pt idx="10">
                  <c:v>45</c:v>
                </c:pt>
                <c:pt idx="11">
                  <c:v>60</c:v>
                </c:pt>
                <c:pt idx="12">
                  <c:v>62</c:v>
                </c:pt>
                <c:pt idx="13">
                  <c:v>63</c:v>
                </c:pt>
                <c:pt idx="14">
                  <c:v>61</c:v>
                </c:pt>
                <c:pt idx="15">
                  <c:v>103</c:v>
                </c:pt>
                <c:pt idx="16">
                  <c:v>112</c:v>
                </c:pt>
                <c:pt idx="17">
                  <c:v>138</c:v>
                </c:pt>
                <c:pt idx="18">
                  <c:v>183</c:v>
                </c:pt>
                <c:pt idx="19">
                  <c:v>240</c:v>
                </c:pt>
                <c:pt idx="20">
                  <c:v>293</c:v>
                </c:pt>
                <c:pt idx="21">
                  <c:v>366</c:v>
                </c:pt>
                <c:pt idx="22">
                  <c:v>513</c:v>
                </c:pt>
                <c:pt idx="23">
                  <c:v>644</c:v>
                </c:pt>
                <c:pt idx="24">
                  <c:v>863</c:v>
                </c:pt>
                <c:pt idx="25">
                  <c:v>1152</c:v>
                </c:pt>
                <c:pt idx="26">
                  <c:v>1470</c:v>
                </c:pt>
                <c:pt idx="27">
                  <c:v>2204</c:v>
                </c:pt>
                <c:pt idx="28">
                  <c:v>2924</c:v>
                </c:pt>
                <c:pt idx="29">
                  <c:v>3990</c:v>
                </c:pt>
                <c:pt idx="30">
                  <c:v>5298</c:v>
                </c:pt>
                <c:pt idx="31">
                  <c:v>7038</c:v>
                </c:pt>
                <c:pt idx="32">
                  <c:v>9337</c:v>
                </c:pt>
                <c:pt idx="33">
                  <c:v>12323</c:v>
                </c:pt>
                <c:pt idx="34">
                  <c:v>15248</c:v>
                </c:pt>
                <c:pt idx="35">
                  <c:v>18561</c:v>
                </c:pt>
                <c:pt idx="36">
                  <c:v>20899</c:v>
                </c:pt>
                <c:pt idx="37">
                  <c:v>21785</c:v>
                </c:pt>
                <c:pt idx="38">
                  <c:v>23322</c:v>
                </c:pt>
                <c:pt idx="39">
                  <c:v>18681</c:v>
                </c:pt>
                <c:pt idx="40">
                  <c:v>9462</c:v>
                </c:pt>
                <c:pt idx="41">
                  <c:v>4510</c:v>
                </c:pt>
                <c:pt idx="42">
                  <c:v>2469</c:v>
                </c:pt>
                <c:pt idx="43">
                  <c:v>1503</c:v>
                </c:pt>
                <c:pt idx="44">
                  <c:v>910</c:v>
                </c:pt>
                <c:pt idx="45">
                  <c:v>501</c:v>
                </c:pt>
                <c:pt idx="46">
                  <c:v>310</c:v>
                </c:pt>
                <c:pt idx="47">
                  <c:v>213</c:v>
                </c:pt>
                <c:pt idx="48">
                  <c:v>140</c:v>
                </c:pt>
                <c:pt idx="49">
                  <c:v>102</c:v>
                </c:pt>
                <c:pt idx="50">
                  <c:v>86</c:v>
                </c:pt>
                <c:pt idx="51">
                  <c:v>58</c:v>
                </c:pt>
                <c:pt idx="52">
                  <c:v>46</c:v>
                </c:pt>
                <c:pt idx="53">
                  <c:v>32</c:v>
                </c:pt>
                <c:pt idx="54">
                  <c:v>32</c:v>
                </c:pt>
                <c:pt idx="55">
                  <c:v>28</c:v>
                </c:pt>
                <c:pt idx="56">
                  <c:v>24</c:v>
                </c:pt>
                <c:pt idx="57">
                  <c:v>23</c:v>
                </c:pt>
                <c:pt idx="58">
                  <c:v>24</c:v>
                </c:pt>
                <c:pt idx="59">
                  <c:v>19</c:v>
                </c:pt>
                <c:pt idx="60">
                  <c:v>21</c:v>
                </c:pt>
                <c:pt idx="61">
                  <c:v>27</c:v>
                </c:pt>
                <c:pt idx="62">
                  <c:v>23</c:v>
                </c:pt>
                <c:pt idx="63">
                  <c:v>39</c:v>
                </c:pt>
                <c:pt idx="64">
                  <c:v>20</c:v>
                </c:pt>
                <c:pt idx="65">
                  <c:v>19</c:v>
                </c:pt>
                <c:pt idx="66">
                  <c:v>16</c:v>
                </c:pt>
                <c:pt idx="67">
                  <c:v>20</c:v>
                </c:pt>
                <c:pt idx="68">
                  <c:v>12</c:v>
                </c:pt>
                <c:pt idx="69">
                  <c:v>19</c:v>
                </c:pt>
                <c:pt idx="70">
                  <c:v>21</c:v>
                </c:pt>
                <c:pt idx="71">
                  <c:v>21</c:v>
                </c:pt>
                <c:pt idx="72">
                  <c:v>18</c:v>
                </c:pt>
                <c:pt idx="73">
                  <c:v>16</c:v>
                </c:pt>
                <c:pt idx="74">
                  <c:v>24</c:v>
                </c:pt>
                <c:pt idx="75">
                  <c:v>27</c:v>
                </c:pt>
                <c:pt idx="76">
                  <c:v>22</c:v>
                </c:pt>
                <c:pt idx="77">
                  <c:v>12</c:v>
                </c:pt>
                <c:pt idx="78">
                  <c:v>18</c:v>
                </c:pt>
              </c:numCache>
            </c:numRef>
          </c:yVal>
          <c:smooth val="0"/>
          <c:extLst>
            <c:ext xmlns:c16="http://schemas.microsoft.com/office/drawing/2014/chart" uri="{C3380CC4-5D6E-409C-BE32-E72D297353CC}">
              <c16:uniqueId val="{00000001-9603-4CBA-A479-36AD9915A365}"/>
            </c:ext>
          </c:extLst>
        </c:ser>
        <c:ser>
          <c:idx val="5"/>
          <c:order val="2"/>
          <c:tx>
            <c:strRef>
              <c:f>At0!$E$3</c:f>
              <c:strCache>
                <c:ptCount val="1"/>
                <c:pt idx="0">
                  <c:v>LOOK FOR</c:v>
                </c:pt>
              </c:strCache>
            </c:strRef>
          </c:tx>
          <c:spPr>
            <a:ln w="19050" cap="rnd">
              <a:noFill/>
              <a:round/>
            </a:ln>
            <a:effectLst>
              <a:glow rad="635000">
                <a:schemeClr val="accent6">
                  <a:satMod val="175000"/>
                  <a:alpha val="40000"/>
                </a:schemeClr>
              </a:glow>
            </a:effectLst>
          </c:spPr>
          <c:marker>
            <c:symbol val="circle"/>
            <c:size val="5"/>
            <c:spPr>
              <a:solidFill>
                <a:schemeClr val="accent6"/>
              </a:solidFill>
              <a:ln w="9525">
                <a:solidFill>
                  <a:schemeClr val="accent6"/>
                </a:solidFill>
              </a:ln>
              <a:effectLst>
                <a:glow rad="635000">
                  <a:schemeClr val="accent6">
                    <a:satMod val="175000"/>
                    <a:alpha val="40000"/>
                  </a:schemeClr>
                </a:glow>
              </a:effectLst>
            </c:spPr>
          </c:marker>
          <c:xVal>
            <c:numRef>
              <c:f>At0!$F$4:$F$6</c:f>
              <c:numCache>
                <c:formatCode>General</c:formatCode>
                <c:ptCount val="3"/>
                <c:pt idx="0">
                  <c:v>-3.6386000000000002E-2</c:v>
                </c:pt>
                <c:pt idx="1">
                  <c:v>0</c:v>
                </c:pt>
                <c:pt idx="2">
                  <c:v>3.6386000000000002E-2</c:v>
                </c:pt>
              </c:numCache>
            </c:numRef>
          </c:xVal>
          <c:yVal>
            <c:numRef>
              <c:f>At0!$G$4:$G$6</c:f>
              <c:numCache>
                <c:formatCode>General</c:formatCode>
                <c:ptCount val="3"/>
                <c:pt idx="0">
                  <c:v>31271</c:v>
                </c:pt>
                <c:pt idx="1">
                  <c:v>31271</c:v>
                </c:pt>
                <c:pt idx="2">
                  <c:v>31271</c:v>
                </c:pt>
              </c:numCache>
            </c:numRef>
          </c:yVal>
          <c:smooth val="0"/>
          <c:extLst>
            <c:ext xmlns:c16="http://schemas.microsoft.com/office/drawing/2014/chart" uri="{C3380CC4-5D6E-409C-BE32-E72D297353CC}">
              <c16:uniqueId val="{00000002-9603-4CBA-A479-36AD9915A365}"/>
            </c:ext>
          </c:extLst>
        </c:ser>
        <c:dLbls>
          <c:showLegendKey val="0"/>
          <c:showVal val="0"/>
          <c:showCatName val="0"/>
          <c:showSerName val="0"/>
          <c:showPercent val="0"/>
          <c:showBubbleSize val="0"/>
        </c:dLbls>
        <c:axId val="-2128105360"/>
        <c:axId val="2132450352"/>
      </c:scatterChart>
      <c:valAx>
        <c:axId val="-21281053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2450352"/>
        <c:crosses val="autoZero"/>
        <c:crossBetween val="midCat"/>
      </c:valAx>
      <c:valAx>
        <c:axId val="2132450352"/>
        <c:scaling>
          <c:orientation val="minMax"/>
          <c:min val="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810536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rror at notch 28</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At28'!$B$2</c:f>
              <c:strCache>
                <c:ptCount val="1"/>
                <c:pt idx="0">
                  <c:v>With</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t28'!$A$3:$A$96</c:f>
              <c:numCache>
                <c:formatCode>General</c:formatCode>
                <c:ptCount val="94"/>
                <c:pt idx="0">
                  <c:v>27.982299999999999</c:v>
                </c:pt>
                <c:pt idx="1">
                  <c:v>27.9833</c:v>
                </c:pt>
                <c:pt idx="2">
                  <c:v>27.984300000000001</c:v>
                </c:pt>
                <c:pt idx="3">
                  <c:v>27.985299999999999</c:v>
                </c:pt>
                <c:pt idx="4">
                  <c:v>27.9863</c:v>
                </c:pt>
                <c:pt idx="5">
                  <c:v>27.987300000000001</c:v>
                </c:pt>
                <c:pt idx="6">
                  <c:v>27.98830000000001</c:v>
                </c:pt>
                <c:pt idx="7">
                  <c:v>27.989300000000011</c:v>
                </c:pt>
                <c:pt idx="8">
                  <c:v>27.990300000000008</c:v>
                </c:pt>
                <c:pt idx="9">
                  <c:v>27.99130000000001</c:v>
                </c:pt>
                <c:pt idx="10">
                  <c:v>27.992300000000011</c:v>
                </c:pt>
                <c:pt idx="11">
                  <c:v>27.993300000000019</c:v>
                </c:pt>
                <c:pt idx="12">
                  <c:v>27.99430000000002</c:v>
                </c:pt>
                <c:pt idx="13">
                  <c:v>27.995300000000011</c:v>
                </c:pt>
                <c:pt idx="14">
                  <c:v>27.996300000000019</c:v>
                </c:pt>
                <c:pt idx="15">
                  <c:v>27.997300000000021</c:v>
                </c:pt>
                <c:pt idx="16">
                  <c:v>27.998300000000022</c:v>
                </c:pt>
                <c:pt idx="17">
                  <c:v>27.999300000000019</c:v>
                </c:pt>
                <c:pt idx="18">
                  <c:v>28.000300000000021</c:v>
                </c:pt>
                <c:pt idx="19">
                  <c:v>28.001300000000029</c:v>
                </c:pt>
                <c:pt idx="20">
                  <c:v>28.00230000000003</c:v>
                </c:pt>
                <c:pt idx="21">
                  <c:v>28.003300000000031</c:v>
                </c:pt>
                <c:pt idx="22">
                  <c:v>28.004300000000029</c:v>
                </c:pt>
                <c:pt idx="23">
                  <c:v>28.00530000000003</c:v>
                </c:pt>
                <c:pt idx="24">
                  <c:v>28.006300000000032</c:v>
                </c:pt>
                <c:pt idx="25">
                  <c:v>28.007300000000029</c:v>
                </c:pt>
                <c:pt idx="26">
                  <c:v>28.00830000000003</c:v>
                </c:pt>
                <c:pt idx="27">
                  <c:v>28.009300000000032</c:v>
                </c:pt>
                <c:pt idx="28">
                  <c:v>28.01030000000004</c:v>
                </c:pt>
                <c:pt idx="29">
                  <c:v>28.011300000000041</c:v>
                </c:pt>
                <c:pt idx="30">
                  <c:v>28.012300000000039</c:v>
                </c:pt>
                <c:pt idx="31">
                  <c:v>28.01330000000004</c:v>
                </c:pt>
                <c:pt idx="32">
                  <c:v>28.014300000000041</c:v>
                </c:pt>
                <c:pt idx="33">
                  <c:v>28.015300000000039</c:v>
                </c:pt>
                <c:pt idx="34">
                  <c:v>28.01630000000004</c:v>
                </c:pt>
                <c:pt idx="35">
                  <c:v>28.017300000000041</c:v>
                </c:pt>
                <c:pt idx="36">
                  <c:v>28.01830000000005</c:v>
                </c:pt>
                <c:pt idx="37">
                  <c:v>28.019300000000051</c:v>
                </c:pt>
                <c:pt idx="38">
                  <c:v>28.020300000000049</c:v>
                </c:pt>
                <c:pt idx="39">
                  <c:v>28.02130000000005</c:v>
                </c:pt>
                <c:pt idx="40">
                  <c:v>28.022300000000051</c:v>
                </c:pt>
                <c:pt idx="41">
                  <c:v>28.023300000000049</c:v>
                </c:pt>
                <c:pt idx="42">
                  <c:v>28.02430000000005</c:v>
                </c:pt>
                <c:pt idx="43">
                  <c:v>28.025300000000051</c:v>
                </c:pt>
                <c:pt idx="44">
                  <c:v>28.026300000000059</c:v>
                </c:pt>
                <c:pt idx="45">
                  <c:v>28.027300000000061</c:v>
                </c:pt>
                <c:pt idx="46">
                  <c:v>28.028300000000051</c:v>
                </c:pt>
                <c:pt idx="47">
                  <c:v>28.02930000000006</c:v>
                </c:pt>
                <c:pt idx="48">
                  <c:v>28.030300000000061</c:v>
                </c:pt>
                <c:pt idx="49">
                  <c:v>28.031300000000069</c:v>
                </c:pt>
                <c:pt idx="50">
                  <c:v>28.03230000000006</c:v>
                </c:pt>
                <c:pt idx="51">
                  <c:v>28.033300000000061</c:v>
                </c:pt>
                <c:pt idx="52">
                  <c:v>28.034300000000069</c:v>
                </c:pt>
                <c:pt idx="53">
                  <c:v>28.03530000000007</c:v>
                </c:pt>
                <c:pt idx="54">
                  <c:v>28.036300000000072</c:v>
                </c:pt>
                <c:pt idx="55">
                  <c:v>28.037300000000069</c:v>
                </c:pt>
                <c:pt idx="56">
                  <c:v>28.038300000000071</c:v>
                </c:pt>
                <c:pt idx="57">
                  <c:v>28.039300000000079</c:v>
                </c:pt>
                <c:pt idx="58">
                  <c:v>28.04030000000007</c:v>
                </c:pt>
                <c:pt idx="59">
                  <c:v>28.041300000000071</c:v>
                </c:pt>
                <c:pt idx="60">
                  <c:v>28.042300000000068</c:v>
                </c:pt>
                <c:pt idx="61">
                  <c:v>28.04330000000008</c:v>
                </c:pt>
                <c:pt idx="62">
                  <c:v>28.044300000000081</c:v>
                </c:pt>
                <c:pt idx="63">
                  <c:v>28.045300000000079</c:v>
                </c:pt>
                <c:pt idx="64">
                  <c:v>28.04630000000008</c:v>
                </c:pt>
                <c:pt idx="65">
                  <c:v>28.047300000000089</c:v>
                </c:pt>
                <c:pt idx="66">
                  <c:v>28.048300000000079</c:v>
                </c:pt>
                <c:pt idx="67">
                  <c:v>28.049300000000081</c:v>
                </c:pt>
                <c:pt idx="68">
                  <c:v>28.050300000000089</c:v>
                </c:pt>
                <c:pt idx="69">
                  <c:v>28.051300000000101</c:v>
                </c:pt>
                <c:pt idx="70">
                  <c:v>28.052300000000091</c:v>
                </c:pt>
                <c:pt idx="71">
                  <c:v>28.053300000000089</c:v>
                </c:pt>
                <c:pt idx="72">
                  <c:v>28.054300000000101</c:v>
                </c:pt>
                <c:pt idx="73">
                  <c:v>28.055300000000091</c:v>
                </c:pt>
                <c:pt idx="74">
                  <c:v>28.056300000000089</c:v>
                </c:pt>
                <c:pt idx="75">
                  <c:v>28.057300000000101</c:v>
                </c:pt>
                <c:pt idx="76">
                  <c:v>28.058300000000092</c:v>
                </c:pt>
                <c:pt idx="77">
                  <c:v>28.0593000000001</c:v>
                </c:pt>
                <c:pt idx="78">
                  <c:v>28.06030000000009</c:v>
                </c:pt>
                <c:pt idx="79">
                  <c:v>28.061300000000099</c:v>
                </c:pt>
              </c:numCache>
            </c:numRef>
          </c:xVal>
          <c:yVal>
            <c:numRef>
              <c:f>'At28'!$B$3:$B$96</c:f>
              <c:numCache>
                <c:formatCode>General</c:formatCode>
                <c:ptCount val="94"/>
                <c:pt idx="0">
                  <c:v>7</c:v>
                </c:pt>
                <c:pt idx="1">
                  <c:v>7</c:v>
                </c:pt>
                <c:pt idx="2">
                  <c:v>8</c:v>
                </c:pt>
                <c:pt idx="3">
                  <c:v>4</c:v>
                </c:pt>
                <c:pt idx="4">
                  <c:v>3</c:v>
                </c:pt>
                <c:pt idx="5">
                  <c:v>4</c:v>
                </c:pt>
                <c:pt idx="6">
                  <c:v>6</c:v>
                </c:pt>
                <c:pt idx="7">
                  <c:v>5</c:v>
                </c:pt>
                <c:pt idx="8">
                  <c:v>7</c:v>
                </c:pt>
                <c:pt idx="9">
                  <c:v>8</c:v>
                </c:pt>
                <c:pt idx="10">
                  <c:v>20</c:v>
                </c:pt>
                <c:pt idx="11">
                  <c:v>36</c:v>
                </c:pt>
                <c:pt idx="12">
                  <c:v>67</c:v>
                </c:pt>
                <c:pt idx="13">
                  <c:v>93</c:v>
                </c:pt>
                <c:pt idx="14">
                  <c:v>49</c:v>
                </c:pt>
                <c:pt idx="15">
                  <c:v>20</c:v>
                </c:pt>
                <c:pt idx="16">
                  <c:v>8</c:v>
                </c:pt>
                <c:pt idx="17">
                  <c:v>14</c:v>
                </c:pt>
                <c:pt idx="18">
                  <c:v>4</c:v>
                </c:pt>
                <c:pt idx="19">
                  <c:v>5</c:v>
                </c:pt>
                <c:pt idx="20">
                  <c:v>10</c:v>
                </c:pt>
                <c:pt idx="21">
                  <c:v>3</c:v>
                </c:pt>
                <c:pt idx="22">
                  <c:v>7</c:v>
                </c:pt>
                <c:pt idx="23">
                  <c:v>4</c:v>
                </c:pt>
                <c:pt idx="24">
                  <c:v>3</c:v>
                </c:pt>
                <c:pt idx="25">
                  <c:v>1</c:v>
                </c:pt>
                <c:pt idx="26">
                  <c:v>1</c:v>
                </c:pt>
                <c:pt idx="27">
                  <c:v>2</c:v>
                </c:pt>
                <c:pt idx="28">
                  <c:v>2</c:v>
                </c:pt>
                <c:pt idx="29">
                  <c:v>2</c:v>
                </c:pt>
                <c:pt idx="30">
                  <c:v>0</c:v>
                </c:pt>
                <c:pt idx="31">
                  <c:v>4</c:v>
                </c:pt>
                <c:pt idx="32">
                  <c:v>1</c:v>
                </c:pt>
                <c:pt idx="33">
                  <c:v>1</c:v>
                </c:pt>
                <c:pt idx="34">
                  <c:v>2</c:v>
                </c:pt>
                <c:pt idx="35">
                  <c:v>1</c:v>
                </c:pt>
                <c:pt idx="36">
                  <c:v>0</c:v>
                </c:pt>
                <c:pt idx="37">
                  <c:v>9</c:v>
                </c:pt>
                <c:pt idx="38">
                  <c:v>12</c:v>
                </c:pt>
                <c:pt idx="39">
                  <c:v>1</c:v>
                </c:pt>
                <c:pt idx="40">
                  <c:v>2</c:v>
                </c:pt>
                <c:pt idx="41">
                  <c:v>2</c:v>
                </c:pt>
                <c:pt idx="42">
                  <c:v>1</c:v>
                </c:pt>
                <c:pt idx="43">
                  <c:v>1</c:v>
                </c:pt>
                <c:pt idx="44">
                  <c:v>8</c:v>
                </c:pt>
                <c:pt idx="45">
                  <c:v>11</c:v>
                </c:pt>
                <c:pt idx="46">
                  <c:v>22</c:v>
                </c:pt>
                <c:pt idx="47">
                  <c:v>39</c:v>
                </c:pt>
                <c:pt idx="48">
                  <c:v>97</c:v>
                </c:pt>
                <c:pt idx="49">
                  <c:v>139</c:v>
                </c:pt>
                <c:pt idx="50">
                  <c:v>39</c:v>
                </c:pt>
                <c:pt idx="51">
                  <c:v>16</c:v>
                </c:pt>
                <c:pt idx="52">
                  <c:v>2</c:v>
                </c:pt>
                <c:pt idx="53">
                  <c:v>2</c:v>
                </c:pt>
                <c:pt idx="54">
                  <c:v>2</c:v>
                </c:pt>
                <c:pt idx="55">
                  <c:v>2</c:v>
                </c:pt>
                <c:pt idx="56">
                  <c:v>0</c:v>
                </c:pt>
                <c:pt idx="57">
                  <c:v>2</c:v>
                </c:pt>
                <c:pt idx="58">
                  <c:v>4</c:v>
                </c:pt>
                <c:pt idx="59">
                  <c:v>0</c:v>
                </c:pt>
                <c:pt idx="60">
                  <c:v>2</c:v>
                </c:pt>
                <c:pt idx="61">
                  <c:v>2</c:v>
                </c:pt>
                <c:pt idx="62">
                  <c:v>3</c:v>
                </c:pt>
                <c:pt idx="63">
                  <c:v>1</c:v>
                </c:pt>
                <c:pt idx="64">
                  <c:v>2</c:v>
                </c:pt>
                <c:pt idx="65">
                  <c:v>1</c:v>
                </c:pt>
                <c:pt idx="66">
                  <c:v>1</c:v>
                </c:pt>
                <c:pt idx="67">
                  <c:v>1</c:v>
                </c:pt>
                <c:pt idx="68">
                  <c:v>0</c:v>
                </c:pt>
                <c:pt idx="69">
                  <c:v>0</c:v>
                </c:pt>
                <c:pt idx="70">
                  <c:v>2</c:v>
                </c:pt>
                <c:pt idx="71">
                  <c:v>3</c:v>
                </c:pt>
                <c:pt idx="72">
                  <c:v>1</c:v>
                </c:pt>
                <c:pt idx="73">
                  <c:v>1</c:v>
                </c:pt>
                <c:pt idx="74">
                  <c:v>1</c:v>
                </c:pt>
                <c:pt idx="75">
                  <c:v>0</c:v>
                </c:pt>
                <c:pt idx="76">
                  <c:v>2</c:v>
                </c:pt>
                <c:pt idx="77">
                  <c:v>3</c:v>
                </c:pt>
                <c:pt idx="78">
                  <c:v>1</c:v>
                </c:pt>
              </c:numCache>
            </c:numRef>
          </c:yVal>
          <c:smooth val="0"/>
          <c:extLst>
            <c:ext xmlns:c16="http://schemas.microsoft.com/office/drawing/2014/chart" uri="{C3380CC4-5D6E-409C-BE32-E72D297353CC}">
              <c16:uniqueId val="{00000000-2C3F-4455-8665-AF3569BFF10A}"/>
            </c:ext>
          </c:extLst>
        </c:ser>
        <c:ser>
          <c:idx val="1"/>
          <c:order val="1"/>
          <c:tx>
            <c:strRef>
              <c:f>'At28'!$C$2</c:f>
              <c:strCache>
                <c:ptCount val="1"/>
                <c:pt idx="0">
                  <c:v>Without</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t28'!$A$3:$A$180</c:f>
              <c:numCache>
                <c:formatCode>General</c:formatCode>
                <c:ptCount val="178"/>
                <c:pt idx="0">
                  <c:v>27.982299999999999</c:v>
                </c:pt>
                <c:pt idx="1">
                  <c:v>27.9833</c:v>
                </c:pt>
                <c:pt idx="2">
                  <c:v>27.984300000000001</c:v>
                </c:pt>
                <c:pt idx="3">
                  <c:v>27.985299999999999</c:v>
                </c:pt>
                <c:pt idx="4">
                  <c:v>27.9863</c:v>
                </c:pt>
                <c:pt idx="5">
                  <c:v>27.987300000000001</c:v>
                </c:pt>
                <c:pt idx="6">
                  <c:v>27.98830000000001</c:v>
                </c:pt>
                <c:pt idx="7">
                  <c:v>27.989300000000011</c:v>
                </c:pt>
                <c:pt idx="8">
                  <c:v>27.990300000000008</c:v>
                </c:pt>
                <c:pt idx="9">
                  <c:v>27.99130000000001</c:v>
                </c:pt>
                <c:pt idx="10">
                  <c:v>27.992300000000011</c:v>
                </c:pt>
                <c:pt idx="11">
                  <c:v>27.993300000000019</c:v>
                </c:pt>
                <c:pt idx="12">
                  <c:v>27.99430000000002</c:v>
                </c:pt>
                <c:pt idx="13">
                  <c:v>27.995300000000011</c:v>
                </c:pt>
                <c:pt idx="14">
                  <c:v>27.996300000000019</c:v>
                </c:pt>
                <c:pt idx="15">
                  <c:v>27.997300000000021</c:v>
                </c:pt>
                <c:pt idx="16">
                  <c:v>27.998300000000022</c:v>
                </c:pt>
                <c:pt idx="17">
                  <c:v>27.999300000000019</c:v>
                </c:pt>
                <c:pt idx="18">
                  <c:v>28.000300000000021</c:v>
                </c:pt>
                <c:pt idx="19">
                  <c:v>28.001300000000029</c:v>
                </c:pt>
                <c:pt idx="20">
                  <c:v>28.00230000000003</c:v>
                </c:pt>
                <c:pt idx="21">
                  <c:v>28.003300000000031</c:v>
                </c:pt>
                <c:pt idx="22">
                  <c:v>28.004300000000029</c:v>
                </c:pt>
                <c:pt idx="23">
                  <c:v>28.00530000000003</c:v>
                </c:pt>
                <c:pt idx="24">
                  <c:v>28.006300000000032</c:v>
                </c:pt>
                <c:pt idx="25">
                  <c:v>28.007300000000029</c:v>
                </c:pt>
                <c:pt idx="26">
                  <c:v>28.00830000000003</c:v>
                </c:pt>
                <c:pt idx="27">
                  <c:v>28.009300000000032</c:v>
                </c:pt>
                <c:pt idx="28">
                  <c:v>28.01030000000004</c:v>
                </c:pt>
                <c:pt idx="29">
                  <c:v>28.011300000000041</c:v>
                </c:pt>
                <c:pt idx="30">
                  <c:v>28.012300000000039</c:v>
                </c:pt>
                <c:pt idx="31">
                  <c:v>28.01330000000004</c:v>
                </c:pt>
                <c:pt idx="32">
                  <c:v>28.014300000000041</c:v>
                </c:pt>
                <c:pt idx="33">
                  <c:v>28.015300000000039</c:v>
                </c:pt>
                <c:pt idx="34">
                  <c:v>28.01630000000004</c:v>
                </c:pt>
                <c:pt idx="35">
                  <c:v>28.017300000000041</c:v>
                </c:pt>
                <c:pt idx="36">
                  <c:v>28.01830000000005</c:v>
                </c:pt>
                <c:pt idx="37">
                  <c:v>28.019300000000051</c:v>
                </c:pt>
                <c:pt idx="38">
                  <c:v>28.020300000000049</c:v>
                </c:pt>
                <c:pt idx="39">
                  <c:v>28.02130000000005</c:v>
                </c:pt>
                <c:pt idx="40">
                  <c:v>28.022300000000051</c:v>
                </c:pt>
                <c:pt idx="41">
                  <c:v>28.023300000000049</c:v>
                </c:pt>
                <c:pt idx="42">
                  <c:v>28.02430000000005</c:v>
                </c:pt>
                <c:pt idx="43">
                  <c:v>28.025300000000051</c:v>
                </c:pt>
                <c:pt idx="44">
                  <c:v>28.026300000000059</c:v>
                </c:pt>
                <c:pt idx="45">
                  <c:v>28.027300000000061</c:v>
                </c:pt>
                <c:pt idx="46">
                  <c:v>28.028300000000051</c:v>
                </c:pt>
                <c:pt idx="47">
                  <c:v>28.02930000000006</c:v>
                </c:pt>
                <c:pt idx="48">
                  <c:v>28.030300000000061</c:v>
                </c:pt>
                <c:pt idx="49">
                  <c:v>28.031300000000069</c:v>
                </c:pt>
                <c:pt idx="50">
                  <c:v>28.03230000000006</c:v>
                </c:pt>
                <c:pt idx="51">
                  <c:v>28.033300000000061</c:v>
                </c:pt>
                <c:pt idx="52">
                  <c:v>28.034300000000069</c:v>
                </c:pt>
                <c:pt idx="53">
                  <c:v>28.03530000000007</c:v>
                </c:pt>
                <c:pt idx="54">
                  <c:v>28.036300000000072</c:v>
                </c:pt>
                <c:pt idx="55">
                  <c:v>28.037300000000069</c:v>
                </c:pt>
                <c:pt idx="56">
                  <c:v>28.038300000000071</c:v>
                </c:pt>
                <c:pt idx="57">
                  <c:v>28.039300000000079</c:v>
                </c:pt>
                <c:pt idx="58">
                  <c:v>28.04030000000007</c:v>
                </c:pt>
                <c:pt idx="59">
                  <c:v>28.041300000000071</c:v>
                </c:pt>
                <c:pt idx="60">
                  <c:v>28.042300000000068</c:v>
                </c:pt>
                <c:pt idx="61">
                  <c:v>28.04330000000008</c:v>
                </c:pt>
                <c:pt idx="62">
                  <c:v>28.044300000000081</c:v>
                </c:pt>
                <c:pt idx="63">
                  <c:v>28.045300000000079</c:v>
                </c:pt>
                <c:pt idx="64">
                  <c:v>28.04630000000008</c:v>
                </c:pt>
                <c:pt idx="65">
                  <c:v>28.047300000000089</c:v>
                </c:pt>
                <c:pt idx="66">
                  <c:v>28.048300000000079</c:v>
                </c:pt>
                <c:pt idx="67">
                  <c:v>28.049300000000081</c:v>
                </c:pt>
                <c:pt idx="68">
                  <c:v>28.050300000000089</c:v>
                </c:pt>
                <c:pt idx="69">
                  <c:v>28.051300000000101</c:v>
                </c:pt>
                <c:pt idx="70">
                  <c:v>28.052300000000091</c:v>
                </c:pt>
                <c:pt idx="71">
                  <c:v>28.053300000000089</c:v>
                </c:pt>
                <c:pt idx="72">
                  <c:v>28.054300000000101</c:v>
                </c:pt>
                <c:pt idx="73">
                  <c:v>28.055300000000091</c:v>
                </c:pt>
                <c:pt idx="74">
                  <c:v>28.056300000000089</c:v>
                </c:pt>
                <c:pt idx="75">
                  <c:v>28.057300000000101</c:v>
                </c:pt>
                <c:pt idx="76">
                  <c:v>28.058300000000092</c:v>
                </c:pt>
                <c:pt idx="77">
                  <c:v>28.0593000000001</c:v>
                </c:pt>
                <c:pt idx="78">
                  <c:v>28.06030000000009</c:v>
                </c:pt>
                <c:pt idx="79">
                  <c:v>28.061300000000099</c:v>
                </c:pt>
              </c:numCache>
            </c:numRef>
          </c:xVal>
          <c:yVal>
            <c:numRef>
              <c:f>'At28'!$C$3:$C$180</c:f>
              <c:numCache>
                <c:formatCode>General</c:formatCode>
                <c:ptCount val="178"/>
                <c:pt idx="0">
                  <c:v>9</c:v>
                </c:pt>
                <c:pt idx="1">
                  <c:v>6</c:v>
                </c:pt>
                <c:pt idx="2">
                  <c:v>8</c:v>
                </c:pt>
                <c:pt idx="3">
                  <c:v>12</c:v>
                </c:pt>
                <c:pt idx="4">
                  <c:v>15</c:v>
                </c:pt>
                <c:pt idx="5">
                  <c:v>21</c:v>
                </c:pt>
                <c:pt idx="6">
                  <c:v>31</c:v>
                </c:pt>
                <c:pt idx="7">
                  <c:v>19</c:v>
                </c:pt>
                <c:pt idx="8">
                  <c:v>16</c:v>
                </c:pt>
                <c:pt idx="9">
                  <c:v>31</c:v>
                </c:pt>
                <c:pt idx="10">
                  <c:v>25</c:v>
                </c:pt>
                <c:pt idx="11">
                  <c:v>35</c:v>
                </c:pt>
                <c:pt idx="12">
                  <c:v>30</c:v>
                </c:pt>
                <c:pt idx="13">
                  <c:v>24</c:v>
                </c:pt>
                <c:pt idx="14">
                  <c:v>18</c:v>
                </c:pt>
                <c:pt idx="15">
                  <c:v>18</c:v>
                </c:pt>
                <c:pt idx="16">
                  <c:v>10</c:v>
                </c:pt>
                <c:pt idx="17">
                  <c:v>7</c:v>
                </c:pt>
                <c:pt idx="18">
                  <c:v>11</c:v>
                </c:pt>
                <c:pt idx="19">
                  <c:v>16</c:v>
                </c:pt>
                <c:pt idx="20">
                  <c:v>25</c:v>
                </c:pt>
                <c:pt idx="21">
                  <c:v>18</c:v>
                </c:pt>
                <c:pt idx="22">
                  <c:v>10</c:v>
                </c:pt>
                <c:pt idx="23">
                  <c:v>8</c:v>
                </c:pt>
                <c:pt idx="24">
                  <c:v>4</c:v>
                </c:pt>
                <c:pt idx="25">
                  <c:v>1</c:v>
                </c:pt>
                <c:pt idx="26">
                  <c:v>2</c:v>
                </c:pt>
                <c:pt idx="27">
                  <c:v>6</c:v>
                </c:pt>
                <c:pt idx="28">
                  <c:v>1</c:v>
                </c:pt>
                <c:pt idx="29">
                  <c:v>1</c:v>
                </c:pt>
                <c:pt idx="30">
                  <c:v>3</c:v>
                </c:pt>
                <c:pt idx="31">
                  <c:v>5</c:v>
                </c:pt>
                <c:pt idx="32">
                  <c:v>9</c:v>
                </c:pt>
                <c:pt idx="33">
                  <c:v>5</c:v>
                </c:pt>
                <c:pt idx="34">
                  <c:v>11</c:v>
                </c:pt>
                <c:pt idx="35">
                  <c:v>10</c:v>
                </c:pt>
                <c:pt idx="36">
                  <c:v>15</c:v>
                </c:pt>
                <c:pt idx="37">
                  <c:v>9</c:v>
                </c:pt>
                <c:pt idx="38">
                  <c:v>12</c:v>
                </c:pt>
                <c:pt idx="39">
                  <c:v>9</c:v>
                </c:pt>
                <c:pt idx="40">
                  <c:v>18</c:v>
                </c:pt>
                <c:pt idx="41">
                  <c:v>17</c:v>
                </c:pt>
                <c:pt idx="42">
                  <c:v>21</c:v>
                </c:pt>
                <c:pt idx="43">
                  <c:v>29</c:v>
                </c:pt>
                <c:pt idx="44">
                  <c:v>46</c:v>
                </c:pt>
                <c:pt idx="45">
                  <c:v>46</c:v>
                </c:pt>
                <c:pt idx="46">
                  <c:v>29</c:v>
                </c:pt>
                <c:pt idx="47">
                  <c:v>51</c:v>
                </c:pt>
                <c:pt idx="48">
                  <c:v>61</c:v>
                </c:pt>
                <c:pt idx="49">
                  <c:v>33</c:v>
                </c:pt>
                <c:pt idx="50">
                  <c:v>16</c:v>
                </c:pt>
                <c:pt idx="51">
                  <c:v>4</c:v>
                </c:pt>
                <c:pt idx="52">
                  <c:v>11</c:v>
                </c:pt>
                <c:pt idx="53">
                  <c:v>4</c:v>
                </c:pt>
                <c:pt idx="54">
                  <c:v>2</c:v>
                </c:pt>
                <c:pt idx="55">
                  <c:v>8</c:v>
                </c:pt>
                <c:pt idx="56">
                  <c:v>2</c:v>
                </c:pt>
                <c:pt idx="57">
                  <c:v>2</c:v>
                </c:pt>
                <c:pt idx="58">
                  <c:v>1</c:v>
                </c:pt>
                <c:pt idx="59">
                  <c:v>8</c:v>
                </c:pt>
                <c:pt idx="60">
                  <c:v>6</c:v>
                </c:pt>
                <c:pt idx="61">
                  <c:v>2</c:v>
                </c:pt>
                <c:pt idx="62">
                  <c:v>3</c:v>
                </c:pt>
                <c:pt idx="63">
                  <c:v>4</c:v>
                </c:pt>
                <c:pt idx="64">
                  <c:v>4</c:v>
                </c:pt>
                <c:pt idx="65">
                  <c:v>2</c:v>
                </c:pt>
                <c:pt idx="66">
                  <c:v>2</c:v>
                </c:pt>
                <c:pt idx="67">
                  <c:v>1</c:v>
                </c:pt>
                <c:pt idx="68">
                  <c:v>2</c:v>
                </c:pt>
                <c:pt idx="69">
                  <c:v>4</c:v>
                </c:pt>
                <c:pt idx="70">
                  <c:v>2</c:v>
                </c:pt>
                <c:pt idx="71">
                  <c:v>0</c:v>
                </c:pt>
                <c:pt idx="72">
                  <c:v>2</c:v>
                </c:pt>
                <c:pt idx="73">
                  <c:v>5</c:v>
                </c:pt>
                <c:pt idx="74">
                  <c:v>5</c:v>
                </c:pt>
                <c:pt idx="75">
                  <c:v>1</c:v>
                </c:pt>
                <c:pt idx="76">
                  <c:v>2</c:v>
                </c:pt>
                <c:pt idx="77">
                  <c:v>4</c:v>
                </c:pt>
                <c:pt idx="78">
                  <c:v>0</c:v>
                </c:pt>
              </c:numCache>
            </c:numRef>
          </c:yVal>
          <c:smooth val="0"/>
          <c:extLst>
            <c:ext xmlns:c16="http://schemas.microsoft.com/office/drawing/2014/chart" uri="{C3380CC4-5D6E-409C-BE32-E72D297353CC}">
              <c16:uniqueId val="{00000001-2C3F-4455-8665-AF3569BFF10A}"/>
            </c:ext>
          </c:extLst>
        </c:ser>
        <c:ser>
          <c:idx val="2"/>
          <c:order val="2"/>
          <c:tx>
            <c:strRef>
              <c:f>'At28'!$D$2</c:f>
              <c:strCache>
                <c:ptCount val="1"/>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At28'!$A$3:$A$180</c:f>
              <c:numCache>
                <c:formatCode>General</c:formatCode>
                <c:ptCount val="178"/>
                <c:pt idx="0">
                  <c:v>27.982299999999999</c:v>
                </c:pt>
                <c:pt idx="1">
                  <c:v>27.9833</c:v>
                </c:pt>
                <c:pt idx="2">
                  <c:v>27.984300000000001</c:v>
                </c:pt>
                <c:pt idx="3">
                  <c:v>27.985299999999999</c:v>
                </c:pt>
                <c:pt idx="4">
                  <c:v>27.9863</c:v>
                </c:pt>
                <c:pt idx="5">
                  <c:v>27.987300000000001</c:v>
                </c:pt>
                <c:pt idx="6">
                  <c:v>27.98830000000001</c:v>
                </c:pt>
                <c:pt idx="7">
                  <c:v>27.989300000000011</c:v>
                </c:pt>
                <c:pt idx="8">
                  <c:v>27.990300000000008</c:v>
                </c:pt>
                <c:pt idx="9">
                  <c:v>27.99130000000001</c:v>
                </c:pt>
                <c:pt idx="10">
                  <c:v>27.992300000000011</c:v>
                </c:pt>
                <c:pt idx="11">
                  <c:v>27.993300000000019</c:v>
                </c:pt>
                <c:pt idx="12">
                  <c:v>27.99430000000002</c:v>
                </c:pt>
                <c:pt idx="13">
                  <c:v>27.995300000000011</c:v>
                </c:pt>
                <c:pt idx="14">
                  <c:v>27.996300000000019</c:v>
                </c:pt>
                <c:pt idx="15">
                  <c:v>27.997300000000021</c:v>
                </c:pt>
                <c:pt idx="16">
                  <c:v>27.998300000000022</c:v>
                </c:pt>
                <c:pt idx="17">
                  <c:v>27.999300000000019</c:v>
                </c:pt>
                <c:pt idx="18">
                  <c:v>28.000300000000021</c:v>
                </c:pt>
                <c:pt idx="19">
                  <c:v>28.001300000000029</c:v>
                </c:pt>
                <c:pt idx="20">
                  <c:v>28.00230000000003</c:v>
                </c:pt>
                <c:pt idx="21">
                  <c:v>28.003300000000031</c:v>
                </c:pt>
                <c:pt idx="22">
                  <c:v>28.004300000000029</c:v>
                </c:pt>
                <c:pt idx="23">
                  <c:v>28.00530000000003</c:v>
                </c:pt>
                <c:pt idx="24">
                  <c:v>28.006300000000032</c:v>
                </c:pt>
                <c:pt idx="25">
                  <c:v>28.007300000000029</c:v>
                </c:pt>
                <c:pt idx="26">
                  <c:v>28.00830000000003</c:v>
                </c:pt>
                <c:pt idx="27">
                  <c:v>28.009300000000032</c:v>
                </c:pt>
                <c:pt idx="28">
                  <c:v>28.01030000000004</c:v>
                </c:pt>
                <c:pt idx="29">
                  <c:v>28.011300000000041</c:v>
                </c:pt>
                <c:pt idx="30">
                  <c:v>28.012300000000039</c:v>
                </c:pt>
                <c:pt idx="31">
                  <c:v>28.01330000000004</c:v>
                </c:pt>
                <c:pt idx="32">
                  <c:v>28.014300000000041</c:v>
                </c:pt>
                <c:pt idx="33">
                  <c:v>28.015300000000039</c:v>
                </c:pt>
                <c:pt idx="34">
                  <c:v>28.01630000000004</c:v>
                </c:pt>
                <c:pt idx="35">
                  <c:v>28.017300000000041</c:v>
                </c:pt>
                <c:pt idx="36">
                  <c:v>28.01830000000005</c:v>
                </c:pt>
                <c:pt idx="37">
                  <c:v>28.019300000000051</c:v>
                </c:pt>
                <c:pt idx="38">
                  <c:v>28.020300000000049</c:v>
                </c:pt>
                <c:pt idx="39">
                  <c:v>28.02130000000005</c:v>
                </c:pt>
                <c:pt idx="40">
                  <c:v>28.022300000000051</c:v>
                </c:pt>
                <c:pt idx="41">
                  <c:v>28.023300000000049</c:v>
                </c:pt>
                <c:pt idx="42">
                  <c:v>28.02430000000005</c:v>
                </c:pt>
                <c:pt idx="43">
                  <c:v>28.025300000000051</c:v>
                </c:pt>
                <c:pt idx="44">
                  <c:v>28.026300000000059</c:v>
                </c:pt>
                <c:pt idx="45">
                  <c:v>28.027300000000061</c:v>
                </c:pt>
                <c:pt idx="46">
                  <c:v>28.028300000000051</c:v>
                </c:pt>
                <c:pt idx="47">
                  <c:v>28.02930000000006</c:v>
                </c:pt>
                <c:pt idx="48">
                  <c:v>28.030300000000061</c:v>
                </c:pt>
                <c:pt idx="49">
                  <c:v>28.031300000000069</c:v>
                </c:pt>
                <c:pt idx="50">
                  <c:v>28.03230000000006</c:v>
                </c:pt>
                <c:pt idx="51">
                  <c:v>28.033300000000061</c:v>
                </c:pt>
                <c:pt idx="52">
                  <c:v>28.034300000000069</c:v>
                </c:pt>
                <c:pt idx="53">
                  <c:v>28.03530000000007</c:v>
                </c:pt>
                <c:pt idx="54">
                  <c:v>28.036300000000072</c:v>
                </c:pt>
                <c:pt idx="55">
                  <c:v>28.037300000000069</c:v>
                </c:pt>
                <c:pt idx="56">
                  <c:v>28.038300000000071</c:v>
                </c:pt>
                <c:pt idx="57">
                  <c:v>28.039300000000079</c:v>
                </c:pt>
                <c:pt idx="58">
                  <c:v>28.04030000000007</c:v>
                </c:pt>
                <c:pt idx="59">
                  <c:v>28.041300000000071</c:v>
                </c:pt>
                <c:pt idx="60">
                  <c:v>28.042300000000068</c:v>
                </c:pt>
                <c:pt idx="61">
                  <c:v>28.04330000000008</c:v>
                </c:pt>
                <c:pt idx="62">
                  <c:v>28.044300000000081</c:v>
                </c:pt>
                <c:pt idx="63">
                  <c:v>28.045300000000079</c:v>
                </c:pt>
                <c:pt idx="64">
                  <c:v>28.04630000000008</c:v>
                </c:pt>
                <c:pt idx="65">
                  <c:v>28.047300000000089</c:v>
                </c:pt>
                <c:pt idx="66">
                  <c:v>28.048300000000079</c:v>
                </c:pt>
                <c:pt idx="67">
                  <c:v>28.049300000000081</c:v>
                </c:pt>
                <c:pt idx="68">
                  <c:v>28.050300000000089</c:v>
                </c:pt>
                <c:pt idx="69">
                  <c:v>28.051300000000101</c:v>
                </c:pt>
                <c:pt idx="70">
                  <c:v>28.052300000000091</c:v>
                </c:pt>
                <c:pt idx="71">
                  <c:v>28.053300000000089</c:v>
                </c:pt>
                <c:pt idx="72">
                  <c:v>28.054300000000101</c:v>
                </c:pt>
                <c:pt idx="73">
                  <c:v>28.055300000000091</c:v>
                </c:pt>
                <c:pt idx="74">
                  <c:v>28.056300000000089</c:v>
                </c:pt>
                <c:pt idx="75">
                  <c:v>28.057300000000101</c:v>
                </c:pt>
                <c:pt idx="76">
                  <c:v>28.058300000000092</c:v>
                </c:pt>
                <c:pt idx="77">
                  <c:v>28.0593000000001</c:v>
                </c:pt>
                <c:pt idx="78">
                  <c:v>28.06030000000009</c:v>
                </c:pt>
                <c:pt idx="79">
                  <c:v>28.061300000000099</c:v>
                </c:pt>
              </c:numCache>
            </c:numRef>
          </c:xVal>
          <c:yVal>
            <c:numRef>
              <c:f>'At28'!$D$3:$D$180</c:f>
              <c:numCache>
                <c:formatCode>General</c:formatCode>
                <c:ptCount val="178"/>
              </c:numCache>
            </c:numRef>
          </c:yVal>
          <c:smooth val="0"/>
          <c:extLst>
            <c:ext xmlns:c16="http://schemas.microsoft.com/office/drawing/2014/chart" uri="{C3380CC4-5D6E-409C-BE32-E72D297353CC}">
              <c16:uniqueId val="{00000002-2C3F-4455-8665-AF3569BFF10A}"/>
            </c:ext>
          </c:extLst>
        </c:ser>
        <c:ser>
          <c:idx val="3"/>
          <c:order val="3"/>
          <c:tx>
            <c:strRef>
              <c:f>'At28'!$E$2</c:f>
              <c:strCache>
                <c:ptCount val="1"/>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At28'!$A$3:$A$180</c:f>
              <c:numCache>
                <c:formatCode>General</c:formatCode>
                <c:ptCount val="178"/>
                <c:pt idx="0">
                  <c:v>27.982299999999999</c:v>
                </c:pt>
                <c:pt idx="1">
                  <c:v>27.9833</c:v>
                </c:pt>
                <c:pt idx="2">
                  <c:v>27.984300000000001</c:v>
                </c:pt>
                <c:pt idx="3">
                  <c:v>27.985299999999999</c:v>
                </c:pt>
                <c:pt idx="4">
                  <c:v>27.9863</c:v>
                </c:pt>
                <c:pt idx="5">
                  <c:v>27.987300000000001</c:v>
                </c:pt>
                <c:pt idx="6">
                  <c:v>27.98830000000001</c:v>
                </c:pt>
                <c:pt idx="7">
                  <c:v>27.989300000000011</c:v>
                </c:pt>
                <c:pt idx="8">
                  <c:v>27.990300000000008</c:v>
                </c:pt>
                <c:pt idx="9">
                  <c:v>27.99130000000001</c:v>
                </c:pt>
                <c:pt idx="10">
                  <c:v>27.992300000000011</c:v>
                </c:pt>
                <c:pt idx="11">
                  <c:v>27.993300000000019</c:v>
                </c:pt>
                <c:pt idx="12">
                  <c:v>27.99430000000002</c:v>
                </c:pt>
                <c:pt idx="13">
                  <c:v>27.995300000000011</c:v>
                </c:pt>
                <c:pt idx="14">
                  <c:v>27.996300000000019</c:v>
                </c:pt>
                <c:pt idx="15">
                  <c:v>27.997300000000021</c:v>
                </c:pt>
                <c:pt idx="16">
                  <c:v>27.998300000000022</c:v>
                </c:pt>
                <c:pt idx="17">
                  <c:v>27.999300000000019</c:v>
                </c:pt>
                <c:pt idx="18">
                  <c:v>28.000300000000021</c:v>
                </c:pt>
                <c:pt idx="19">
                  <c:v>28.001300000000029</c:v>
                </c:pt>
                <c:pt idx="20">
                  <c:v>28.00230000000003</c:v>
                </c:pt>
                <c:pt idx="21">
                  <c:v>28.003300000000031</c:v>
                </c:pt>
                <c:pt idx="22">
                  <c:v>28.004300000000029</c:v>
                </c:pt>
                <c:pt idx="23">
                  <c:v>28.00530000000003</c:v>
                </c:pt>
                <c:pt idx="24">
                  <c:v>28.006300000000032</c:v>
                </c:pt>
                <c:pt idx="25">
                  <c:v>28.007300000000029</c:v>
                </c:pt>
                <c:pt idx="26">
                  <c:v>28.00830000000003</c:v>
                </c:pt>
                <c:pt idx="27">
                  <c:v>28.009300000000032</c:v>
                </c:pt>
                <c:pt idx="28">
                  <c:v>28.01030000000004</c:v>
                </c:pt>
                <c:pt idx="29">
                  <c:v>28.011300000000041</c:v>
                </c:pt>
                <c:pt idx="30">
                  <c:v>28.012300000000039</c:v>
                </c:pt>
                <c:pt idx="31">
                  <c:v>28.01330000000004</c:v>
                </c:pt>
                <c:pt idx="32">
                  <c:v>28.014300000000041</c:v>
                </c:pt>
                <c:pt idx="33">
                  <c:v>28.015300000000039</c:v>
                </c:pt>
                <c:pt idx="34">
                  <c:v>28.01630000000004</c:v>
                </c:pt>
                <c:pt idx="35">
                  <c:v>28.017300000000041</c:v>
                </c:pt>
                <c:pt idx="36">
                  <c:v>28.01830000000005</c:v>
                </c:pt>
                <c:pt idx="37">
                  <c:v>28.019300000000051</c:v>
                </c:pt>
                <c:pt idx="38">
                  <c:v>28.020300000000049</c:v>
                </c:pt>
                <c:pt idx="39">
                  <c:v>28.02130000000005</c:v>
                </c:pt>
                <c:pt idx="40">
                  <c:v>28.022300000000051</c:v>
                </c:pt>
                <c:pt idx="41">
                  <c:v>28.023300000000049</c:v>
                </c:pt>
                <c:pt idx="42">
                  <c:v>28.02430000000005</c:v>
                </c:pt>
                <c:pt idx="43">
                  <c:v>28.025300000000051</c:v>
                </c:pt>
                <c:pt idx="44">
                  <c:v>28.026300000000059</c:v>
                </c:pt>
                <c:pt idx="45">
                  <c:v>28.027300000000061</c:v>
                </c:pt>
                <c:pt idx="46">
                  <c:v>28.028300000000051</c:v>
                </c:pt>
                <c:pt idx="47">
                  <c:v>28.02930000000006</c:v>
                </c:pt>
                <c:pt idx="48">
                  <c:v>28.030300000000061</c:v>
                </c:pt>
                <c:pt idx="49">
                  <c:v>28.031300000000069</c:v>
                </c:pt>
                <c:pt idx="50">
                  <c:v>28.03230000000006</c:v>
                </c:pt>
                <c:pt idx="51">
                  <c:v>28.033300000000061</c:v>
                </c:pt>
                <c:pt idx="52">
                  <c:v>28.034300000000069</c:v>
                </c:pt>
                <c:pt idx="53">
                  <c:v>28.03530000000007</c:v>
                </c:pt>
                <c:pt idx="54">
                  <c:v>28.036300000000072</c:v>
                </c:pt>
                <c:pt idx="55">
                  <c:v>28.037300000000069</c:v>
                </c:pt>
                <c:pt idx="56">
                  <c:v>28.038300000000071</c:v>
                </c:pt>
                <c:pt idx="57">
                  <c:v>28.039300000000079</c:v>
                </c:pt>
                <c:pt idx="58">
                  <c:v>28.04030000000007</c:v>
                </c:pt>
                <c:pt idx="59">
                  <c:v>28.041300000000071</c:v>
                </c:pt>
                <c:pt idx="60">
                  <c:v>28.042300000000068</c:v>
                </c:pt>
                <c:pt idx="61">
                  <c:v>28.04330000000008</c:v>
                </c:pt>
                <c:pt idx="62">
                  <c:v>28.044300000000081</c:v>
                </c:pt>
                <c:pt idx="63">
                  <c:v>28.045300000000079</c:v>
                </c:pt>
                <c:pt idx="64">
                  <c:v>28.04630000000008</c:v>
                </c:pt>
                <c:pt idx="65">
                  <c:v>28.047300000000089</c:v>
                </c:pt>
                <c:pt idx="66">
                  <c:v>28.048300000000079</c:v>
                </c:pt>
                <c:pt idx="67">
                  <c:v>28.049300000000081</c:v>
                </c:pt>
                <c:pt idx="68">
                  <c:v>28.050300000000089</c:v>
                </c:pt>
                <c:pt idx="69">
                  <c:v>28.051300000000101</c:v>
                </c:pt>
                <c:pt idx="70">
                  <c:v>28.052300000000091</c:v>
                </c:pt>
                <c:pt idx="71">
                  <c:v>28.053300000000089</c:v>
                </c:pt>
                <c:pt idx="72">
                  <c:v>28.054300000000101</c:v>
                </c:pt>
                <c:pt idx="73">
                  <c:v>28.055300000000091</c:v>
                </c:pt>
                <c:pt idx="74">
                  <c:v>28.056300000000089</c:v>
                </c:pt>
                <c:pt idx="75">
                  <c:v>28.057300000000101</c:v>
                </c:pt>
                <c:pt idx="76">
                  <c:v>28.058300000000092</c:v>
                </c:pt>
                <c:pt idx="77">
                  <c:v>28.0593000000001</c:v>
                </c:pt>
                <c:pt idx="78">
                  <c:v>28.06030000000009</c:v>
                </c:pt>
                <c:pt idx="79">
                  <c:v>28.061300000000099</c:v>
                </c:pt>
              </c:numCache>
            </c:numRef>
          </c:xVal>
          <c:yVal>
            <c:numRef>
              <c:f>'At28'!$E$3:$E$180</c:f>
              <c:numCache>
                <c:formatCode>General</c:formatCode>
                <c:ptCount val="178"/>
              </c:numCache>
            </c:numRef>
          </c:yVal>
          <c:smooth val="0"/>
          <c:extLst>
            <c:ext xmlns:c16="http://schemas.microsoft.com/office/drawing/2014/chart" uri="{C3380CC4-5D6E-409C-BE32-E72D297353CC}">
              <c16:uniqueId val="{00000003-2C3F-4455-8665-AF3569BFF10A}"/>
            </c:ext>
          </c:extLst>
        </c:ser>
        <c:ser>
          <c:idx val="4"/>
          <c:order val="4"/>
          <c:tx>
            <c:strRef>
              <c:f>'At28'!$F$2</c:f>
              <c:strCache>
                <c:ptCount val="1"/>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At28'!$A$3:$A$180</c:f>
              <c:numCache>
                <c:formatCode>General</c:formatCode>
                <c:ptCount val="178"/>
                <c:pt idx="0">
                  <c:v>27.982299999999999</c:v>
                </c:pt>
                <c:pt idx="1">
                  <c:v>27.9833</c:v>
                </c:pt>
                <c:pt idx="2">
                  <c:v>27.984300000000001</c:v>
                </c:pt>
                <c:pt idx="3">
                  <c:v>27.985299999999999</c:v>
                </c:pt>
                <c:pt idx="4">
                  <c:v>27.9863</c:v>
                </c:pt>
                <c:pt idx="5">
                  <c:v>27.987300000000001</c:v>
                </c:pt>
                <c:pt idx="6">
                  <c:v>27.98830000000001</c:v>
                </c:pt>
                <c:pt idx="7">
                  <c:v>27.989300000000011</c:v>
                </c:pt>
                <c:pt idx="8">
                  <c:v>27.990300000000008</c:v>
                </c:pt>
                <c:pt idx="9">
                  <c:v>27.99130000000001</c:v>
                </c:pt>
                <c:pt idx="10">
                  <c:v>27.992300000000011</c:v>
                </c:pt>
                <c:pt idx="11">
                  <c:v>27.993300000000019</c:v>
                </c:pt>
                <c:pt idx="12">
                  <c:v>27.99430000000002</c:v>
                </c:pt>
                <c:pt idx="13">
                  <c:v>27.995300000000011</c:v>
                </c:pt>
                <c:pt idx="14">
                  <c:v>27.996300000000019</c:v>
                </c:pt>
                <c:pt idx="15">
                  <c:v>27.997300000000021</c:v>
                </c:pt>
                <c:pt idx="16">
                  <c:v>27.998300000000022</c:v>
                </c:pt>
                <c:pt idx="17">
                  <c:v>27.999300000000019</c:v>
                </c:pt>
                <c:pt idx="18">
                  <c:v>28.000300000000021</c:v>
                </c:pt>
                <c:pt idx="19">
                  <c:v>28.001300000000029</c:v>
                </c:pt>
                <c:pt idx="20">
                  <c:v>28.00230000000003</c:v>
                </c:pt>
                <c:pt idx="21">
                  <c:v>28.003300000000031</c:v>
                </c:pt>
                <c:pt idx="22">
                  <c:v>28.004300000000029</c:v>
                </c:pt>
                <c:pt idx="23">
                  <c:v>28.00530000000003</c:v>
                </c:pt>
                <c:pt idx="24">
                  <c:v>28.006300000000032</c:v>
                </c:pt>
                <c:pt idx="25">
                  <c:v>28.007300000000029</c:v>
                </c:pt>
                <c:pt idx="26">
                  <c:v>28.00830000000003</c:v>
                </c:pt>
                <c:pt idx="27">
                  <c:v>28.009300000000032</c:v>
                </c:pt>
                <c:pt idx="28">
                  <c:v>28.01030000000004</c:v>
                </c:pt>
                <c:pt idx="29">
                  <c:v>28.011300000000041</c:v>
                </c:pt>
                <c:pt idx="30">
                  <c:v>28.012300000000039</c:v>
                </c:pt>
                <c:pt idx="31">
                  <c:v>28.01330000000004</c:v>
                </c:pt>
                <c:pt idx="32">
                  <c:v>28.014300000000041</c:v>
                </c:pt>
                <c:pt idx="33">
                  <c:v>28.015300000000039</c:v>
                </c:pt>
                <c:pt idx="34">
                  <c:v>28.01630000000004</c:v>
                </c:pt>
                <c:pt idx="35">
                  <c:v>28.017300000000041</c:v>
                </c:pt>
                <c:pt idx="36">
                  <c:v>28.01830000000005</c:v>
                </c:pt>
                <c:pt idx="37">
                  <c:v>28.019300000000051</c:v>
                </c:pt>
                <c:pt idx="38">
                  <c:v>28.020300000000049</c:v>
                </c:pt>
                <c:pt idx="39">
                  <c:v>28.02130000000005</c:v>
                </c:pt>
                <c:pt idx="40">
                  <c:v>28.022300000000051</c:v>
                </c:pt>
                <c:pt idx="41">
                  <c:v>28.023300000000049</c:v>
                </c:pt>
                <c:pt idx="42">
                  <c:v>28.02430000000005</c:v>
                </c:pt>
                <c:pt idx="43">
                  <c:v>28.025300000000051</c:v>
                </c:pt>
                <c:pt idx="44">
                  <c:v>28.026300000000059</c:v>
                </c:pt>
                <c:pt idx="45">
                  <c:v>28.027300000000061</c:v>
                </c:pt>
                <c:pt idx="46">
                  <c:v>28.028300000000051</c:v>
                </c:pt>
                <c:pt idx="47">
                  <c:v>28.02930000000006</c:v>
                </c:pt>
                <c:pt idx="48">
                  <c:v>28.030300000000061</c:v>
                </c:pt>
                <c:pt idx="49">
                  <c:v>28.031300000000069</c:v>
                </c:pt>
                <c:pt idx="50">
                  <c:v>28.03230000000006</c:v>
                </c:pt>
                <c:pt idx="51">
                  <c:v>28.033300000000061</c:v>
                </c:pt>
                <c:pt idx="52">
                  <c:v>28.034300000000069</c:v>
                </c:pt>
                <c:pt idx="53">
                  <c:v>28.03530000000007</c:v>
                </c:pt>
                <c:pt idx="54">
                  <c:v>28.036300000000072</c:v>
                </c:pt>
                <c:pt idx="55">
                  <c:v>28.037300000000069</c:v>
                </c:pt>
                <c:pt idx="56">
                  <c:v>28.038300000000071</c:v>
                </c:pt>
                <c:pt idx="57">
                  <c:v>28.039300000000079</c:v>
                </c:pt>
                <c:pt idx="58">
                  <c:v>28.04030000000007</c:v>
                </c:pt>
                <c:pt idx="59">
                  <c:v>28.041300000000071</c:v>
                </c:pt>
                <c:pt idx="60">
                  <c:v>28.042300000000068</c:v>
                </c:pt>
                <c:pt idx="61">
                  <c:v>28.04330000000008</c:v>
                </c:pt>
                <c:pt idx="62">
                  <c:v>28.044300000000081</c:v>
                </c:pt>
                <c:pt idx="63">
                  <c:v>28.045300000000079</c:v>
                </c:pt>
                <c:pt idx="64">
                  <c:v>28.04630000000008</c:v>
                </c:pt>
                <c:pt idx="65">
                  <c:v>28.047300000000089</c:v>
                </c:pt>
                <c:pt idx="66">
                  <c:v>28.048300000000079</c:v>
                </c:pt>
                <c:pt idx="67">
                  <c:v>28.049300000000081</c:v>
                </c:pt>
                <c:pt idx="68">
                  <c:v>28.050300000000089</c:v>
                </c:pt>
                <c:pt idx="69">
                  <c:v>28.051300000000101</c:v>
                </c:pt>
                <c:pt idx="70">
                  <c:v>28.052300000000091</c:v>
                </c:pt>
                <c:pt idx="71">
                  <c:v>28.053300000000089</c:v>
                </c:pt>
                <c:pt idx="72">
                  <c:v>28.054300000000101</c:v>
                </c:pt>
                <c:pt idx="73">
                  <c:v>28.055300000000091</c:v>
                </c:pt>
                <c:pt idx="74">
                  <c:v>28.056300000000089</c:v>
                </c:pt>
                <c:pt idx="75">
                  <c:v>28.057300000000101</c:v>
                </c:pt>
                <c:pt idx="76">
                  <c:v>28.058300000000092</c:v>
                </c:pt>
                <c:pt idx="77">
                  <c:v>28.0593000000001</c:v>
                </c:pt>
                <c:pt idx="78">
                  <c:v>28.06030000000009</c:v>
                </c:pt>
                <c:pt idx="79">
                  <c:v>28.061300000000099</c:v>
                </c:pt>
              </c:numCache>
            </c:numRef>
          </c:xVal>
          <c:yVal>
            <c:numRef>
              <c:f>'At28'!$F$3:$F$180</c:f>
              <c:numCache>
                <c:formatCode>General</c:formatCode>
                <c:ptCount val="178"/>
              </c:numCache>
            </c:numRef>
          </c:yVal>
          <c:smooth val="0"/>
          <c:extLst>
            <c:ext xmlns:c16="http://schemas.microsoft.com/office/drawing/2014/chart" uri="{C3380CC4-5D6E-409C-BE32-E72D297353CC}">
              <c16:uniqueId val="{00000004-2C3F-4455-8665-AF3569BFF10A}"/>
            </c:ext>
          </c:extLst>
        </c:ser>
        <c:ser>
          <c:idx val="5"/>
          <c:order val="5"/>
          <c:tx>
            <c:strRef>
              <c:f>'At28'!$G$3</c:f>
              <c:strCache>
                <c:ptCount val="1"/>
                <c:pt idx="0">
                  <c:v>LOOK FOR</c:v>
                </c:pt>
              </c:strCache>
            </c:strRef>
          </c:tx>
          <c:spPr>
            <a:ln w="19050" cap="rnd">
              <a:noFill/>
              <a:round/>
            </a:ln>
            <a:effectLst>
              <a:glow rad="635000">
                <a:schemeClr val="accent6">
                  <a:satMod val="175000"/>
                  <a:alpha val="40000"/>
                </a:schemeClr>
              </a:glow>
            </a:effectLst>
          </c:spPr>
          <c:marker>
            <c:symbol val="circle"/>
            <c:size val="5"/>
            <c:spPr>
              <a:solidFill>
                <a:schemeClr val="accent6"/>
              </a:solidFill>
              <a:ln w="9525">
                <a:solidFill>
                  <a:schemeClr val="accent6"/>
                </a:solidFill>
              </a:ln>
              <a:effectLst>
                <a:glow rad="635000">
                  <a:schemeClr val="accent6">
                    <a:satMod val="175000"/>
                    <a:alpha val="40000"/>
                  </a:schemeClr>
                </a:glow>
              </a:effectLst>
            </c:spPr>
          </c:marker>
          <c:xVal>
            <c:numRef>
              <c:f>'At28'!$H$4:$H$8</c:f>
              <c:numCache>
                <c:formatCode>General</c:formatCode>
                <c:ptCount val="5"/>
                <c:pt idx="0">
                  <c:v>27.994914999999999</c:v>
                </c:pt>
                <c:pt idx="1">
                  <c:v>28.006148</c:v>
                </c:pt>
                <c:pt idx="2">
                  <c:v>28.031300000000009</c:v>
                </c:pt>
                <c:pt idx="3">
                  <c:v>28.042534</c:v>
                </c:pt>
                <c:pt idx="4">
                  <c:v>28.046104</c:v>
                </c:pt>
              </c:numCache>
            </c:numRef>
          </c:xVal>
          <c:yVal>
            <c:numRef>
              <c:f>'At28'!$I$4:$I$8</c:f>
              <c:numCache>
                <c:formatCode>General</c:formatCode>
                <c:ptCount val="5"/>
                <c:pt idx="0">
                  <c:v>69.5</c:v>
                </c:pt>
                <c:pt idx="1">
                  <c:v>69.5</c:v>
                </c:pt>
                <c:pt idx="2">
                  <c:v>69.5</c:v>
                </c:pt>
                <c:pt idx="3">
                  <c:v>69.5</c:v>
                </c:pt>
                <c:pt idx="4">
                  <c:v>69.5</c:v>
                </c:pt>
              </c:numCache>
            </c:numRef>
          </c:yVal>
          <c:smooth val="0"/>
          <c:extLst>
            <c:ext xmlns:c16="http://schemas.microsoft.com/office/drawing/2014/chart" uri="{C3380CC4-5D6E-409C-BE32-E72D297353CC}">
              <c16:uniqueId val="{00000005-2C3F-4455-8665-AF3569BFF10A}"/>
            </c:ext>
          </c:extLst>
        </c:ser>
        <c:dLbls>
          <c:showLegendKey val="0"/>
          <c:showVal val="0"/>
          <c:showCatName val="0"/>
          <c:showSerName val="0"/>
          <c:showPercent val="0"/>
          <c:showBubbleSize val="0"/>
        </c:dLbls>
        <c:axId val="-2128291376"/>
        <c:axId val="-2128288864"/>
      </c:scatterChart>
      <c:valAx>
        <c:axId val="-212829137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8288864"/>
        <c:crosses val="autoZero"/>
        <c:crossBetween val="midCat"/>
      </c:valAx>
      <c:valAx>
        <c:axId val="-2128288864"/>
        <c:scaling>
          <c:orientation val="minMax"/>
          <c:min val="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829137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766039A-A21A-4CD3-AE7F-FF7320105F78}" type="doc">
      <dgm:prSet loTypeId="urn:microsoft.com/office/officeart/2005/8/layout/process1" loCatId="process" qsTypeId="urn:microsoft.com/office/officeart/2005/8/quickstyle/simple1" qsCatId="simple" csTypeId="urn:microsoft.com/office/officeart/2005/8/colors/accent1_2" csCatId="accent1" phldr="1"/>
      <dgm:spPr/>
      <dgm:t>
        <a:bodyPr/>
        <a:lstStyle/>
        <a:p>
          <a:endParaRPr lang="en-US"/>
        </a:p>
      </dgm:t>
    </dgm:pt>
    <dgm:pt modelId="{33A44F80-509D-4F73-BE8B-CE7C1583576E}">
      <dgm:prSet phldrT="[Text]"/>
      <dgm:spPr>
        <a:solidFill>
          <a:schemeClr val="accent6">
            <a:lumMod val="75000"/>
          </a:schemeClr>
        </a:solidFill>
      </dgm:spPr>
      <dgm:t>
        <a:bodyPr/>
        <a:lstStyle/>
        <a:p>
          <a:r>
            <a:rPr lang="en-US"/>
            <a:t>Wide Mass Database Search</a:t>
          </a:r>
        </a:p>
      </dgm:t>
    </dgm:pt>
    <dgm:pt modelId="{02461987-A093-4D95-A38D-A67EC22996B1}" type="parTrans" cxnId="{494E92B9-D84A-4538-879B-AD14FD09EF98}">
      <dgm:prSet/>
      <dgm:spPr/>
      <dgm:t>
        <a:bodyPr/>
        <a:lstStyle/>
        <a:p>
          <a:endParaRPr lang="en-US"/>
        </a:p>
      </dgm:t>
    </dgm:pt>
    <dgm:pt modelId="{3F6A5438-782F-4A65-B910-C9E9FE6B5455}" type="sibTrans" cxnId="{494E92B9-D84A-4538-879B-AD14FD09EF98}">
      <dgm:prSet/>
      <dgm:spPr/>
      <dgm:t>
        <a:bodyPr/>
        <a:lstStyle/>
        <a:p>
          <a:endParaRPr lang="en-US"/>
        </a:p>
      </dgm:t>
    </dgm:pt>
    <dgm:pt modelId="{866F1198-2B08-4E7F-BBCE-20D6000FAC4D}">
      <dgm:prSet phldrT="[Text]"/>
      <dgm:spPr>
        <a:solidFill>
          <a:schemeClr val="accent6">
            <a:lumMod val="75000"/>
          </a:schemeClr>
        </a:solidFill>
      </dgm:spPr>
      <dgm:t>
        <a:bodyPr/>
        <a:lstStyle/>
        <a:p>
          <a:r>
            <a:rPr lang="en-US"/>
            <a:t>Calibration</a:t>
          </a:r>
        </a:p>
      </dgm:t>
    </dgm:pt>
    <dgm:pt modelId="{25C9F23E-AB8C-45BD-A3DD-F9BB3372C99A}" type="parTrans" cxnId="{11D67F06-1F5D-4974-8A96-ABE4A6B1D857}">
      <dgm:prSet/>
      <dgm:spPr/>
      <dgm:t>
        <a:bodyPr/>
        <a:lstStyle/>
        <a:p>
          <a:endParaRPr lang="en-US"/>
        </a:p>
      </dgm:t>
    </dgm:pt>
    <dgm:pt modelId="{FE4BBBE1-A2A5-4F12-BD80-43ED922C2AD5}" type="sibTrans" cxnId="{11D67F06-1F5D-4974-8A96-ABE4A6B1D857}">
      <dgm:prSet/>
      <dgm:spPr/>
      <dgm:t>
        <a:bodyPr/>
        <a:lstStyle/>
        <a:p>
          <a:endParaRPr lang="en-US"/>
        </a:p>
      </dgm:t>
    </dgm:pt>
    <dgm:pt modelId="{15209B3D-1D1C-4BDE-98EE-6A2DE8628006}">
      <dgm:prSet phldrT="[Text]"/>
      <dgm:spPr>
        <a:gradFill flip="none" rotWithShape="1">
          <a:gsLst>
            <a:gs pos="50000">
              <a:schemeClr val="accent1"/>
            </a:gs>
            <a:gs pos="50000">
              <a:schemeClr val="accent6">
                <a:lumMod val="75000"/>
              </a:schemeClr>
            </a:gs>
          </a:gsLst>
          <a:lin ang="5400000" scaled="1"/>
          <a:tileRect/>
        </a:gradFill>
      </dgm:spPr>
      <dgm:t>
        <a:bodyPr/>
        <a:lstStyle/>
        <a:p>
          <a:r>
            <a:rPr lang="en-US"/>
            <a:t>Open Search</a:t>
          </a:r>
        </a:p>
        <a:p>
          <a:r>
            <a:rPr lang="en-US"/>
            <a:t>Comb Search</a:t>
          </a:r>
        </a:p>
      </dgm:t>
    </dgm:pt>
    <dgm:pt modelId="{68B1C433-0C88-4D2F-8DEB-329B1B0A97DE}" type="parTrans" cxnId="{8A6005DC-E581-4990-8BD2-F1A2F0E0EF2D}">
      <dgm:prSet/>
      <dgm:spPr/>
      <dgm:t>
        <a:bodyPr/>
        <a:lstStyle/>
        <a:p>
          <a:endParaRPr lang="en-US"/>
        </a:p>
      </dgm:t>
    </dgm:pt>
    <dgm:pt modelId="{A31A0092-3795-4E6D-898A-DCF5DF96D9C9}" type="sibTrans" cxnId="{8A6005DC-E581-4990-8BD2-F1A2F0E0EF2D}">
      <dgm:prSet/>
      <dgm:spPr/>
      <dgm:t>
        <a:bodyPr/>
        <a:lstStyle/>
        <a:p>
          <a:endParaRPr lang="en-US"/>
        </a:p>
      </dgm:t>
    </dgm:pt>
    <dgm:pt modelId="{F4AC6DD0-5671-4455-B018-761FC1F92AA6}">
      <dgm:prSet phldrT="[Text]"/>
      <dgm:spPr/>
      <dgm:t>
        <a:bodyPr/>
        <a:lstStyle/>
        <a:p>
          <a:r>
            <a:rPr lang="en-US"/>
            <a:t>Database Augmentation</a:t>
          </a:r>
        </a:p>
      </dgm:t>
    </dgm:pt>
    <dgm:pt modelId="{3CD36D70-5ADE-4A45-84D3-871C2930980A}" type="parTrans" cxnId="{E7C86DFB-A30B-446F-8187-E862B57E21A0}">
      <dgm:prSet/>
      <dgm:spPr/>
      <dgm:t>
        <a:bodyPr/>
        <a:lstStyle/>
        <a:p>
          <a:endParaRPr lang="en-US"/>
        </a:p>
      </dgm:t>
    </dgm:pt>
    <dgm:pt modelId="{AF64E13F-C4DE-4689-B331-71DD2B3CA72B}" type="sibTrans" cxnId="{E7C86DFB-A30B-446F-8187-E862B57E21A0}">
      <dgm:prSet/>
      <dgm:spPr/>
      <dgm:t>
        <a:bodyPr/>
        <a:lstStyle/>
        <a:p>
          <a:endParaRPr lang="en-US"/>
        </a:p>
      </dgm:t>
    </dgm:pt>
    <dgm:pt modelId="{2B5A7269-CA66-45C0-91F7-2F41E0408597}">
      <dgm:prSet phldrT="[Text]"/>
      <dgm:spPr/>
      <dgm:t>
        <a:bodyPr/>
        <a:lstStyle/>
        <a:p>
          <a:r>
            <a:rPr lang="en-US"/>
            <a:t>Narrow Mass Search</a:t>
          </a:r>
        </a:p>
      </dgm:t>
    </dgm:pt>
    <dgm:pt modelId="{E8F489A1-FE8F-4136-B0E8-4BA0E858F891}" type="parTrans" cxnId="{E7723195-2DEC-4D3C-9FDF-4383156D148D}">
      <dgm:prSet/>
      <dgm:spPr/>
      <dgm:t>
        <a:bodyPr/>
        <a:lstStyle/>
        <a:p>
          <a:endParaRPr lang="en-US"/>
        </a:p>
      </dgm:t>
    </dgm:pt>
    <dgm:pt modelId="{0FFC83FF-F740-4675-BEA3-328B6C328F72}" type="sibTrans" cxnId="{E7723195-2DEC-4D3C-9FDF-4383156D148D}">
      <dgm:prSet/>
      <dgm:spPr/>
      <dgm:t>
        <a:bodyPr/>
        <a:lstStyle/>
        <a:p>
          <a:endParaRPr lang="en-US"/>
        </a:p>
      </dgm:t>
    </dgm:pt>
    <dgm:pt modelId="{C48469FE-FE6E-4540-898E-02140F338955}" type="pres">
      <dgm:prSet presAssocID="{F766039A-A21A-4CD3-AE7F-FF7320105F78}" presName="Name0" presStyleCnt="0">
        <dgm:presLayoutVars>
          <dgm:dir/>
          <dgm:resizeHandles val="exact"/>
        </dgm:presLayoutVars>
      </dgm:prSet>
      <dgm:spPr/>
    </dgm:pt>
    <dgm:pt modelId="{2DEC21E9-12FB-4463-B66A-156F4B463E4C}" type="pres">
      <dgm:prSet presAssocID="{33A44F80-509D-4F73-BE8B-CE7C1583576E}" presName="node" presStyleLbl="node1" presStyleIdx="0" presStyleCnt="5">
        <dgm:presLayoutVars>
          <dgm:bulletEnabled val="1"/>
        </dgm:presLayoutVars>
      </dgm:prSet>
      <dgm:spPr/>
    </dgm:pt>
    <dgm:pt modelId="{E02295ED-0AFE-4CE6-9A8E-A350DE72E76D}" type="pres">
      <dgm:prSet presAssocID="{3F6A5438-782F-4A65-B910-C9E9FE6B5455}" presName="sibTrans" presStyleLbl="sibTrans2D1" presStyleIdx="0" presStyleCnt="4"/>
      <dgm:spPr/>
    </dgm:pt>
    <dgm:pt modelId="{B915473C-B6F7-4834-8716-4F231E7C4033}" type="pres">
      <dgm:prSet presAssocID="{3F6A5438-782F-4A65-B910-C9E9FE6B5455}" presName="connectorText" presStyleLbl="sibTrans2D1" presStyleIdx="0" presStyleCnt="4"/>
      <dgm:spPr/>
    </dgm:pt>
    <dgm:pt modelId="{F0626F66-3F25-4430-878D-B23EA87AD20C}" type="pres">
      <dgm:prSet presAssocID="{866F1198-2B08-4E7F-BBCE-20D6000FAC4D}" presName="node" presStyleLbl="node1" presStyleIdx="1" presStyleCnt="5">
        <dgm:presLayoutVars>
          <dgm:bulletEnabled val="1"/>
        </dgm:presLayoutVars>
      </dgm:prSet>
      <dgm:spPr/>
    </dgm:pt>
    <dgm:pt modelId="{9F8FFF92-1897-407D-9B6D-CC1827A8606B}" type="pres">
      <dgm:prSet presAssocID="{FE4BBBE1-A2A5-4F12-BD80-43ED922C2AD5}" presName="sibTrans" presStyleLbl="sibTrans2D1" presStyleIdx="1" presStyleCnt="4"/>
      <dgm:spPr/>
    </dgm:pt>
    <dgm:pt modelId="{2A467123-C972-4696-8C09-41FD4F2E1828}" type="pres">
      <dgm:prSet presAssocID="{FE4BBBE1-A2A5-4F12-BD80-43ED922C2AD5}" presName="connectorText" presStyleLbl="sibTrans2D1" presStyleIdx="1" presStyleCnt="4"/>
      <dgm:spPr/>
    </dgm:pt>
    <dgm:pt modelId="{D5EC7C10-682F-40B3-8F49-2FD91CD34800}" type="pres">
      <dgm:prSet presAssocID="{15209B3D-1D1C-4BDE-98EE-6A2DE8628006}" presName="node" presStyleLbl="node1" presStyleIdx="2" presStyleCnt="5">
        <dgm:presLayoutVars>
          <dgm:bulletEnabled val="1"/>
        </dgm:presLayoutVars>
      </dgm:prSet>
      <dgm:spPr/>
    </dgm:pt>
    <dgm:pt modelId="{AFBF3013-DE26-4C73-A8AA-DD4F512FFC54}" type="pres">
      <dgm:prSet presAssocID="{A31A0092-3795-4E6D-898A-DCF5DF96D9C9}" presName="sibTrans" presStyleLbl="sibTrans2D1" presStyleIdx="2" presStyleCnt="4"/>
      <dgm:spPr/>
    </dgm:pt>
    <dgm:pt modelId="{697604DC-9897-47B3-A2EB-D86815073079}" type="pres">
      <dgm:prSet presAssocID="{A31A0092-3795-4E6D-898A-DCF5DF96D9C9}" presName="connectorText" presStyleLbl="sibTrans2D1" presStyleIdx="2" presStyleCnt="4"/>
      <dgm:spPr/>
    </dgm:pt>
    <dgm:pt modelId="{27A50FE8-0E38-4919-8142-577C034D56AA}" type="pres">
      <dgm:prSet presAssocID="{F4AC6DD0-5671-4455-B018-761FC1F92AA6}" presName="node" presStyleLbl="node1" presStyleIdx="3" presStyleCnt="5">
        <dgm:presLayoutVars>
          <dgm:bulletEnabled val="1"/>
        </dgm:presLayoutVars>
      </dgm:prSet>
      <dgm:spPr/>
    </dgm:pt>
    <dgm:pt modelId="{F4EB6278-6ED0-4DF2-AE68-5F32E15CF097}" type="pres">
      <dgm:prSet presAssocID="{AF64E13F-C4DE-4689-B331-71DD2B3CA72B}" presName="sibTrans" presStyleLbl="sibTrans2D1" presStyleIdx="3" presStyleCnt="4"/>
      <dgm:spPr/>
    </dgm:pt>
    <dgm:pt modelId="{631974E2-F9B1-4DB0-B2DA-FAD63598F021}" type="pres">
      <dgm:prSet presAssocID="{AF64E13F-C4DE-4689-B331-71DD2B3CA72B}" presName="connectorText" presStyleLbl="sibTrans2D1" presStyleIdx="3" presStyleCnt="4"/>
      <dgm:spPr/>
    </dgm:pt>
    <dgm:pt modelId="{E424E451-BB64-4570-985B-E6B812DC9377}" type="pres">
      <dgm:prSet presAssocID="{2B5A7269-CA66-45C0-91F7-2F41E0408597}" presName="node" presStyleLbl="node1" presStyleIdx="4" presStyleCnt="5">
        <dgm:presLayoutVars>
          <dgm:bulletEnabled val="1"/>
        </dgm:presLayoutVars>
      </dgm:prSet>
      <dgm:spPr/>
    </dgm:pt>
  </dgm:ptLst>
  <dgm:cxnLst>
    <dgm:cxn modelId="{B550290A-8AF4-4939-9EF9-F59E300660DE}" type="presOf" srcId="{A31A0092-3795-4E6D-898A-DCF5DF96D9C9}" destId="{AFBF3013-DE26-4C73-A8AA-DD4F512FFC54}" srcOrd="0" destOrd="0" presId="urn:microsoft.com/office/officeart/2005/8/layout/process1"/>
    <dgm:cxn modelId="{5EE73E2A-87C7-456E-9310-748402E484A5}" type="presOf" srcId="{FE4BBBE1-A2A5-4F12-BD80-43ED922C2AD5}" destId="{2A467123-C972-4696-8C09-41FD4F2E1828}" srcOrd="1" destOrd="0" presId="urn:microsoft.com/office/officeart/2005/8/layout/process1"/>
    <dgm:cxn modelId="{8A6005DC-E581-4990-8BD2-F1A2F0E0EF2D}" srcId="{F766039A-A21A-4CD3-AE7F-FF7320105F78}" destId="{15209B3D-1D1C-4BDE-98EE-6A2DE8628006}" srcOrd="2" destOrd="0" parTransId="{68B1C433-0C88-4D2F-8DEB-329B1B0A97DE}" sibTransId="{A31A0092-3795-4E6D-898A-DCF5DF96D9C9}"/>
    <dgm:cxn modelId="{494E92B9-D84A-4538-879B-AD14FD09EF98}" srcId="{F766039A-A21A-4CD3-AE7F-FF7320105F78}" destId="{33A44F80-509D-4F73-BE8B-CE7C1583576E}" srcOrd="0" destOrd="0" parTransId="{02461987-A093-4D95-A38D-A67EC22996B1}" sibTransId="{3F6A5438-782F-4A65-B910-C9E9FE6B5455}"/>
    <dgm:cxn modelId="{55F378DD-9B50-4E61-A55B-CD0D1BA11CE3}" type="presOf" srcId="{2B5A7269-CA66-45C0-91F7-2F41E0408597}" destId="{E424E451-BB64-4570-985B-E6B812DC9377}" srcOrd="0" destOrd="0" presId="urn:microsoft.com/office/officeart/2005/8/layout/process1"/>
    <dgm:cxn modelId="{B8822BC3-3A2A-451D-BA87-0A2948408C81}" type="presOf" srcId="{866F1198-2B08-4E7F-BBCE-20D6000FAC4D}" destId="{F0626F66-3F25-4430-878D-B23EA87AD20C}" srcOrd="0" destOrd="0" presId="urn:microsoft.com/office/officeart/2005/8/layout/process1"/>
    <dgm:cxn modelId="{E7C86DFB-A30B-446F-8187-E862B57E21A0}" srcId="{F766039A-A21A-4CD3-AE7F-FF7320105F78}" destId="{F4AC6DD0-5671-4455-B018-761FC1F92AA6}" srcOrd="3" destOrd="0" parTransId="{3CD36D70-5ADE-4A45-84D3-871C2930980A}" sibTransId="{AF64E13F-C4DE-4689-B331-71DD2B3CA72B}"/>
    <dgm:cxn modelId="{97B9D636-EEEE-4265-8ED6-7946E8DE5BDF}" type="presOf" srcId="{3F6A5438-782F-4A65-B910-C9E9FE6B5455}" destId="{B915473C-B6F7-4834-8716-4F231E7C4033}" srcOrd="1" destOrd="0" presId="urn:microsoft.com/office/officeart/2005/8/layout/process1"/>
    <dgm:cxn modelId="{20E14FDE-992E-4BE5-AC38-C05257F65B5D}" type="presOf" srcId="{F4AC6DD0-5671-4455-B018-761FC1F92AA6}" destId="{27A50FE8-0E38-4919-8142-577C034D56AA}" srcOrd="0" destOrd="0" presId="urn:microsoft.com/office/officeart/2005/8/layout/process1"/>
    <dgm:cxn modelId="{E8E95D62-045C-4977-8281-2809787361CB}" type="presOf" srcId="{A31A0092-3795-4E6D-898A-DCF5DF96D9C9}" destId="{697604DC-9897-47B3-A2EB-D86815073079}" srcOrd="1" destOrd="0" presId="urn:microsoft.com/office/officeart/2005/8/layout/process1"/>
    <dgm:cxn modelId="{F690E7C6-C3CF-4922-BB44-68BADFE52120}" type="presOf" srcId="{33A44F80-509D-4F73-BE8B-CE7C1583576E}" destId="{2DEC21E9-12FB-4463-B66A-156F4B463E4C}" srcOrd="0" destOrd="0" presId="urn:microsoft.com/office/officeart/2005/8/layout/process1"/>
    <dgm:cxn modelId="{C8BC682E-8FD9-48B7-9975-D4FEE4BE0E98}" type="presOf" srcId="{AF64E13F-C4DE-4689-B331-71DD2B3CA72B}" destId="{631974E2-F9B1-4DB0-B2DA-FAD63598F021}" srcOrd="1" destOrd="0" presId="urn:microsoft.com/office/officeart/2005/8/layout/process1"/>
    <dgm:cxn modelId="{E99C5263-C607-498D-9E1E-55F01E8C8099}" type="presOf" srcId="{AF64E13F-C4DE-4689-B331-71DD2B3CA72B}" destId="{F4EB6278-6ED0-4DF2-AE68-5F32E15CF097}" srcOrd="0" destOrd="0" presId="urn:microsoft.com/office/officeart/2005/8/layout/process1"/>
    <dgm:cxn modelId="{200112BE-B1ED-4D0C-AC36-570157DA6D4F}" type="presOf" srcId="{FE4BBBE1-A2A5-4F12-BD80-43ED922C2AD5}" destId="{9F8FFF92-1897-407D-9B6D-CC1827A8606B}" srcOrd="0" destOrd="0" presId="urn:microsoft.com/office/officeart/2005/8/layout/process1"/>
    <dgm:cxn modelId="{E7723195-2DEC-4D3C-9FDF-4383156D148D}" srcId="{F766039A-A21A-4CD3-AE7F-FF7320105F78}" destId="{2B5A7269-CA66-45C0-91F7-2F41E0408597}" srcOrd="4" destOrd="0" parTransId="{E8F489A1-FE8F-4136-B0E8-4BA0E858F891}" sibTransId="{0FFC83FF-F740-4675-BEA3-328B6C328F72}"/>
    <dgm:cxn modelId="{503FA873-5C46-4722-9FFF-8550F74F9096}" type="presOf" srcId="{15209B3D-1D1C-4BDE-98EE-6A2DE8628006}" destId="{D5EC7C10-682F-40B3-8F49-2FD91CD34800}" srcOrd="0" destOrd="0" presId="urn:microsoft.com/office/officeart/2005/8/layout/process1"/>
    <dgm:cxn modelId="{270E302D-1395-4598-A7CB-EF680A681030}" type="presOf" srcId="{F766039A-A21A-4CD3-AE7F-FF7320105F78}" destId="{C48469FE-FE6E-4540-898E-02140F338955}" srcOrd="0" destOrd="0" presId="urn:microsoft.com/office/officeart/2005/8/layout/process1"/>
    <dgm:cxn modelId="{782555CE-6F45-4B2F-8BDE-7E13D7F120F7}" type="presOf" srcId="{3F6A5438-782F-4A65-B910-C9E9FE6B5455}" destId="{E02295ED-0AFE-4CE6-9A8E-A350DE72E76D}" srcOrd="0" destOrd="0" presId="urn:microsoft.com/office/officeart/2005/8/layout/process1"/>
    <dgm:cxn modelId="{11D67F06-1F5D-4974-8A96-ABE4A6B1D857}" srcId="{F766039A-A21A-4CD3-AE7F-FF7320105F78}" destId="{866F1198-2B08-4E7F-BBCE-20D6000FAC4D}" srcOrd="1" destOrd="0" parTransId="{25C9F23E-AB8C-45BD-A3DD-F9BB3372C99A}" sibTransId="{FE4BBBE1-A2A5-4F12-BD80-43ED922C2AD5}"/>
    <dgm:cxn modelId="{2DB468C8-D6C0-49BD-AA06-6089AE194D8D}" type="presParOf" srcId="{C48469FE-FE6E-4540-898E-02140F338955}" destId="{2DEC21E9-12FB-4463-B66A-156F4B463E4C}" srcOrd="0" destOrd="0" presId="urn:microsoft.com/office/officeart/2005/8/layout/process1"/>
    <dgm:cxn modelId="{768EC540-D879-4677-AE88-37A863B13A0D}" type="presParOf" srcId="{C48469FE-FE6E-4540-898E-02140F338955}" destId="{E02295ED-0AFE-4CE6-9A8E-A350DE72E76D}" srcOrd="1" destOrd="0" presId="urn:microsoft.com/office/officeart/2005/8/layout/process1"/>
    <dgm:cxn modelId="{12E61603-9BF7-4741-9251-3BF3C8312CC1}" type="presParOf" srcId="{E02295ED-0AFE-4CE6-9A8E-A350DE72E76D}" destId="{B915473C-B6F7-4834-8716-4F231E7C4033}" srcOrd="0" destOrd="0" presId="urn:microsoft.com/office/officeart/2005/8/layout/process1"/>
    <dgm:cxn modelId="{D41589CC-CDE4-4904-AF36-86E1236FCD6E}" type="presParOf" srcId="{C48469FE-FE6E-4540-898E-02140F338955}" destId="{F0626F66-3F25-4430-878D-B23EA87AD20C}" srcOrd="2" destOrd="0" presId="urn:microsoft.com/office/officeart/2005/8/layout/process1"/>
    <dgm:cxn modelId="{2BE79B85-D208-405D-A619-1065A6887F85}" type="presParOf" srcId="{C48469FE-FE6E-4540-898E-02140F338955}" destId="{9F8FFF92-1897-407D-9B6D-CC1827A8606B}" srcOrd="3" destOrd="0" presId="urn:microsoft.com/office/officeart/2005/8/layout/process1"/>
    <dgm:cxn modelId="{BB9B84A7-EC17-491B-AAB9-86A132960780}" type="presParOf" srcId="{9F8FFF92-1897-407D-9B6D-CC1827A8606B}" destId="{2A467123-C972-4696-8C09-41FD4F2E1828}" srcOrd="0" destOrd="0" presId="urn:microsoft.com/office/officeart/2005/8/layout/process1"/>
    <dgm:cxn modelId="{A583D4EC-2CA5-4048-95C5-25632AC0CDC6}" type="presParOf" srcId="{C48469FE-FE6E-4540-898E-02140F338955}" destId="{D5EC7C10-682F-40B3-8F49-2FD91CD34800}" srcOrd="4" destOrd="0" presId="urn:microsoft.com/office/officeart/2005/8/layout/process1"/>
    <dgm:cxn modelId="{0914E7B0-5CA1-4ADD-8D89-4C545F2935B2}" type="presParOf" srcId="{C48469FE-FE6E-4540-898E-02140F338955}" destId="{AFBF3013-DE26-4C73-A8AA-DD4F512FFC54}" srcOrd="5" destOrd="0" presId="urn:microsoft.com/office/officeart/2005/8/layout/process1"/>
    <dgm:cxn modelId="{2CA9B5FE-D68C-4E84-98B8-C1D3070F025D}" type="presParOf" srcId="{AFBF3013-DE26-4C73-A8AA-DD4F512FFC54}" destId="{697604DC-9897-47B3-A2EB-D86815073079}" srcOrd="0" destOrd="0" presId="urn:microsoft.com/office/officeart/2005/8/layout/process1"/>
    <dgm:cxn modelId="{A5671F89-3E40-424F-A4F6-29C9DBBE6BD1}" type="presParOf" srcId="{C48469FE-FE6E-4540-898E-02140F338955}" destId="{27A50FE8-0E38-4919-8142-577C034D56AA}" srcOrd="6" destOrd="0" presId="urn:microsoft.com/office/officeart/2005/8/layout/process1"/>
    <dgm:cxn modelId="{F2723A83-92D2-43D9-B037-63F99B365A6F}" type="presParOf" srcId="{C48469FE-FE6E-4540-898E-02140F338955}" destId="{F4EB6278-6ED0-4DF2-AE68-5F32E15CF097}" srcOrd="7" destOrd="0" presId="urn:microsoft.com/office/officeart/2005/8/layout/process1"/>
    <dgm:cxn modelId="{DB7E9605-E5CD-4BED-8A2C-55980416463C}" type="presParOf" srcId="{F4EB6278-6ED0-4DF2-AE68-5F32E15CF097}" destId="{631974E2-F9B1-4DB0-B2DA-FAD63598F021}" srcOrd="0" destOrd="0" presId="urn:microsoft.com/office/officeart/2005/8/layout/process1"/>
    <dgm:cxn modelId="{B5A1F01A-297F-4836-A0BB-AA54111FBE31}" type="presParOf" srcId="{C48469FE-FE6E-4540-898E-02140F338955}" destId="{E424E451-BB64-4570-985B-E6B812DC9377}" srcOrd="8" destOrd="0" presId="urn:microsoft.com/office/officeart/2005/8/layout/process1"/>
  </dgm:cxnLst>
  <dgm:bg/>
  <dgm:whole/>
  <dgm:extLst>
    <a:ext uri="http://schemas.microsoft.com/office/drawing/2008/diagram">
      <dsp:dataModelExt xmlns:dsp="http://schemas.microsoft.com/office/drawing/2008/diagram" relId="rId1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DEC21E9-12FB-4463-B66A-156F4B463E4C}">
      <dsp:nvSpPr>
        <dsp:cNvPr id="0" name=""/>
        <dsp:cNvSpPr/>
      </dsp:nvSpPr>
      <dsp:spPr>
        <a:xfrm>
          <a:off x="2822" y="73216"/>
          <a:ext cx="874867" cy="549526"/>
        </a:xfrm>
        <a:prstGeom prst="roundRect">
          <a:avLst>
            <a:gd name="adj" fmla="val 10000"/>
          </a:avLst>
        </a:prstGeom>
        <a:solidFill>
          <a:schemeClr val="accent6">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Wide Mass Database Search</a:t>
          </a:r>
        </a:p>
      </dsp:txBody>
      <dsp:txXfrm>
        <a:off x="18917" y="89311"/>
        <a:ext cx="842677" cy="517336"/>
      </dsp:txXfrm>
    </dsp:sp>
    <dsp:sp modelId="{E02295ED-0AFE-4CE6-9A8E-A350DE72E76D}">
      <dsp:nvSpPr>
        <dsp:cNvPr id="0" name=""/>
        <dsp:cNvSpPr/>
      </dsp:nvSpPr>
      <dsp:spPr>
        <a:xfrm>
          <a:off x="965176" y="239496"/>
          <a:ext cx="185471" cy="21696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965176" y="282889"/>
        <a:ext cx="129830" cy="130181"/>
      </dsp:txXfrm>
    </dsp:sp>
    <dsp:sp modelId="{F0626F66-3F25-4430-878D-B23EA87AD20C}">
      <dsp:nvSpPr>
        <dsp:cNvPr id="0" name=""/>
        <dsp:cNvSpPr/>
      </dsp:nvSpPr>
      <dsp:spPr>
        <a:xfrm>
          <a:off x="1227636" y="73216"/>
          <a:ext cx="874867" cy="549526"/>
        </a:xfrm>
        <a:prstGeom prst="roundRect">
          <a:avLst>
            <a:gd name="adj" fmla="val 10000"/>
          </a:avLst>
        </a:prstGeom>
        <a:solidFill>
          <a:schemeClr val="accent6">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Calibration</a:t>
          </a:r>
        </a:p>
      </dsp:txBody>
      <dsp:txXfrm>
        <a:off x="1243731" y="89311"/>
        <a:ext cx="842677" cy="517336"/>
      </dsp:txXfrm>
    </dsp:sp>
    <dsp:sp modelId="{9F8FFF92-1897-407D-9B6D-CC1827A8606B}">
      <dsp:nvSpPr>
        <dsp:cNvPr id="0" name=""/>
        <dsp:cNvSpPr/>
      </dsp:nvSpPr>
      <dsp:spPr>
        <a:xfrm>
          <a:off x="2189990" y="239496"/>
          <a:ext cx="185471" cy="21696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2189990" y="282889"/>
        <a:ext cx="129830" cy="130181"/>
      </dsp:txXfrm>
    </dsp:sp>
    <dsp:sp modelId="{D5EC7C10-682F-40B3-8F49-2FD91CD34800}">
      <dsp:nvSpPr>
        <dsp:cNvPr id="0" name=""/>
        <dsp:cNvSpPr/>
      </dsp:nvSpPr>
      <dsp:spPr>
        <a:xfrm>
          <a:off x="2452451" y="73216"/>
          <a:ext cx="874867" cy="549526"/>
        </a:xfrm>
        <a:prstGeom prst="roundRect">
          <a:avLst>
            <a:gd name="adj" fmla="val 10000"/>
          </a:avLst>
        </a:prstGeom>
        <a:gradFill flip="none" rotWithShape="1">
          <a:gsLst>
            <a:gs pos="50000">
              <a:schemeClr val="accent1"/>
            </a:gs>
            <a:gs pos="50000">
              <a:schemeClr val="accent6">
                <a:lumMod val="75000"/>
              </a:schemeClr>
            </a:gs>
          </a:gsLst>
          <a:lin ang="5400000" scaled="1"/>
          <a:tileRect/>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Open Search</a:t>
          </a:r>
        </a:p>
        <a:p>
          <a:pPr marL="0" lvl="0" indent="0" algn="ctr" defTabSz="444500">
            <a:lnSpc>
              <a:spcPct val="90000"/>
            </a:lnSpc>
            <a:spcBef>
              <a:spcPct val="0"/>
            </a:spcBef>
            <a:spcAft>
              <a:spcPct val="35000"/>
            </a:spcAft>
            <a:buNone/>
          </a:pPr>
          <a:r>
            <a:rPr lang="en-US" sz="1000" kern="1200"/>
            <a:t>Comb Search</a:t>
          </a:r>
        </a:p>
      </dsp:txBody>
      <dsp:txXfrm>
        <a:off x="2468546" y="89311"/>
        <a:ext cx="842677" cy="517336"/>
      </dsp:txXfrm>
    </dsp:sp>
    <dsp:sp modelId="{AFBF3013-DE26-4C73-A8AA-DD4F512FFC54}">
      <dsp:nvSpPr>
        <dsp:cNvPr id="0" name=""/>
        <dsp:cNvSpPr/>
      </dsp:nvSpPr>
      <dsp:spPr>
        <a:xfrm>
          <a:off x="3414805" y="239496"/>
          <a:ext cx="185471" cy="21696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3414805" y="282889"/>
        <a:ext cx="129830" cy="130181"/>
      </dsp:txXfrm>
    </dsp:sp>
    <dsp:sp modelId="{27A50FE8-0E38-4919-8142-577C034D56AA}">
      <dsp:nvSpPr>
        <dsp:cNvPr id="0" name=""/>
        <dsp:cNvSpPr/>
      </dsp:nvSpPr>
      <dsp:spPr>
        <a:xfrm>
          <a:off x="3677265" y="73216"/>
          <a:ext cx="874867" cy="54952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Database Augmentation</a:t>
          </a:r>
        </a:p>
      </dsp:txBody>
      <dsp:txXfrm>
        <a:off x="3693360" y="89311"/>
        <a:ext cx="842677" cy="517336"/>
      </dsp:txXfrm>
    </dsp:sp>
    <dsp:sp modelId="{F4EB6278-6ED0-4DF2-AE68-5F32E15CF097}">
      <dsp:nvSpPr>
        <dsp:cNvPr id="0" name=""/>
        <dsp:cNvSpPr/>
      </dsp:nvSpPr>
      <dsp:spPr>
        <a:xfrm>
          <a:off x="4639620" y="239496"/>
          <a:ext cx="185471" cy="21696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4639620" y="282889"/>
        <a:ext cx="129830" cy="130181"/>
      </dsp:txXfrm>
    </dsp:sp>
    <dsp:sp modelId="{E424E451-BB64-4570-985B-E6B812DC9377}">
      <dsp:nvSpPr>
        <dsp:cNvPr id="0" name=""/>
        <dsp:cNvSpPr/>
      </dsp:nvSpPr>
      <dsp:spPr>
        <a:xfrm>
          <a:off x="4902080" y="73216"/>
          <a:ext cx="874867" cy="54952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Narrow Mass Search</a:t>
          </a:r>
        </a:p>
      </dsp:txBody>
      <dsp:txXfrm>
        <a:off x="4918175" y="89311"/>
        <a:ext cx="842677" cy="517336"/>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5F908D-1A03-4DC8-BC25-00D546DF74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82</TotalTime>
  <Pages>12</Pages>
  <Words>4882</Words>
  <Characters>27833</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 K SOLNTSEV</dc:creator>
  <cp:keywords/>
  <dc:description/>
  <cp:lastModifiedBy>STEFAN K SOLNTSEV</cp:lastModifiedBy>
  <cp:revision>45</cp:revision>
  <cp:lastPrinted>2016-08-31T17:31:00Z</cp:lastPrinted>
  <dcterms:created xsi:type="dcterms:W3CDTF">2016-07-20T17:42:00Z</dcterms:created>
  <dcterms:modified xsi:type="dcterms:W3CDTF">2016-08-31T22:40:00Z</dcterms:modified>
</cp:coreProperties>
</file>